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2992B" w14:textId="77777777" w:rsidR="00E86BBE" w:rsidRDefault="00E86BBE" w:rsidP="003B1713">
      <w:pPr>
        <w:jc w:val="both"/>
        <w:rPr>
          <w:rFonts w:ascii="Times New Roman" w:hAnsi="Times New Roman" w:cs="Times New Roman"/>
          <w:sz w:val="24"/>
          <w:szCs w:val="24"/>
          <w:lang w:val="en-US"/>
        </w:rPr>
      </w:pPr>
      <w:r w:rsidRPr="00E86BBE">
        <w:rPr>
          <w:rFonts w:ascii="Times New Roman" w:hAnsi="Times New Roman" w:cs="Times New Roman"/>
          <w:sz w:val="24"/>
          <w:szCs w:val="24"/>
          <w:lang w:val="en-US"/>
        </w:rPr>
        <w:t xml:space="preserve">Original Research Article </w:t>
      </w:r>
    </w:p>
    <w:p w14:paraId="5EE0E7C8" w14:textId="77777777" w:rsidR="00E86BBE" w:rsidRDefault="00E86BBE" w:rsidP="003B1713">
      <w:pPr>
        <w:jc w:val="both"/>
        <w:rPr>
          <w:rFonts w:ascii="Times New Roman" w:hAnsi="Times New Roman" w:cs="Times New Roman"/>
          <w:sz w:val="24"/>
          <w:szCs w:val="24"/>
          <w:lang w:val="en-US"/>
        </w:rPr>
      </w:pPr>
    </w:p>
    <w:p w14:paraId="30BE1148" w14:textId="1CFADC44" w:rsidR="00F06D08" w:rsidRDefault="00F06D08" w:rsidP="003B1713">
      <w:pPr>
        <w:jc w:val="both"/>
        <w:rPr>
          <w:rFonts w:ascii="Times New Roman" w:hAnsi="Times New Roman" w:cs="Times New Roman"/>
          <w:sz w:val="24"/>
          <w:szCs w:val="24"/>
          <w:lang w:val="en-US"/>
        </w:rPr>
      </w:pPr>
      <w:r w:rsidRPr="00F06D08">
        <w:rPr>
          <w:rFonts w:ascii="Times New Roman" w:hAnsi="Times New Roman" w:cs="Times New Roman"/>
          <w:sz w:val="24"/>
          <w:szCs w:val="24"/>
          <w:lang w:val="en-US"/>
        </w:rPr>
        <w:t>LABORATORY DIAGNOSIS OF URINARY TRACT INFECTIONS AMONG PREGNANT WOMEN AT XAI-XAI PROVINCIAL HOSPITAL: A RETROSPECTIVE STUDY (2019–2020)</w:t>
      </w:r>
    </w:p>
    <w:p w14:paraId="49E00EDE" w14:textId="77777777" w:rsidR="00AD4B34" w:rsidRDefault="00AD4B34" w:rsidP="000D100C">
      <w:pPr>
        <w:jc w:val="both"/>
        <w:rPr>
          <w:rFonts w:ascii="Times New Roman" w:hAnsi="Times New Roman" w:cs="Times New Roman"/>
          <w:sz w:val="24"/>
          <w:szCs w:val="24"/>
        </w:rPr>
      </w:pPr>
    </w:p>
    <w:p w14:paraId="7565E21A" w14:textId="0EEA342B" w:rsidR="000D100C" w:rsidRPr="000D100C" w:rsidRDefault="000D100C" w:rsidP="000D100C">
      <w:pPr>
        <w:jc w:val="both"/>
        <w:rPr>
          <w:rFonts w:ascii="Times New Roman" w:hAnsi="Times New Roman" w:cs="Times New Roman"/>
          <w:sz w:val="24"/>
          <w:szCs w:val="24"/>
        </w:rPr>
      </w:pPr>
      <w:r>
        <w:rPr>
          <w:rFonts w:ascii="Times New Roman" w:hAnsi="Times New Roman" w:cs="Times New Roman"/>
          <w:sz w:val="24"/>
          <w:szCs w:val="24"/>
        </w:rPr>
        <w:t>ABSTRACT</w:t>
      </w:r>
    </w:p>
    <w:p w14:paraId="3790558C" w14:textId="358CCB74"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Introduction:</w:t>
      </w:r>
      <w:r w:rsidRPr="000D100C">
        <w:rPr>
          <w:rFonts w:ascii="Times New Roman" w:hAnsi="Times New Roman" w:cs="Times New Roman"/>
          <w:sz w:val="24"/>
          <w:szCs w:val="24"/>
          <w:lang w:val="en-US"/>
        </w:rPr>
        <w:t xml:space="preserve"> Urinary tract infections (UTIs) are among the most prevalent bacterial complications during pregnancy, affecting approximately 25% of pregnant women. In Sub-Saharan Africa, prevalence may reach 32.12%, increasing the risk of maternal morbidity and adverse neonatal outcomes, such as low birth weight and prematurity. Physiological, hormonal, and anatomical changes inherent to pregnancy heighten susceptibility to these conditions, necessitating accurate diagnostic strategies adapted to local realities. This study aimed to assess the frequency of UTIs and to characterize laboratory diagnostic methods and the microbiological profile among pregnant women attending the </w:t>
      </w:r>
      <w:proofErr w:type="spellStart"/>
      <w:r w:rsidRPr="000D100C">
        <w:rPr>
          <w:rFonts w:ascii="Times New Roman" w:hAnsi="Times New Roman" w:cs="Times New Roman"/>
          <w:sz w:val="24"/>
          <w:szCs w:val="24"/>
          <w:lang w:val="en-US"/>
        </w:rPr>
        <w:t>Xai-Xai</w:t>
      </w:r>
      <w:proofErr w:type="spellEnd"/>
      <w:r w:rsidRPr="000D100C">
        <w:rPr>
          <w:rFonts w:ascii="Times New Roman" w:hAnsi="Times New Roman" w:cs="Times New Roman"/>
          <w:sz w:val="24"/>
          <w:szCs w:val="24"/>
          <w:lang w:val="en-US"/>
        </w:rPr>
        <w:t xml:space="preserve"> Provincial Hospital, Mozambique.</w:t>
      </w:r>
    </w:p>
    <w:p w14:paraId="372EA4EA" w14:textId="297B9945" w:rsidR="000D100C" w:rsidRPr="000D100C" w:rsidRDefault="000D100C" w:rsidP="000D100C">
      <w:pPr>
        <w:spacing w:after="0"/>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Methodology:</w:t>
      </w:r>
      <w:r w:rsidRPr="000D100C">
        <w:rPr>
          <w:rFonts w:ascii="Times New Roman" w:hAnsi="Times New Roman" w:cs="Times New Roman"/>
          <w:sz w:val="24"/>
          <w:szCs w:val="24"/>
          <w:lang w:val="en-US"/>
        </w:rPr>
        <w:t xml:space="preserve"> A retrospective study with a quantitative approach was conducted, analyzing laboratory records and the WXDISA electronic database of HPXX from 2019 to 2020. The final sample consisted of 42 pregnant women with a confirmed UTI diagnosis. Variables analyzed included sociodemographic data, diagnostic methods (microscopy, dipstick testing, and urine culture), and bacterial etiology. Data were processed using SPSS version 25, </w:t>
      </w:r>
      <w:r>
        <w:rPr>
          <w:rFonts w:ascii="Times New Roman" w:hAnsi="Times New Roman" w:cs="Times New Roman"/>
          <w:sz w:val="24"/>
          <w:szCs w:val="24"/>
          <w:lang w:val="en-US"/>
        </w:rPr>
        <w:t>using</w:t>
      </w:r>
      <w:r w:rsidRPr="000D100C">
        <w:rPr>
          <w:rFonts w:ascii="Times New Roman" w:hAnsi="Times New Roman" w:cs="Times New Roman"/>
          <w:sz w:val="24"/>
          <w:szCs w:val="24"/>
          <w:lang w:val="en-US"/>
        </w:rPr>
        <w:t xml:space="preserve"> descriptive statistics. </w:t>
      </w:r>
    </w:p>
    <w:p w14:paraId="137982AC" w14:textId="77777777" w:rsidR="000D100C" w:rsidRPr="000D100C" w:rsidRDefault="000D100C" w:rsidP="000D100C">
      <w:pPr>
        <w:spacing w:after="0"/>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Results:</w:t>
      </w:r>
      <w:r w:rsidRPr="000D100C">
        <w:rPr>
          <w:rFonts w:ascii="Times New Roman" w:hAnsi="Times New Roman" w:cs="Times New Roman"/>
          <w:sz w:val="24"/>
          <w:szCs w:val="24"/>
          <w:lang w:val="en-US"/>
        </w:rPr>
        <w:t xml:space="preserve"> The analysis revealed increasing vulnerability throughout pregnancy, with 59.5% of cases occurring in the third trimester. The most affected age group was 18 to 21 years (33.3%). Regarding local diagnostic effectiveness, microscopy showed the highest detection frequency (73.8%), surpassing urine culture (26.2%) in routine practice, with </w:t>
      </w:r>
      <w:proofErr w:type="spellStart"/>
      <w:r w:rsidRPr="000D100C">
        <w:rPr>
          <w:rFonts w:ascii="Times New Roman" w:hAnsi="Times New Roman" w:cs="Times New Roman"/>
          <w:sz w:val="24"/>
          <w:szCs w:val="24"/>
          <w:lang w:val="en-US"/>
        </w:rPr>
        <w:t>leukocyturia</w:t>
      </w:r>
      <w:proofErr w:type="spellEnd"/>
      <w:r w:rsidRPr="000D100C">
        <w:rPr>
          <w:rFonts w:ascii="Times New Roman" w:hAnsi="Times New Roman" w:cs="Times New Roman"/>
          <w:sz w:val="24"/>
          <w:szCs w:val="24"/>
          <w:lang w:val="en-US"/>
        </w:rPr>
        <w:t xml:space="preserve"> of intensity 3+ (47.6%) as the predominant inflammatory marker in urinary sediment. The microbiological profile was led by </w:t>
      </w:r>
      <w:r w:rsidRPr="000D100C">
        <w:rPr>
          <w:rFonts w:ascii="Times New Roman" w:hAnsi="Times New Roman" w:cs="Times New Roman"/>
          <w:i/>
          <w:iCs/>
          <w:sz w:val="24"/>
          <w:szCs w:val="24"/>
          <w:lang w:val="en-US"/>
        </w:rPr>
        <w:t>Escherichia coli</w:t>
      </w:r>
      <w:r w:rsidRPr="000D100C">
        <w:rPr>
          <w:rFonts w:ascii="Times New Roman" w:hAnsi="Times New Roman" w:cs="Times New Roman"/>
          <w:sz w:val="24"/>
          <w:szCs w:val="24"/>
          <w:lang w:val="en-US"/>
        </w:rPr>
        <w:t xml:space="preserve"> (50.0%), followed by </w:t>
      </w:r>
      <w:r w:rsidRPr="000D100C">
        <w:rPr>
          <w:rFonts w:ascii="Times New Roman" w:hAnsi="Times New Roman" w:cs="Times New Roman"/>
          <w:i/>
          <w:iCs/>
          <w:sz w:val="24"/>
          <w:szCs w:val="24"/>
          <w:lang w:val="en-US"/>
        </w:rPr>
        <w:t>Klebsiella</w:t>
      </w:r>
      <w:r w:rsidRPr="000D100C">
        <w:rPr>
          <w:rFonts w:ascii="Times New Roman" w:hAnsi="Times New Roman" w:cs="Times New Roman"/>
          <w:sz w:val="24"/>
          <w:szCs w:val="24"/>
          <w:lang w:val="en-US"/>
        </w:rPr>
        <w:t xml:space="preserve"> spp. (19.0%) and </w:t>
      </w:r>
      <w:r w:rsidRPr="000D100C">
        <w:rPr>
          <w:rFonts w:ascii="Times New Roman" w:hAnsi="Times New Roman" w:cs="Times New Roman"/>
          <w:i/>
          <w:iCs/>
          <w:sz w:val="24"/>
          <w:szCs w:val="24"/>
          <w:lang w:val="en-US"/>
        </w:rPr>
        <w:t>Candida albicans</w:t>
      </w:r>
      <w:r w:rsidRPr="000D100C">
        <w:rPr>
          <w:rFonts w:ascii="Times New Roman" w:hAnsi="Times New Roman" w:cs="Times New Roman"/>
          <w:sz w:val="24"/>
          <w:szCs w:val="24"/>
          <w:lang w:val="en-US"/>
        </w:rPr>
        <w:t xml:space="preserve"> (19.0%). Most patients (69.0%) were managed on an outpatient basis.</w:t>
      </w:r>
    </w:p>
    <w:p w14:paraId="3796B5E9" w14:textId="77777777"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Conclusions:</w:t>
      </w:r>
      <w:r w:rsidRPr="000D100C">
        <w:rPr>
          <w:rFonts w:ascii="Times New Roman" w:hAnsi="Times New Roman" w:cs="Times New Roman"/>
          <w:sz w:val="24"/>
          <w:szCs w:val="24"/>
          <w:lang w:val="en-US"/>
        </w:rPr>
        <w:t xml:space="preserve"> The findings highlight the increased vulnerability of pregnant women in the third trimester and the effectiveness of urine sediment microscopy as a rapid screening tool in resource-limited settings. The predominance of </w:t>
      </w:r>
      <w:r w:rsidRPr="000D100C">
        <w:rPr>
          <w:rFonts w:ascii="Times New Roman" w:hAnsi="Times New Roman" w:cs="Times New Roman"/>
          <w:i/>
          <w:iCs/>
          <w:sz w:val="24"/>
          <w:szCs w:val="24"/>
          <w:lang w:val="en-US"/>
        </w:rPr>
        <w:t>E. coli</w:t>
      </w:r>
      <w:r w:rsidRPr="000D100C">
        <w:rPr>
          <w:rFonts w:ascii="Times New Roman" w:hAnsi="Times New Roman" w:cs="Times New Roman"/>
          <w:sz w:val="24"/>
          <w:szCs w:val="24"/>
          <w:lang w:val="en-US"/>
        </w:rPr>
        <w:t xml:space="preserve"> aligns with global patterns; however, the significant presence of other pathogens suggests the need to update empirical treatment protocols for the Gaza region. This study provides local scientific evidence that may inform public health policies and epidemiological surveillance in prenatal care.</w:t>
      </w:r>
    </w:p>
    <w:p w14:paraId="2BCD72AE" w14:textId="77777777"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Keywords:</w:t>
      </w:r>
      <w:r w:rsidRPr="000D100C">
        <w:rPr>
          <w:rFonts w:ascii="Times New Roman" w:hAnsi="Times New Roman" w:cs="Times New Roman"/>
          <w:sz w:val="24"/>
          <w:szCs w:val="24"/>
          <w:lang w:val="en-US"/>
        </w:rPr>
        <w:t xml:space="preserve"> Urinary Tract Infection; Pregnancy; Laboratory Diagnosis; </w:t>
      </w:r>
      <w:r w:rsidRPr="000D100C">
        <w:rPr>
          <w:rFonts w:ascii="Times New Roman" w:hAnsi="Times New Roman" w:cs="Times New Roman"/>
          <w:i/>
          <w:iCs/>
          <w:sz w:val="24"/>
          <w:szCs w:val="24"/>
          <w:lang w:val="en-US"/>
        </w:rPr>
        <w:t>Escherichia coli</w:t>
      </w:r>
      <w:r w:rsidRPr="000D100C">
        <w:rPr>
          <w:rFonts w:ascii="Times New Roman" w:hAnsi="Times New Roman" w:cs="Times New Roman"/>
          <w:sz w:val="24"/>
          <w:szCs w:val="24"/>
          <w:lang w:val="en-US"/>
        </w:rPr>
        <w:t>; Mozambique.</w:t>
      </w:r>
    </w:p>
    <w:p w14:paraId="45DCEA17" w14:textId="77777777" w:rsidR="00F06D08" w:rsidRPr="000D100C" w:rsidRDefault="00F06D08" w:rsidP="00F06D08">
      <w:pPr>
        <w:jc w:val="both"/>
        <w:rPr>
          <w:rFonts w:ascii="Times New Roman" w:hAnsi="Times New Roman" w:cs="Times New Roman"/>
          <w:sz w:val="24"/>
          <w:szCs w:val="24"/>
          <w:lang w:val="en-US"/>
        </w:rPr>
      </w:pPr>
    </w:p>
    <w:p w14:paraId="0CDB968F" w14:textId="77777777" w:rsidR="00F06D08" w:rsidRPr="000D100C" w:rsidRDefault="00F06D08" w:rsidP="00F06D08">
      <w:pPr>
        <w:spacing w:after="120" w:line="360" w:lineRule="auto"/>
        <w:jc w:val="both"/>
        <w:rPr>
          <w:rFonts w:ascii="Times New Roman" w:hAnsi="Times New Roman" w:cs="Times New Roman"/>
          <w:sz w:val="24"/>
          <w:szCs w:val="24"/>
          <w:lang w:val="en-US"/>
        </w:rPr>
      </w:pPr>
    </w:p>
    <w:p w14:paraId="5F2B9888" w14:textId="2FAE16EC" w:rsidR="00F06D08" w:rsidRPr="00953B24" w:rsidRDefault="00F06D08" w:rsidP="00953B24">
      <w:pPr>
        <w:pStyle w:val="ListParagraph"/>
        <w:keepNext/>
        <w:keepLines/>
        <w:numPr>
          <w:ilvl w:val="0"/>
          <w:numId w:val="9"/>
        </w:numPr>
        <w:spacing w:before="240" w:after="120" w:line="360" w:lineRule="auto"/>
        <w:jc w:val="both"/>
        <w:outlineLvl w:val="0"/>
        <w:rPr>
          <w:rFonts w:ascii="Times New Roman" w:eastAsia="Times New Roman" w:hAnsi="Times New Roman" w:cs="Times New Roman"/>
          <w:b/>
          <w:bCs/>
          <w:sz w:val="24"/>
          <w:szCs w:val="24"/>
          <w:lang w:val="pt-PT"/>
        </w:rPr>
      </w:pPr>
      <w:r w:rsidRPr="00953B24">
        <w:rPr>
          <w:rFonts w:ascii="Times New Roman" w:eastAsia="Times New Roman" w:hAnsi="Times New Roman" w:cs="Times New Roman"/>
          <w:b/>
          <w:bCs/>
          <w:sz w:val="24"/>
          <w:szCs w:val="24"/>
          <w:lang w:val="pt-PT"/>
        </w:rPr>
        <w:lastRenderedPageBreak/>
        <w:t>INTROD</w:t>
      </w:r>
      <w:r w:rsidR="00581487">
        <w:rPr>
          <w:rFonts w:ascii="Times New Roman" w:eastAsia="Times New Roman" w:hAnsi="Times New Roman" w:cs="Times New Roman"/>
          <w:b/>
          <w:bCs/>
          <w:sz w:val="24"/>
          <w:szCs w:val="24"/>
          <w:lang w:val="pt-PT"/>
        </w:rPr>
        <w:t>UCTION</w:t>
      </w:r>
    </w:p>
    <w:p w14:paraId="35CD2484" w14:textId="14B97129" w:rsidR="00F06D08" w:rsidRPr="00F859E1" w:rsidRDefault="00F859E1" w:rsidP="00F06D08">
      <w:pPr>
        <w:keepNext/>
        <w:keepLines/>
        <w:spacing w:before="240" w:after="120" w:line="360" w:lineRule="auto"/>
        <w:jc w:val="both"/>
        <w:outlineLvl w:val="0"/>
        <w:rPr>
          <w:rFonts w:ascii="Times New Roman" w:eastAsia="Times New Roman" w:hAnsi="Times New Roman" w:cs="Times New Roman"/>
          <w:sz w:val="24"/>
          <w:szCs w:val="24"/>
          <w:lang w:val="en-US"/>
        </w:rPr>
      </w:pPr>
      <w:r w:rsidRPr="00F859E1">
        <w:rPr>
          <w:rFonts w:ascii="Times New Roman" w:eastAsia="Times New Roman" w:hAnsi="Times New Roman" w:cs="Times New Roman"/>
          <w:sz w:val="24"/>
          <w:szCs w:val="24"/>
          <w:lang w:val="en-US"/>
        </w:rPr>
        <w:t>Urinary tract infections (UTIs) are among the most common bacterial infections during pregnancy and represent a significant clinical concern that continues to challenge maternal healthcare systems worldwide. Physiological changes associated with pregnancy</w:t>
      </w:r>
      <w:r>
        <w:rPr>
          <w:rFonts w:ascii="Times New Roman" w:eastAsia="Times New Roman" w:hAnsi="Times New Roman" w:cs="Times New Roman"/>
          <w:sz w:val="24"/>
          <w:szCs w:val="24"/>
          <w:lang w:val="en-US"/>
        </w:rPr>
        <w:t xml:space="preserve"> </w:t>
      </w:r>
      <w:r w:rsidRPr="00F859E1">
        <w:rPr>
          <w:rFonts w:ascii="Times New Roman" w:eastAsia="Times New Roman" w:hAnsi="Times New Roman" w:cs="Times New Roman"/>
          <w:sz w:val="24"/>
          <w:szCs w:val="24"/>
          <w:lang w:val="en-US"/>
        </w:rPr>
        <w:t>including ureteral dilation, urinary stasis, and alterations in immune responses</w:t>
      </w:r>
      <w:r>
        <w:rPr>
          <w:rFonts w:ascii="Times New Roman" w:eastAsia="Times New Roman" w:hAnsi="Times New Roman" w:cs="Times New Roman"/>
          <w:sz w:val="24"/>
          <w:szCs w:val="24"/>
          <w:lang w:val="en-US"/>
        </w:rPr>
        <w:t xml:space="preserve"> </w:t>
      </w:r>
      <w:r w:rsidRPr="00F859E1">
        <w:rPr>
          <w:rFonts w:ascii="Times New Roman" w:eastAsia="Times New Roman" w:hAnsi="Times New Roman" w:cs="Times New Roman"/>
          <w:sz w:val="24"/>
          <w:szCs w:val="24"/>
          <w:lang w:val="en-US"/>
        </w:rPr>
        <w:t xml:space="preserve">predispose women to infection and increase the risk of adverse maternal and fetal outcomes when UTIs are not accurately diagnosed or adequately treated </w:t>
      </w:r>
      <w:r w:rsidR="00F06D08">
        <w:rPr>
          <w:rFonts w:ascii="Times New Roman" w:eastAsia="Times New Roman" w:hAnsi="Times New Roman" w:cs="Times New Roman"/>
          <w:sz w:val="24"/>
          <w:szCs w:val="24"/>
        </w:rPr>
        <w:fldChar w:fldCharType="begin"/>
      </w:r>
      <w:r w:rsidR="00F06D08" w:rsidRPr="00F859E1">
        <w:rPr>
          <w:rFonts w:ascii="Times New Roman" w:eastAsia="Times New Roman" w:hAnsi="Times New Roman" w:cs="Times New Roman"/>
          <w:sz w:val="24"/>
          <w:szCs w:val="24"/>
          <w:lang w:val="en-US"/>
        </w:rPr>
        <w:instrText xml:space="preserve"> ADDIN EN.CITE &lt;EndNote&gt;&lt;Cite&gt;&lt;Author&gt;Basu&lt;/Author&gt;&lt;Year&gt;2024&lt;/Year&gt;&lt;RecNum&gt;491&lt;/RecNum&gt;&lt;DisplayText&gt;(Basu et al., 2024)&lt;/DisplayText&gt;&lt;record&gt;&lt;rec-number&gt;491&lt;/rec-number&gt;&lt;foreign-keys&gt;&lt;key app="EN" db-id="00vvre0zmserrpewr9a5twpze9pasvravrpa" timestamp="1774642992"&gt;491&lt;/key&gt;&lt;/foreign-keys&gt;&lt;ref-type name="Journal Article"&gt;17&lt;/ref-type&gt;&lt;contributors&gt;&lt;authors&gt;&lt;author&gt;Basu, Soham&lt;/author&gt;&lt;author&gt;Sanyal, Abirlal&lt;/author&gt;&lt;author&gt;Bhattacharyya, Kumkum&lt;/author&gt;&lt;/authors&gt;&lt;/contributors&gt;&lt;titles&gt;&lt;title&gt;A Clinico-microbiological Study of Urinary Tract Infections in Pregnant Women attending Antenatal Clinic of a Tertiary-level Hospital with special reference to Antimicrobial Sensitivity Pattern&lt;/title&gt;&lt;secondary-title&gt;Afro-Egyptian Journal of Infectious and Endemic Diseases&lt;/secondary-title&gt;&lt;/titles&gt;&lt;periodical&gt;&lt;full-title&gt;Afro-Egyptian Journal of Infectious and Endemic Diseases&lt;/full-title&gt;&lt;/periodical&gt;&lt;pages&gt;0-0&lt;/pages&gt;&lt;volume&gt;0&lt;/volume&gt;&lt;number&gt;0&lt;/number&gt;&lt;section&gt;0&lt;/section&gt;&lt;dates&gt;&lt;year&gt;2024&lt;/year&gt;&lt;/dates&gt;&lt;isbn&gt;2090-7184&lt;/isbn&gt;&lt;urls&gt;&lt;/urls&gt;&lt;electronic-resource-num&gt;10.21608/aeji.2024.254027.1343&lt;/electronic-resource-num&gt;&lt;/record&gt;&lt;/Cite&gt;&lt;/EndNote&gt;</w:instrText>
      </w:r>
      <w:r w:rsidR="00F06D08">
        <w:rPr>
          <w:rFonts w:ascii="Times New Roman" w:eastAsia="Times New Roman" w:hAnsi="Times New Roman" w:cs="Times New Roman"/>
          <w:sz w:val="24"/>
          <w:szCs w:val="24"/>
        </w:rPr>
        <w:fldChar w:fldCharType="separate"/>
      </w:r>
      <w:r w:rsidR="00F06D08" w:rsidRPr="00F859E1">
        <w:rPr>
          <w:rFonts w:ascii="Times New Roman" w:eastAsia="Times New Roman" w:hAnsi="Times New Roman" w:cs="Times New Roman"/>
          <w:noProof/>
          <w:sz w:val="24"/>
          <w:szCs w:val="24"/>
          <w:lang w:val="en-US"/>
        </w:rPr>
        <w:t>(Basu et al., 2024)</w:t>
      </w:r>
      <w:r w:rsidR="00F06D08">
        <w:rPr>
          <w:rFonts w:ascii="Times New Roman" w:eastAsia="Times New Roman" w:hAnsi="Times New Roman" w:cs="Times New Roman"/>
          <w:sz w:val="24"/>
          <w:szCs w:val="24"/>
        </w:rPr>
        <w:fldChar w:fldCharType="end"/>
      </w:r>
      <w:r w:rsidR="00F06D08" w:rsidRPr="00F859E1">
        <w:rPr>
          <w:rFonts w:ascii="Times New Roman" w:eastAsia="Times New Roman" w:hAnsi="Times New Roman" w:cs="Times New Roman"/>
          <w:sz w:val="24"/>
          <w:szCs w:val="24"/>
          <w:lang w:val="en-US"/>
        </w:rPr>
        <w:t>.</w:t>
      </w:r>
    </w:p>
    <w:p w14:paraId="5094BF6C" w14:textId="5DE85DFB" w:rsidR="00F06D08" w:rsidRPr="00A70100" w:rsidRDefault="00B934DA" w:rsidP="00F06D08">
      <w:pPr>
        <w:spacing w:after="120" w:line="360" w:lineRule="auto"/>
        <w:jc w:val="both"/>
        <w:rPr>
          <w:rFonts w:ascii="Times New Roman" w:eastAsia="Calibri" w:hAnsi="Times New Roman" w:cs="Times New Roman"/>
          <w:sz w:val="24"/>
          <w:szCs w:val="24"/>
          <w:lang w:val="en-US"/>
        </w:rPr>
      </w:pPr>
      <w:r w:rsidRPr="00B934DA">
        <w:rPr>
          <w:rFonts w:ascii="Times New Roman" w:eastAsia="Calibri" w:hAnsi="Times New Roman" w:cs="Times New Roman"/>
          <w:sz w:val="24"/>
          <w:szCs w:val="24"/>
          <w:lang w:val="en-US"/>
        </w:rPr>
        <w:t xml:space="preserve">Urinary tract infections (UTIs) represent one of the most common health problems during pregnancy, affecting millions of women worldwide each year. It is estimated that UTIs account for approximately 25% of all infections among pregnant women, making them one of the most frequent clinical bacterial conditions in this population </w:t>
      </w:r>
      <w:r w:rsidR="00F06D08">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F06D08" w:rsidRPr="00B934DA">
        <w:rPr>
          <w:rFonts w:ascii="Times New Roman" w:eastAsia="Calibri" w:hAnsi="Times New Roman" w:cs="Times New Roman"/>
          <w:sz w:val="24"/>
          <w:szCs w:val="24"/>
          <w:lang w:val="en-US"/>
        </w:rPr>
        <w:instrText xml:space="preserve"> ADDIN EN.CITE </w:instrText>
      </w:r>
      <w:r w:rsidR="00F06D08">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F06D08" w:rsidRPr="00B934DA">
        <w:rPr>
          <w:rFonts w:ascii="Times New Roman" w:eastAsia="Calibri" w:hAnsi="Times New Roman" w:cs="Times New Roman"/>
          <w:sz w:val="24"/>
          <w:szCs w:val="24"/>
          <w:lang w:val="en-US"/>
        </w:rPr>
        <w:instrText xml:space="preserve"> ADDIN EN.CITE.DATA </w:instrText>
      </w:r>
      <w:r w:rsidR="00F06D08">
        <w:rPr>
          <w:rFonts w:ascii="Times New Roman" w:eastAsia="Calibri" w:hAnsi="Times New Roman" w:cs="Times New Roman"/>
          <w:sz w:val="24"/>
          <w:szCs w:val="24"/>
          <w:lang w:val="pt-PT"/>
        </w:rPr>
      </w:r>
      <w:r w:rsidR="00F06D08">
        <w:rPr>
          <w:rFonts w:ascii="Times New Roman" w:eastAsia="Calibri" w:hAnsi="Times New Roman" w:cs="Times New Roman"/>
          <w:sz w:val="24"/>
          <w:szCs w:val="24"/>
          <w:lang w:val="pt-PT"/>
        </w:rPr>
        <w:fldChar w:fldCharType="end"/>
      </w:r>
      <w:r w:rsidR="00F06D08">
        <w:rPr>
          <w:rFonts w:ascii="Times New Roman" w:eastAsia="Calibri" w:hAnsi="Times New Roman" w:cs="Times New Roman"/>
          <w:sz w:val="24"/>
          <w:szCs w:val="24"/>
          <w:lang w:val="pt-PT"/>
        </w:rPr>
      </w:r>
      <w:r w:rsidR="00F06D08">
        <w:rPr>
          <w:rFonts w:ascii="Times New Roman" w:eastAsia="Calibri" w:hAnsi="Times New Roman" w:cs="Times New Roman"/>
          <w:sz w:val="24"/>
          <w:szCs w:val="24"/>
          <w:lang w:val="pt-PT"/>
        </w:rPr>
        <w:fldChar w:fldCharType="separate"/>
      </w:r>
      <w:r w:rsidR="00F06D08" w:rsidRPr="00B934DA">
        <w:rPr>
          <w:rFonts w:ascii="Times New Roman" w:eastAsia="Calibri" w:hAnsi="Times New Roman" w:cs="Times New Roman"/>
          <w:noProof/>
          <w:sz w:val="24"/>
          <w:szCs w:val="24"/>
          <w:lang w:val="en-US"/>
        </w:rPr>
        <w:t>(Johnson et al., 2021)</w:t>
      </w:r>
      <w:r w:rsidR="00F06D08">
        <w:rPr>
          <w:rFonts w:ascii="Times New Roman" w:eastAsia="Calibri" w:hAnsi="Times New Roman" w:cs="Times New Roman"/>
          <w:sz w:val="24"/>
          <w:szCs w:val="24"/>
          <w:lang w:val="pt-PT"/>
        </w:rPr>
        <w:fldChar w:fldCharType="end"/>
      </w:r>
      <w:r w:rsidR="00F06D08" w:rsidRPr="00B934DA">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 xml:space="preserve">Globally, the prevalence of urinary tract infections (UTIs) among pregnant women varies considerably. Studies conducted in developing countries across Africa and Asia have reported an average prevalence of 13.5% </w:t>
      </w:r>
      <w:r w:rsidR="00F06D08" w:rsidRPr="00A70100">
        <w:rPr>
          <w:rFonts w:ascii="Times New Roman" w:eastAsia="Calibri" w:hAnsi="Times New Roman" w:cs="Times New Roman"/>
          <w:sz w:val="24"/>
          <w:szCs w:val="24"/>
          <w:lang w:val="en-US"/>
        </w:rPr>
        <w:t xml:space="preserve"> </w:t>
      </w:r>
      <w:r w:rsidR="00F06D08">
        <w:rPr>
          <w:rFonts w:ascii="Times New Roman" w:eastAsia="Calibri" w:hAnsi="Times New Roman" w:cs="Times New Roman"/>
          <w:sz w:val="24"/>
          <w:szCs w:val="24"/>
          <w:lang w:val="pt-PT"/>
        </w:rPr>
        <w:fldChar w:fldCharType="begin"/>
      </w:r>
      <w:r w:rsidR="00F06D08" w:rsidRPr="00A70100">
        <w:rPr>
          <w:rFonts w:ascii="Times New Roman" w:eastAsia="Calibri" w:hAnsi="Times New Roman" w:cs="Times New Roman"/>
          <w:sz w:val="24"/>
          <w:szCs w:val="24"/>
          <w:lang w:val="en-US"/>
        </w:rPr>
        <w:instrText xml:space="preserve"> ADDIN EN.CITE &lt;EndNote&gt;&lt;Cite&gt;&lt;Author&gt;Belete&lt;/Author&gt;&lt;Year&gt;2020&lt;/Year&gt;&lt;RecNum&gt;494&lt;/RecNum&gt;&lt;DisplayText&gt;(Belete &amp;amp; Saravanan, 2020)&lt;/DisplayText&gt;&lt;record&gt;&lt;rec-number&gt;494&lt;/rec-number&gt;&lt;foreign-keys&gt;&lt;key app="EN" db-id="00vvre0zmserrpewr9a5twpze9pasvravrpa" timestamp="1774643020"&gt;494&lt;/key&gt;&lt;/foreign-keys&gt;&lt;ref-type name="Journal Article"&gt;17&lt;/ref-type&gt;&lt;contributors&gt;&lt;authors&gt;&lt;author&gt;Belete, M. A.&lt;/author&gt;&lt;author&gt;Saravanan, M.&lt;/author&gt;&lt;/authors&gt;&lt;/contributors&gt;&lt;auth-address&gt;Department of Medical Laboratory Science, College of Medicine and Health Science, Wollo University, Dessie 1145, Ethiopia.&amp;#xD;Department of Medical Microbiology and Immunology, Division of Biomedical Sciences, School of Medicine, College of Health Sciences, Mekelle University, Mekelle, 1871, Ethiopia.&lt;/auth-address&gt;&lt;titles&gt;&lt;title&gt;A Systematic Review on Drug Resistant Urinary Tract Infection Among Pregnant Women in Developing Countries in Africa and Asia; 2005-2016&lt;/title&gt;&lt;secondary-title&gt;Infect Drug Resist&lt;/secondary-title&gt;&lt;/titles&gt;&lt;periodical&gt;&lt;full-title&gt;Infect Drug Resist&lt;/full-title&gt;&lt;/periodical&gt;&lt;pages&gt;1465-1477&lt;/pages&gt;&lt;volume&gt;13&lt;/volume&gt;&lt;edition&gt;20200518&lt;/edition&gt;&lt;keywords&gt;&lt;keyword&gt;antimicrobial resistance&lt;/keyword&gt;&lt;keyword&gt;bacterial profile&lt;/keyword&gt;&lt;keyword&gt;developing countries&lt;/keyword&gt;&lt;keyword&gt;pregnant women&lt;/keyword&gt;&lt;keyword&gt;urinary tract infection&lt;/keyword&gt;&lt;/keywords&gt;&lt;dates&gt;&lt;year&gt;2020&lt;/year&gt;&lt;/dates&gt;&lt;isbn&gt;1178-6973 (Print)&amp;#xD;1178-6973 (Electronic)&amp;#xD;1178-6973 (Linking)&lt;/isbn&gt;&lt;accession-num&gt;32547115&lt;/accession-num&gt;&lt;urls&gt;&lt;related-urls&gt;&lt;url&gt;https://www.ncbi.nlm.nih.gov/pubmed/32547115&lt;/url&gt;&lt;/related-urls&gt;&lt;/urls&gt;&lt;custom1&gt;The authors declare that they have no competing interests.&lt;/custom1&gt;&lt;custom2&gt;PMC7245001&lt;/custom2&gt;&lt;electronic-resource-num&gt;10.2147/IDR.S250654&lt;/electronic-resource-num&gt;&lt;remote-database-name&gt;PubMed-not-MEDLINE&lt;/remote-database-name&gt;&lt;remote-database-provider&gt;NLM&lt;/remote-database-provider&gt;&lt;/record&gt;&lt;/Cite&gt;&lt;/EndNote&gt;</w:instrText>
      </w:r>
      <w:r w:rsidR="00F06D08">
        <w:rPr>
          <w:rFonts w:ascii="Times New Roman" w:eastAsia="Calibri" w:hAnsi="Times New Roman" w:cs="Times New Roman"/>
          <w:sz w:val="24"/>
          <w:szCs w:val="24"/>
          <w:lang w:val="pt-PT"/>
        </w:rPr>
        <w:fldChar w:fldCharType="separate"/>
      </w:r>
      <w:r w:rsidR="00F06D08" w:rsidRPr="00A70100">
        <w:rPr>
          <w:rFonts w:ascii="Times New Roman" w:eastAsia="Calibri" w:hAnsi="Times New Roman" w:cs="Times New Roman"/>
          <w:noProof/>
          <w:sz w:val="24"/>
          <w:szCs w:val="24"/>
          <w:lang w:val="en-US"/>
        </w:rPr>
        <w:t>(Belete &amp; Saravanan, 2020)</w:t>
      </w:r>
      <w:r w:rsidR="00F06D08">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 xml:space="preserve">whereas research from Sub-Saharan Africa indicates substantially higher rates, reaching up to 32.12% </w:t>
      </w:r>
      <w:r w:rsidR="003C3CE1">
        <w:rPr>
          <w:rFonts w:ascii="Times New Roman" w:eastAsia="Calibri" w:hAnsi="Times New Roman" w:cs="Times New Roman"/>
          <w:sz w:val="24"/>
          <w:szCs w:val="24"/>
          <w:lang w:val="pt-PT"/>
        </w:rPr>
        <w:fldChar w:fldCharType="begin"/>
      </w:r>
      <w:r w:rsidR="003C3CE1" w:rsidRPr="00A70100">
        <w:rPr>
          <w:rFonts w:ascii="Times New Roman" w:eastAsia="Calibri" w:hAnsi="Times New Roman" w:cs="Times New Roman"/>
          <w:sz w:val="24"/>
          <w:szCs w:val="24"/>
          <w:lang w:val="en-US"/>
        </w:rPr>
        <w:instrText xml:space="preserve"> ADDIN EN.CITE &lt;EndNote&gt;&lt;Cite&gt;&lt;Author&gt;Masoud&lt;/Author&gt;&lt;Year&gt;2024&lt;/Year&gt;&lt;RecNum&gt;501&lt;/RecNum&gt;&lt;DisplayText&gt;(Masoud et al., 2024)&lt;/DisplayText&gt;&lt;record&gt;&lt;rec-number&gt;501&lt;/rec-number&gt;&lt;foreign-keys&gt;&lt;key app="EN" db-id="00vvre0zmserrpewr9a5twpze9pasvravrpa" timestamp="1774643083"&gt;501&lt;/key&gt;&lt;/foreign-keys&gt;&lt;ref-type name="Journal Article"&gt;17&lt;/ref-type&gt;&lt;contributors&gt;&lt;authors&gt;&lt;author&gt;Masoud, Salim S.&lt;/author&gt;&lt;author&gt;Majigo, Mtebe&lt;/author&gt;&lt;author&gt;Silago, Vitus&lt;/author&gt;&lt;author&gt;Kunambi, Peter&lt;/author&gt;&lt;author&gt;Nyawale, Helmut&lt;/author&gt;&lt;author&gt;Moremi, Nyambura&lt;/author&gt;&lt;author&gt;Komba, Erick&lt;/author&gt;&lt;author&gt;Mgaya, Fauster X.&lt;/author&gt;&lt;author&gt;Magembe, Emmanuel&lt;/author&gt;&lt;author&gt;Mirambo, Mariam M.&lt;/author&gt;&lt;author&gt;Mshana, Stephen E.&lt;/author&gt;&lt;author&gt;Matee, Mecky Isaac&lt;/author&gt;&lt;/authors&gt;&lt;/contributors&gt;&lt;titles&gt;&lt;title&gt;Utility of dipstick urinalysis in the diagnosis of urinary tract infections among outpatients in Mwanza and Dar es Salaam regions in Tanzania&lt;/title&gt;&lt;secondary-title&gt;Bulletin of the National Research Centre&lt;/secondary-title&gt;&lt;/titles&gt;&lt;periodical&gt;&lt;full-title&gt;Bulletin of the National Research Centre&lt;/full-title&gt;&lt;/periodical&gt;&lt;volume&gt;48&lt;/volume&gt;&lt;number&gt;1&lt;/number&gt;&lt;dates&gt;&lt;year&gt;2024&lt;/year&gt;&lt;/dates&gt;&lt;isbn&gt;2522-8307&lt;/isbn&gt;&lt;urls&gt;&lt;/urls&gt;&lt;electronic-resource-num&gt;10.1186/s42269-023-01159-x&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A70100">
        <w:rPr>
          <w:rFonts w:ascii="Times New Roman" w:eastAsia="Calibri" w:hAnsi="Times New Roman" w:cs="Times New Roman"/>
          <w:noProof/>
          <w:sz w:val="24"/>
          <w:szCs w:val="24"/>
          <w:lang w:val="en-US"/>
        </w:rPr>
        <w:t>(Masoud et al., 2024)</w:t>
      </w:r>
      <w:r w:rsidR="003C3CE1">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This disparity is often associated with differences in socioeconomic status, educational attainment, and access to healthcare services</w:t>
      </w:r>
      <w:r w:rsidR="00A70100">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pPC9E
aXNwbGF5VGV4dD48cmVjb3JkPjxyZWMtbnVtYmVyPjQ5MzwvcmVjLW51bWJlcj48Zm9yZWlnbi1r
ZXlzPjxrZXkgYXBwPSJFTiIgZGItaWQ9IjAwdnZyZTB6bXNlcnJwZXdyOWE1dHdwemU5cGFzdnJh
dnJwYSIgdGltZXN0YW1wPSIxNzc0NjQzMDExIj40OTM8L2tleT48L2ZvcmVpZ24ta2V5cz48cmVm
LXR5cGUgbmFtZT0iSm91cm5hbCBBcnRpY2xlIj4xNzwvcmVmLXR5cGU+PGNvbnRyaWJ1dG9ycz48
YXV0aG9ycz48YXV0aG9yPkdpbGJlcnQsIE4uIE0uPC9hdXRob3I+PGF1dGhvcj5PJmFwb3M7QnJp
ZW4sIFYuIFAuPC9hdXRob3I+PGF1dGhvcj5IdWx0Z3JlbiwgUy48L2F1dGhvcj48YXV0aG9yPk1h
Y29uZXMsIEcuPC9hdXRob3I+PGF1dGhvcj5MZXdpcywgVy4gRy48L2F1dGhvcj48YXV0aG9yPkxl
d2lzLCBBLiBMLjwvYXV0aG9yPjwvYXV0aG9ycz48L2NvbnRyaWJ1dG9ycz48YXV0aC1hZGRyZXNz
PkRlcGFydG1lbnQgb2YgTW9sZWN1bGFyIE1pY3JvYmlvbG9neSwgQ2VudGVyIGZvciBXb21lbiZh
cG9zO3MgSW5mZWN0aW91cyBEaXNlYXNlIFJlc2VhcmNoLCBXYXNoaW5ndG9uIFVuaXZlcnNpdHkg
U2Nob29sIG9mIE1lZGljaW5lLCBTdCBMb3VpcywgTWlzc291cmksIFVuaXRlZCBTdGF0ZXMuJiN4
RDtEZXBhcnRtZW50IG9mIE9ic3RldHJpY3MgYW5kIEd5bmVjb2xvZ3ksIENlbnRlciBmb3IgV29t
ZW4mYXBvcztzIEluZmVjdGlvdXMgRGlzZWFzZSBSZXNlYXJjaCwgV2FzaGluZ3RvbiBVbml2ZXJz
aXR5IFNjaG9vbCBvZiBNZWRpY2luZSwgU3QgTG91aXMsIE1pc3NvdXJpLCBVbml0ZWQgU3RhdGVz
LiYjeEQ7RGVwYXJ0bWVudCBvZiBNZWRpY2luZSwgQ2VudGVyIGZvciBXb21lbiZhcG9zO3MgSW5m
ZWN0aW91cyBEaXNlYXNlIFJlc2VhcmNoLCBXYXNoaW5ndG9uIFVuaXZlcnNpdHkgU2Nob29sIG9m
IE1lZGljaW5lLCBTdCBMb3VpcywgTWlzc291cmksIFVuaXRlZCBTdGF0ZXMuJiN4RDtEZXBhcnRt
ZW50cyBvZiBNb2xlY3VsYXIgTWljcm9iaW9sb2d5LCBPYnN0ZXRyaWNzIGFuZCBHeW5lY29sb2d5
LCBDZW50ZXIgZm9yIFdvbWVuJmFwb3M7cyBJbmZlY3Rpb3VzIERpc2Vhc2UgUmVzZWFyY2gsIFdh
c2hpbmd0b24gVW5pdmVyc2l0eSBTY2hvb2wgb2YgTWVkaWNpbmUsIFN0IExvdWlzLCBNaXNzb3Vy
aSwgVW5pdGVkIFN0YXRlcy48L2F1dGgtYWRkcmVzcz48dGl0bGVzPjx0aXRsZT5VcmluYXJ5IHRy
YWN0IGluZmVjdGlvbiBhcyBhIHByZXZlbnRhYmxlIGNhdXNlIG9mIHByZWduYW5jeSBjb21wbGlj
YXRpb25zOiBvcHBvcnR1bml0aWVzLCBjaGFsbGVuZ2VzLCBhbmQgYSBnbG9iYWwgY2FsbCB0byBh
Y3Rpb248L3RpdGxlPjxzZWNvbmRhcnktdGl0bGU+R2xvYiBBZHYgSGVhbHRoIE1lZDwvc2Vjb25k
YXJ5LXRpdGxlPjwvdGl0bGVzPjxwZXJpb2RpY2FsPjxmdWxsLXRpdGxlPkdsb2IgQWR2IEhlYWx0
aCBNZWQ8L2Z1bGwtdGl0bGU+PC9wZXJpb2RpY2FsPjxwYWdlcz41OS02OTwvcGFnZXM+PHZvbHVt
ZT4yPC92b2x1bWU+PG51bWJlcj41PC9udW1iZXI+PGtleXdvcmRzPjxrZXl3b3JkPlVyaW5hcnkg
dHJhY3QgaW5mZWN0aW9uPC9rZXl3b3JkPjxrZXl3b3JkPmNvbXBsaWNhdGlvbnM8L2tleXdvcmQ+
PGtleXdvcmQ+cHJlZ25hbmN5PC9rZXl3b3JkPjxrZXl3b3JkPnByZXZlbnRpb248L2tleXdvcmQ+
PGtleXdvcmQ+d29tZW4mYXBvcztzIGhlYWx0aDwva2V5d29yZD48L2tleXdvcmRzPjxkYXRlcz48
eWVhcj4yMDEzPC95ZWFyPjxwdWItZGF0ZXM+PGRhdGU+U2VwPC9kYXRlPjwvcHViLWRhdGVzPjwv
ZGF0ZXM+PGlzYm4+MjE2NC05NTdYIChQcmludCkmI3hEOzIxNjQtOTU2MSAoRWxlY3Ryb25pYykm
I3hEOzIxNjQtOTU2MSAoTGlua2luZyk8L2lzYm4+PGFjY2Vzc2lvbi1udW0+MjQ0MTY2OTY8L2Fj
Y2Vzc2lvbi1udW0+PHVybHM+PHJlbGF0ZWQtdXJscz48dXJsPmh0dHBzOi8vd3d3Lm5jYmkubmxt
Lm5paC5nb3YvcHVibWVkLzI0NDE2Njk2PC91cmw+PC9yZWxhdGVkLXVybHM+PC91cmxzPjxjdXN0
b20yPlBNQzM4MzM1NjI8L2N1c3RvbTI+PGVsZWN0cm9uaWMtcmVzb3VyY2UtbnVtPjEwLjc0NTMv
Z2FobWouMjAxMy4wNjE8L2VsZWN0cm9uaWMtcmVzb3VyY2UtbnVtPjxyZW1vdGUtZGF0YWJhc2Ut
bmFtZT5QdWJNZWQtbm90LU1FRExJTkU8L3JlbW90ZS1kYXRhYmFzZS1uYW1lPjxyZW1vdGUtZGF0
YWJhc2UtcHJvdmlkZXI+TkxNPC9yZW1vdGUtZGF0YWJhc2UtcHJvdmlkZXI+PC9yZWNvcmQ+PC9D
aXRlPjwvRW5kTm90ZT4A
</w:fldData>
        </w:fldChar>
      </w:r>
      <w:r w:rsidR="003C3CE1" w:rsidRPr="00A70100">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pPC9E
aXNwbGF5VGV4dD48cmVjb3JkPjxyZWMtbnVtYmVyPjQ5MzwvcmVjLW51bWJlcj48Zm9yZWlnbi1r
ZXlzPjxrZXkgYXBwPSJFTiIgZGItaWQ9IjAwdnZyZTB6bXNlcnJwZXdyOWE1dHdwemU5cGFzdnJh
dnJwYSIgdGltZXN0YW1wPSIxNzc0NjQzMDExIj40OTM8L2tleT48L2ZvcmVpZ24ta2V5cz48cmVm
LXR5cGUgbmFtZT0iSm91cm5hbCBBcnRpY2xlIj4xNzwvcmVmLXR5cGU+PGNvbnRyaWJ1dG9ycz48
YXV0aG9ycz48YXV0aG9yPkdpbGJlcnQsIE4uIE0uPC9hdXRob3I+PGF1dGhvcj5PJmFwb3M7QnJp
ZW4sIFYuIFAuPC9hdXRob3I+PGF1dGhvcj5IdWx0Z3JlbiwgUy48L2F1dGhvcj48YXV0aG9yPk1h
Y29uZXMsIEcuPC9hdXRob3I+PGF1dGhvcj5MZXdpcywgVy4gRy48L2F1dGhvcj48YXV0aG9yPkxl
d2lzLCBBLiBMLjwvYXV0aG9yPjwvYXV0aG9ycz48L2NvbnRyaWJ1dG9ycz48YXV0aC1hZGRyZXNz
PkRlcGFydG1lbnQgb2YgTW9sZWN1bGFyIE1pY3JvYmlvbG9neSwgQ2VudGVyIGZvciBXb21lbiZh
cG9zO3MgSW5mZWN0aW91cyBEaXNlYXNlIFJlc2VhcmNoLCBXYXNoaW5ndG9uIFVuaXZlcnNpdHkg
U2Nob29sIG9mIE1lZGljaW5lLCBTdCBMb3VpcywgTWlzc291cmksIFVuaXRlZCBTdGF0ZXMuJiN4
RDtEZXBhcnRtZW50IG9mIE9ic3RldHJpY3MgYW5kIEd5bmVjb2xvZ3ksIENlbnRlciBmb3IgV29t
ZW4mYXBvcztzIEluZmVjdGlvdXMgRGlzZWFzZSBSZXNlYXJjaCwgV2FzaGluZ3RvbiBVbml2ZXJz
aXR5IFNjaG9vbCBvZiBNZWRpY2luZSwgU3QgTG91aXMsIE1pc3NvdXJpLCBVbml0ZWQgU3RhdGVz
LiYjeEQ7RGVwYXJ0bWVudCBvZiBNZWRpY2luZSwgQ2VudGVyIGZvciBXb21lbiZhcG9zO3MgSW5m
ZWN0aW91cyBEaXNlYXNlIFJlc2VhcmNoLCBXYXNoaW5ndG9uIFVuaXZlcnNpdHkgU2Nob29sIG9m
IE1lZGljaW5lLCBTdCBMb3VpcywgTWlzc291cmksIFVuaXRlZCBTdGF0ZXMuJiN4RDtEZXBhcnRt
ZW50cyBvZiBNb2xlY3VsYXIgTWljcm9iaW9sb2d5LCBPYnN0ZXRyaWNzIGFuZCBHeW5lY29sb2d5
LCBDZW50ZXIgZm9yIFdvbWVuJmFwb3M7cyBJbmZlY3Rpb3VzIERpc2Vhc2UgUmVzZWFyY2gsIFdh
c2hpbmd0b24gVW5pdmVyc2l0eSBTY2hvb2wgb2YgTWVkaWNpbmUsIFN0IExvdWlzLCBNaXNzb3Vy
aSwgVW5pdGVkIFN0YXRlcy48L2F1dGgtYWRkcmVzcz48dGl0bGVzPjx0aXRsZT5VcmluYXJ5IHRy
YWN0IGluZmVjdGlvbiBhcyBhIHByZXZlbnRhYmxlIGNhdXNlIG9mIHByZWduYW5jeSBjb21wbGlj
YXRpb25zOiBvcHBvcnR1bml0aWVzLCBjaGFsbGVuZ2VzLCBhbmQgYSBnbG9iYWwgY2FsbCB0byBh
Y3Rpb248L3RpdGxlPjxzZWNvbmRhcnktdGl0bGU+R2xvYiBBZHYgSGVhbHRoIE1lZDwvc2Vjb25k
YXJ5LXRpdGxlPjwvdGl0bGVzPjxwZXJpb2RpY2FsPjxmdWxsLXRpdGxlPkdsb2IgQWR2IEhlYWx0
aCBNZWQ8L2Z1bGwtdGl0bGU+PC9wZXJpb2RpY2FsPjxwYWdlcz41OS02OTwvcGFnZXM+PHZvbHVt
ZT4yPC92b2x1bWU+PG51bWJlcj41PC9udW1iZXI+PGtleXdvcmRzPjxrZXl3b3JkPlVyaW5hcnkg
dHJhY3QgaW5mZWN0aW9uPC9rZXl3b3JkPjxrZXl3b3JkPmNvbXBsaWNhdGlvbnM8L2tleXdvcmQ+
PGtleXdvcmQ+cHJlZ25hbmN5PC9rZXl3b3JkPjxrZXl3b3JkPnByZXZlbnRpb248L2tleXdvcmQ+
PGtleXdvcmQ+d29tZW4mYXBvcztzIGhlYWx0aDwva2V5d29yZD48L2tleXdvcmRzPjxkYXRlcz48
eWVhcj4yMDEzPC95ZWFyPjxwdWItZGF0ZXM+PGRhdGU+U2VwPC9kYXRlPjwvcHViLWRhdGVzPjwv
ZGF0ZXM+PGlzYm4+MjE2NC05NTdYIChQcmludCkmI3hEOzIxNjQtOTU2MSAoRWxlY3Ryb25pYykm
I3hEOzIxNjQtOTU2MSAoTGlua2luZyk8L2lzYm4+PGFjY2Vzc2lvbi1udW0+MjQ0MTY2OTY8L2Fj
Y2Vzc2lvbi1udW0+PHVybHM+PHJlbGF0ZWQtdXJscz48dXJsPmh0dHBzOi8vd3d3Lm5jYmkubmxt
Lm5paC5nb3YvcHVibWVkLzI0NDE2Njk2PC91cmw+PC9yZWxhdGVkLXVybHM+PC91cmxzPjxjdXN0
b20yPlBNQzM4MzM1NjI8L2N1c3RvbTI+PGVsZWN0cm9uaWMtcmVzb3VyY2UtbnVtPjEwLjc0NTMv
Z2FobWouMjAxMy4wNjE8L2VsZWN0cm9uaWMtcmVzb3VyY2UtbnVtPjxyZW1vdGUtZGF0YWJhc2Ut
bmFtZT5QdWJNZWQtbm90LU1FRExJTkU8L3JlbW90ZS1kYXRhYmFzZS1uYW1lPjxyZW1vdGUtZGF0
YWJhc2UtcHJvdmlkZXI+TkxNPC9yZW1vdGUtZGF0YWJhc2UtcHJvdmlkZXI+PC9yZWNvcmQ+PC9D
aXRlPjwvRW5kTm90ZT4A
</w:fldData>
        </w:fldChar>
      </w:r>
      <w:r w:rsidR="003C3CE1" w:rsidRPr="00A70100">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A70100">
        <w:rPr>
          <w:rFonts w:ascii="Times New Roman" w:eastAsia="Calibri" w:hAnsi="Times New Roman" w:cs="Times New Roman"/>
          <w:noProof/>
          <w:sz w:val="24"/>
          <w:szCs w:val="24"/>
          <w:lang w:val="en-US"/>
        </w:rPr>
        <w:t>(Gilbert et al., 2013)</w:t>
      </w:r>
      <w:r w:rsidR="003C3CE1">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w:t>
      </w:r>
    </w:p>
    <w:p w14:paraId="75806A92" w14:textId="2E302BBB" w:rsidR="00F06D08" w:rsidRPr="00BF2629" w:rsidRDefault="00BF2629" w:rsidP="003B1713">
      <w:pPr>
        <w:spacing w:after="120" w:line="360" w:lineRule="auto"/>
        <w:jc w:val="both"/>
        <w:rPr>
          <w:rFonts w:ascii="Times New Roman" w:eastAsia="Calibri" w:hAnsi="Times New Roman" w:cs="Times New Roman"/>
          <w:sz w:val="24"/>
          <w:szCs w:val="24"/>
          <w:lang w:val="en-US"/>
        </w:rPr>
      </w:pPr>
      <w:r w:rsidRPr="00BF2629">
        <w:rPr>
          <w:rFonts w:ascii="Times New Roman" w:eastAsia="Calibri" w:hAnsi="Times New Roman" w:cs="Times New Roman"/>
          <w:sz w:val="24"/>
          <w:szCs w:val="24"/>
          <w:lang w:val="en-US"/>
        </w:rPr>
        <w:t>In the African context, the situation is particularly concerning due to the high rates of neonatal and maternal morbidity and mortality associated with untreated UTIs</w:t>
      </w:r>
      <w:r w:rsidR="003C3CE1" w:rsidRPr="00BF2629">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BF2629">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BF2629">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BF2629">
        <w:rPr>
          <w:rFonts w:ascii="Times New Roman" w:eastAsia="Calibri" w:hAnsi="Times New Roman" w:cs="Times New Roman"/>
          <w:noProof/>
          <w:sz w:val="24"/>
          <w:szCs w:val="24"/>
          <w:lang w:val="en-US"/>
        </w:rPr>
        <w:t>(Johnson et al., 2021)</w:t>
      </w:r>
      <w:r w:rsidR="003C3CE1">
        <w:rPr>
          <w:rFonts w:ascii="Times New Roman" w:eastAsia="Calibri" w:hAnsi="Times New Roman" w:cs="Times New Roman"/>
          <w:sz w:val="24"/>
          <w:szCs w:val="24"/>
          <w:lang w:val="pt-PT"/>
        </w:rPr>
        <w:fldChar w:fldCharType="end"/>
      </w:r>
      <w:r w:rsidR="00F06D08" w:rsidRPr="00BF2629">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n Mozambique, guidelines for laboratory diagnosis</w:t>
      </w:r>
      <w:r>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including parameters for macroscopic, biochemical (cytochemical), and urine sediment examinations</w:t>
      </w:r>
      <w:r>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aim to standardize and enhance the effectiveness of detecting these conditions within units of the National Health Service</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BF2629">
        <w:rPr>
          <w:rFonts w:ascii="Times New Roman" w:eastAsia="Calibri" w:hAnsi="Times New Roman" w:cs="Times New Roman"/>
          <w:sz w:val="24"/>
          <w:szCs w:val="24"/>
          <w:lang w:val="en-US"/>
        </w:rPr>
        <w:instrText xml:space="preserve"> ADDIN EN.CITE &lt;EndNote&gt;&lt;Cite&gt;&lt;Author&gt;INS&lt;/Author&gt;&lt;Year&gt;2022&lt;/Year&gt;&lt;RecNum&gt;505&lt;/RecNum&gt;&lt;DisplayText&gt;(Bulo, 2025; INS, 2022)&lt;/DisplayText&gt;&lt;record&gt;&lt;rec-number&gt;505&lt;/rec-number&gt;&lt;foreign-keys&gt;&lt;key app="EN" db-id="00vvre0zmserrpewr9a5twpze9pasvravrpa" timestamp="1774643892"&gt;505&lt;/key&gt;&lt;/foreign-keys&gt;&lt;ref-type name="Report"&gt;27&lt;/ref-type&gt;&lt;contributors&gt;&lt;authors&gt;&lt;author&gt;INS&lt;/author&gt;&lt;/authors&gt;&lt;subsidiary-authors&gt;&lt;author&gt;DIRECÇÃO NACIONAL DE LABORATÓRIOS DE SAÚDE PÚBLICA&lt;/author&gt;&lt;/subsidiary-authors&gt;&lt;/contributors&gt;&lt;titles&gt;&lt;title&gt;Manual de Técnicas de Diagnóstico Microscópico de Parasitas Intestinais e Urinários/Vesicais&lt;/title&gt;&lt;/titles&gt;&lt;pages&gt;89&lt;/pages&gt;&lt;volume&gt;1&lt;/volume&gt;&lt;edition&gt;1&lt;/edition&gt;&lt;dates&gt;&lt;year&gt;2022&lt;/year&gt;&lt;/dates&gt;&lt;pub-location&gt;Mozambique&lt;/pub-location&gt;&lt;publisher&gt;INSTITUTO NACIONAL DE SAÚDE: DIRECÇÃO NACIONAL DE LABORATÓRIOS DE SAÚDE PÚBLICA&lt;/publisher&gt;&lt;urls&gt;&lt;/urls&gt;&lt;/record&gt;&lt;/Cite&gt;&lt;Cite&gt;&lt;Author&gt;Bulo&lt;/Author&gt;&lt;Year&gt;2025&lt;/Year&gt;&lt;RecNum&gt;504&lt;/RecNum&gt;&lt;record&gt;&lt;rec-number&gt;504&lt;/rec-number&gt;&lt;foreign-keys&gt;&lt;key app="EN" db-id="00vvre0zmserrpewr9a5twpze9pasvravrpa" timestamp="1774643619"&gt;504&lt;/key&gt;&lt;/foreign-keys&gt;&lt;ref-type name="Thesis"&gt;32&lt;/ref-type&gt;&lt;contributors&gt;&lt;authors&gt;&lt;author&gt;Géssica Rogério Bulo&lt;/author&gt;&lt;/authors&gt;&lt;tertiary-authors&gt;&lt;author&gt;Eduardo Linder&lt;/author&gt;&lt;/tertiary-authors&gt;&lt;/contributors&gt;&lt;titles&gt;&lt;title&gt;Frequência de Infecções do Tracto Urinário em Pacientes Atendidos no Hospital Psiquiátrico do Infulene em 2023&lt;/title&gt;&lt;secondary-title&gt;DEPARTAMENTO DE CIÊNCIAS BIOLÓGICAS&lt;/secondary-title&gt;&lt;/titles&gt;&lt;pages&gt;51&lt;/pages&gt;&lt;volume&gt;Licenciatura&lt;/volume&gt;&lt;dates&gt;&lt;year&gt;2025&lt;/year&gt;&lt;/dates&gt;&lt;pub-location&gt;Mozambique&lt;/pub-location&gt;&lt;publisher&gt;UNIVERSIDADE EDUARDO MONDLANE&lt;/publisher&gt;&lt;urls&gt;&lt;/urls&gt;&lt;/record&gt;&lt;/Cite&gt;&lt;/EndNote&gt;</w:instrText>
      </w:r>
      <w:r w:rsidR="003C3CE1">
        <w:rPr>
          <w:rFonts w:ascii="Times New Roman" w:eastAsia="Calibri" w:hAnsi="Times New Roman" w:cs="Times New Roman"/>
          <w:sz w:val="24"/>
          <w:szCs w:val="24"/>
          <w:lang w:val="pt-PT"/>
        </w:rPr>
        <w:fldChar w:fldCharType="separate"/>
      </w:r>
      <w:r w:rsidR="003C3CE1" w:rsidRPr="00BF2629">
        <w:rPr>
          <w:rFonts w:ascii="Times New Roman" w:eastAsia="Calibri" w:hAnsi="Times New Roman" w:cs="Times New Roman"/>
          <w:noProof/>
          <w:sz w:val="24"/>
          <w:szCs w:val="24"/>
          <w:lang w:val="en-US"/>
        </w:rPr>
        <w:t>(Bulo, 2025; INS, 2022)</w:t>
      </w:r>
      <w:r w:rsidR="003C3CE1">
        <w:rPr>
          <w:rFonts w:ascii="Times New Roman" w:eastAsia="Calibri" w:hAnsi="Times New Roman" w:cs="Times New Roman"/>
          <w:sz w:val="24"/>
          <w:szCs w:val="24"/>
          <w:lang w:val="pt-PT"/>
        </w:rPr>
        <w:fldChar w:fldCharType="end"/>
      </w:r>
      <w:r w:rsidR="00F06D08" w:rsidRPr="00BF2629">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Such policies are essential for mitigating risks among vulnerable populations, particularly those receiving care in provincial hospitals and integrated health centers</w:t>
      </w:r>
      <w:r w:rsidR="00F06D08" w:rsidRPr="00BF2629">
        <w:rPr>
          <w:rFonts w:ascii="Times New Roman" w:eastAsia="Calibri" w:hAnsi="Times New Roman" w:cs="Times New Roman"/>
          <w:sz w:val="24"/>
          <w:szCs w:val="24"/>
          <w:lang w:val="en-US"/>
        </w:rPr>
        <w:t>.</w:t>
      </w:r>
    </w:p>
    <w:p w14:paraId="6E7869E5" w14:textId="4479F63C" w:rsidR="00A25E7D" w:rsidRPr="00FF3895" w:rsidRDefault="00FF3895" w:rsidP="003B1713">
      <w:pPr>
        <w:spacing w:after="120" w:line="360" w:lineRule="auto"/>
        <w:jc w:val="both"/>
        <w:rPr>
          <w:rFonts w:ascii="Times New Roman" w:eastAsia="Calibri" w:hAnsi="Times New Roman" w:cs="Times New Roman"/>
          <w:sz w:val="24"/>
          <w:szCs w:val="24"/>
          <w:lang w:val="en-US"/>
        </w:rPr>
      </w:pPr>
      <w:r w:rsidRPr="00FF3895">
        <w:rPr>
          <w:rFonts w:ascii="Times New Roman" w:eastAsia="Calibri" w:hAnsi="Times New Roman" w:cs="Times New Roman"/>
          <w:sz w:val="24"/>
          <w:szCs w:val="24"/>
          <w:lang w:val="en-US"/>
        </w:rPr>
        <w:t>Despite national guidelines establishing parameters for the laboratory diagnosis of urinary tract infections, their implementation in the Mozambican context faces significant technical and structural challenges. In many healthcare facilities, persistent infrastructural and operational constraints compromise diagnostic accuracy, including insufficient laboratory resources and a shortage of qualified personne</w:t>
      </w:r>
      <w:r>
        <w:rPr>
          <w:rFonts w:ascii="Times New Roman" w:eastAsia="Calibri" w:hAnsi="Times New Roman" w:cs="Times New Roman"/>
          <w:sz w:val="24"/>
          <w:szCs w:val="24"/>
          <w:lang w:val="en-US"/>
        </w:rPr>
        <w:t>l</w:t>
      </w:r>
      <w:r w:rsidRPr="00FF3895">
        <w:rPr>
          <w:rFonts w:ascii="Times New Roman" w:eastAsia="Calibri" w:hAnsi="Times New Roman" w:cs="Times New Roman"/>
          <w:sz w:val="24"/>
          <w:szCs w:val="24"/>
          <w:lang w:val="en-US"/>
        </w:rPr>
        <w:t xml:space="preserve"> </w:t>
      </w:r>
      <w:r w:rsidR="00A25E7D" w:rsidRPr="00FF3895">
        <w:rPr>
          <w:rFonts w:ascii="Times New Roman" w:eastAsia="Calibri" w:hAnsi="Times New Roman" w:cs="Times New Roman"/>
          <w:sz w:val="24"/>
          <w:szCs w:val="24"/>
          <w:lang w:val="en-US"/>
        </w:rPr>
        <w:t xml:space="preserve">(INS, 2022; Masoud et al., 2024). </w:t>
      </w:r>
      <w:r w:rsidRPr="00FF3895">
        <w:rPr>
          <w:rFonts w:ascii="Times New Roman" w:eastAsia="Calibri" w:hAnsi="Times New Roman" w:cs="Times New Roman"/>
          <w:sz w:val="24"/>
          <w:szCs w:val="24"/>
          <w:lang w:val="en-US"/>
        </w:rPr>
        <w:t xml:space="preserve">In such settings, there is a frequent reliance on more accessible screening methods, such as microscopy and reagent strip </w:t>
      </w:r>
      <w:r w:rsidRPr="00FF3895">
        <w:rPr>
          <w:rFonts w:ascii="Times New Roman" w:eastAsia="Calibri" w:hAnsi="Times New Roman" w:cs="Times New Roman"/>
          <w:sz w:val="24"/>
          <w:szCs w:val="24"/>
          <w:lang w:val="en-US"/>
        </w:rPr>
        <w:lastRenderedPageBreak/>
        <w:t>testing, which, although useful for initial screening, present limitations in terms of specificity and do not allow for precise identification of the etiological agent</w:t>
      </w:r>
      <w:r w:rsidR="00A25E7D" w:rsidRPr="00FF3895">
        <w:rPr>
          <w:rFonts w:ascii="Times New Roman" w:eastAsia="Calibri" w:hAnsi="Times New Roman" w:cs="Times New Roman"/>
          <w:sz w:val="24"/>
          <w:szCs w:val="24"/>
          <w:lang w:val="en-US"/>
        </w:rPr>
        <w:t xml:space="preserve"> (Masoud et al., 2024; </w:t>
      </w:r>
      <w:proofErr w:type="spellStart"/>
      <w:r w:rsidR="00A25E7D" w:rsidRPr="00FF3895">
        <w:rPr>
          <w:rFonts w:ascii="Times New Roman" w:eastAsia="Calibri" w:hAnsi="Times New Roman" w:cs="Times New Roman"/>
          <w:sz w:val="24"/>
          <w:szCs w:val="24"/>
          <w:lang w:val="en-US"/>
        </w:rPr>
        <w:t>Kumwenda</w:t>
      </w:r>
      <w:proofErr w:type="spellEnd"/>
      <w:r w:rsidR="00A25E7D" w:rsidRPr="00FF3895">
        <w:rPr>
          <w:rFonts w:ascii="Times New Roman" w:eastAsia="Calibri" w:hAnsi="Times New Roman" w:cs="Times New Roman"/>
          <w:sz w:val="24"/>
          <w:szCs w:val="24"/>
          <w:lang w:val="en-US"/>
        </w:rPr>
        <w:t xml:space="preserve"> &amp; </w:t>
      </w:r>
      <w:proofErr w:type="spellStart"/>
      <w:r w:rsidR="00A25E7D" w:rsidRPr="00FF3895">
        <w:rPr>
          <w:rFonts w:ascii="Times New Roman" w:eastAsia="Calibri" w:hAnsi="Times New Roman" w:cs="Times New Roman"/>
          <w:sz w:val="24"/>
          <w:szCs w:val="24"/>
          <w:lang w:val="en-US"/>
        </w:rPr>
        <w:t>Semu</w:t>
      </w:r>
      <w:proofErr w:type="spellEnd"/>
      <w:r w:rsidR="00A25E7D" w:rsidRPr="00FF3895">
        <w:rPr>
          <w:rFonts w:ascii="Times New Roman" w:eastAsia="Calibri" w:hAnsi="Times New Roman" w:cs="Times New Roman"/>
          <w:sz w:val="24"/>
          <w:szCs w:val="24"/>
          <w:lang w:val="en-US"/>
        </w:rPr>
        <w:t xml:space="preserve">, 2025). </w:t>
      </w:r>
      <w:r w:rsidRPr="00FF3895">
        <w:rPr>
          <w:rFonts w:ascii="Times New Roman" w:eastAsia="Calibri" w:hAnsi="Times New Roman" w:cs="Times New Roman"/>
          <w:sz w:val="24"/>
          <w:szCs w:val="24"/>
          <w:lang w:val="en-US"/>
        </w:rPr>
        <w:t>Although urine culture is considered the gold standard for UTI diagnosis, its use is often limited due to high costs, infrastructural constraints, lack of supplies, and the prolonged time required to obtain result</w:t>
      </w:r>
      <w:r>
        <w:rPr>
          <w:rFonts w:ascii="Times New Roman" w:eastAsia="Calibri" w:hAnsi="Times New Roman" w:cs="Times New Roman"/>
          <w:sz w:val="24"/>
          <w:szCs w:val="24"/>
          <w:lang w:val="en-US"/>
        </w:rPr>
        <w:t>s</w:t>
      </w:r>
      <w:r w:rsidR="00A25E7D" w:rsidRPr="00FF3895">
        <w:rPr>
          <w:rFonts w:ascii="Times New Roman" w:eastAsia="Calibri" w:hAnsi="Times New Roman" w:cs="Times New Roman"/>
          <w:sz w:val="24"/>
          <w:szCs w:val="24"/>
          <w:lang w:val="en-US"/>
        </w:rPr>
        <w:t xml:space="preserve"> (</w:t>
      </w:r>
      <w:proofErr w:type="spellStart"/>
      <w:r w:rsidR="00A25E7D" w:rsidRPr="00FF3895">
        <w:rPr>
          <w:rFonts w:ascii="Times New Roman" w:eastAsia="Calibri" w:hAnsi="Times New Roman" w:cs="Times New Roman"/>
          <w:sz w:val="24"/>
          <w:szCs w:val="24"/>
          <w:lang w:val="en-US"/>
        </w:rPr>
        <w:t>Belete</w:t>
      </w:r>
      <w:proofErr w:type="spellEnd"/>
      <w:r w:rsidR="00A25E7D" w:rsidRPr="00FF3895">
        <w:rPr>
          <w:rFonts w:ascii="Times New Roman" w:eastAsia="Calibri" w:hAnsi="Times New Roman" w:cs="Times New Roman"/>
          <w:sz w:val="24"/>
          <w:szCs w:val="24"/>
          <w:lang w:val="en-US"/>
        </w:rPr>
        <w:t xml:space="preserve"> &amp; Saravanan, 2020; </w:t>
      </w:r>
      <w:proofErr w:type="spellStart"/>
      <w:r w:rsidR="00A25E7D" w:rsidRPr="00FF3895">
        <w:rPr>
          <w:rFonts w:ascii="Times New Roman" w:eastAsia="Calibri" w:hAnsi="Times New Roman" w:cs="Times New Roman"/>
          <w:sz w:val="24"/>
          <w:szCs w:val="24"/>
          <w:lang w:val="en-US"/>
        </w:rPr>
        <w:t>Antwi-Boasiako</w:t>
      </w:r>
      <w:proofErr w:type="spellEnd"/>
      <w:r w:rsidR="00A25E7D" w:rsidRPr="00FF3895">
        <w:rPr>
          <w:rFonts w:ascii="Times New Roman" w:eastAsia="Calibri" w:hAnsi="Times New Roman" w:cs="Times New Roman"/>
          <w:sz w:val="24"/>
          <w:szCs w:val="24"/>
          <w:lang w:val="en-US"/>
        </w:rPr>
        <w:t xml:space="preserve"> et al., 2025).</w:t>
      </w:r>
    </w:p>
    <w:p w14:paraId="5A856929" w14:textId="2B7F5259" w:rsidR="00F06D08" w:rsidRDefault="008460E3" w:rsidP="003B1713">
      <w:pPr>
        <w:spacing w:after="120" w:line="360" w:lineRule="auto"/>
        <w:jc w:val="both"/>
        <w:rPr>
          <w:rFonts w:ascii="Times New Roman" w:eastAsia="Calibri" w:hAnsi="Times New Roman" w:cs="Times New Roman"/>
          <w:sz w:val="24"/>
          <w:szCs w:val="24"/>
          <w:lang w:val="en-US"/>
        </w:rPr>
      </w:pPr>
      <w:r w:rsidRPr="008460E3">
        <w:rPr>
          <w:rFonts w:ascii="Times New Roman" w:eastAsia="Calibri" w:hAnsi="Times New Roman" w:cs="Times New Roman"/>
          <w:sz w:val="24"/>
          <w:szCs w:val="24"/>
          <w:lang w:val="en-US"/>
        </w:rPr>
        <w:t>Clinically, UTIs during pregnancy may present as asymptomatic bacteriuria, cystitis, or pyelonephriti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OZ29uZzwvQXV0aG9yPjxZZWFyPjIwMjE8L1llYXI+PFJl
Y051bT40ODY8L1JlY051bT48RGlzcGxheVRleHQ+KEJhc3UgZXQgYWwuLCAyMDI0OyBOZ29uZyBl
dCBhbC4sIDIwMjEpPC9EaXNwbGF5VGV4dD48cmVjb3JkPjxyZWMtbnVtYmVyPjQ4NjwvcmVjLW51
bWJlcj48Zm9yZWlnbi1rZXlzPjxrZXkgYXBwPSJFTiIgZGItaWQ9IjAwdnZyZTB6bXNlcnJwZXdy
OWE1dHdwemU5cGFzdnJhdnJwYSIgdGltZXN0YW1wPSIxNzc0NjQyOTUzIj40ODY8L2tleT48L2Zv
cmVpZ24ta2V5cz48cmVmLXR5cGUgbmFtZT0iSm91cm5hbCBBcnRpY2xlIj4xNzwvcmVmLXR5cGU+
PGNvbnRyaWJ1dG9ycz48YXV0aG9ycz48YXV0aG9yPk5nb25nLCBJLiBOLjwvYXV0aG9yPjxhdXRo
b3I+RnJ1LUNobywgSi48L2F1dGhvcj48YXV0aG9yPll1bmcsIE0uIEEuPC9hdXRob3I+PGF1dGhv
cj5Ba29hY2hlcmUsIEouIEsuIFQuPC9hdXRob3I+PC9hdXRob3JzPjwvY29udHJpYnV0b3JzPjxh
dXRoLWFkZHJlc3M+RGVwYXJ0bWVudCBvZiBNaWNyb2Jpb2xvZ3kgYW5kIFBhcmFzaXRvbG9neSwg
RmFjdWx0eSBvZiBTY2llbmNlLCBVbml2ZXJzaXR5IG9mIEJ1ZWEsIFNvdXRoIFdlc3QgUmVnaW9u
LCBCdWVhLCBDYW1lcm9vbi4mI3hEO0RlcGFydG1lbnQgb2YgTWljcm9iaW9sb2d5IGFuZCBQYXJh
c2l0b2xvZ3ksIEZhY3VsdHkgb2YgU2NpZW5jZSwgVW5pdmVyc2l0eSBvZiBCdWVhLCBTb3V0aCBX
ZXN0IFJlZ2lvbiwgQnVlYSwgQ2FtZXJvb24uIGpha29hY2hlcmVAeWFob28uY29tLjwvYXV0aC1h
ZGRyZXNzPjx0aXRsZXM+PHRpdGxlPlByZXZhbGVuY2UsIGFudGltaWNyb2JpYWwgc3VzY2VwdGli
aWxpdHkgcGF0dGVybiBhbmQgYXNzb2NpYXRlZCByaXNrIGZhY3RvcnMgZm9yIHVyaW5hcnkgdHJh
Y3QgaW5mZWN0aW9ucyBpbiBwcmVnbmFudCB3b21lbiBhdHRlbmRpbmcgQU5DIGluIHNvbWUgaW50
ZWdyYXRlZCBoZWFsdGggY2VudGVycyBpbiB0aGUgQnVlYSBIZWFsdGggRGlzdHJpY3Q8L3RpdGxl
PjxzZWNvbmRhcnktdGl0bGU+Qk1DIFByZWduYW5jeSBDaGlsZGJpcnRoPC9zZWNvbmRhcnktdGl0
bGU+PC90aXRsZXM+PHBlcmlvZGljYWw+PGZ1bGwtdGl0bGU+Qk1DIFByZWduYW5jeSBDaGlsZGJp
cnRoPC9mdWxsLXRpdGxlPjwvcGVyaW9kaWNhbD48cGFnZXM+NjczPC9wYWdlcz48dm9sdW1lPjIx
PC92b2x1bWU+PG51bWJlcj4xPC9udW1iZXI+PGVkaXRpb24+MjAyMTEwMDQ8L2VkaXRpb24+PGtl
eXdvcmRzPjxrZXl3b3JkPkFkdWx0PC9rZXl3b3JkPjxrZXl3b3JkPkFtYnVsYXRvcnkgQ2FyZSBG
YWNpbGl0aWVzPC9rZXl3b3JkPjxrZXl3b3JkPkJhY3RlcmlhL2lzb2xhdGlvbiAmYW1wOyBwdXJp
ZmljYXRpb248L2tleXdvcmQ+PGtleXdvcmQ+Q2FtZXJvb24vZXBpZGVtaW9sb2d5PC9rZXl3b3Jk
PjxrZXl3b3JkPkNyb3NzLVNlY3Rpb25hbCBTdHVkaWVzPC9rZXl3b3JkPjxrZXl3b3JkPkZlbWFs
ZTwva2V5d29yZD48a2V5d29yZD5IdW1hbnM8L2tleXdvcmQ+PGtleXdvcmQ+TWljcm9iaWFsIFNl
bnNpdGl2aXR5IFRlc3RzPC9rZXl3b3JkPjxrZXl3b3JkPlByZWduYW5jeTwva2V5d29yZD48a2V5
d29yZD5QcmVnbmFuY3kgQ29tcGxpY2F0aW9ucywgSW5mZWN0aW91cy9kaWFnbm9zaXMvKmVwaWRl
bWlvbG9neS8qbWljcm9iaW9sb2d5PC9rZXl3b3JkPjxrZXl3b3JkPipQcmVuYXRhbCBDYXJlPC9r
ZXl3b3JkPjxrZXl3b3JkPlByZXZhbGVuY2U8L2tleXdvcmQ+PGtleXdvcmQ+UmlzayBGYWN0b3Jz
PC9rZXl3b3JkPjxrZXl3b3JkPlN1cnZleXMgYW5kIFF1ZXN0aW9ubmFpcmVzPC9rZXl3b3JkPjxr
ZXl3b3JkPlVyaW5hbHlzaXMvbWV0aG9kczwva2V5d29yZD48a2V5d29yZD5VcmluYXJ5IFRyYWN0
IEluZmVjdGlvbnMvZGlhZ25vc2lzLyplcGlkZW1pb2xvZ3kvKm1pY3JvYmlvbG9neTwva2V5d29y
ZD48a2V5d29yZD5BbnRpYmlvdGljIHN1c2NlcHRpYmlsaXR5PC9rZXl3b3JkPjxrZXl3b3JkPlJp
c2tzIGZhY3RvcnM8L2tleXdvcmQ+PGtleXdvcmQ+VXJpbmFyeSB0cmFjdCBpbmZlY3Rpb248L2tl
eXdvcmQ+PC9rZXl3b3Jkcz48ZGF0ZXM+PHllYXI+MjAyMTwveWVhcj48cHViLWRhdGVzPjxkYXRl
Pk9jdCA0PC9kYXRlPjwvcHViLWRhdGVzPjwvZGF0ZXM+PGlzYm4+MTQ3MS0yMzkzIChFbGVjdHJv
bmljKSYjeEQ7MTQ3MS0yMzkzIChMaW5raW5nKTwvaXNibj48YWNjZXNzaW9uLW51bT4zNDYwNzU3
MjwvYWNjZXNzaW9uLW51bT48dXJscz48cmVsYXRlZC11cmxzPjx1cmw+aHR0cHM6Ly93d3cubmNi
aS5ubG0ubmloLmdvdi9wdWJtZWQvMzQ2MDc1NzI8L3VybD48L3JlbGF0ZWQtdXJscz48L3VybHM+
PGN1c3RvbTE+VGhlIGF1dGhvcnMgZGVjbGFyZWQgdGhhdCB0aGV5IGhhZCBubyBjb21wZXRpbmcg
aW50ZXJlc3RzLjwvY3VzdG9tMT48Y3VzdG9tMj5QTUM4NDg5MDg5PC9jdXN0b20yPjxlbGVjdHJv
bmljLXJlc291cmNlLW51bT4xMC4xMTg2L3MxMjg4NC0wMjEtMDQxNDItNDwvZWxlY3Ryb25pYy1y
ZXNvdXJjZS1udW0+PHJlbW90ZS1kYXRhYmFzZS1uYW1lPk1lZGxpbmU8L3JlbW90ZS1kYXRhYmFz
ZS1uYW1lPjxyZW1vdGUtZGF0YWJhc2UtcHJvdmlkZXI+TkxNPC9yZW1vdGUtZGF0YWJhc2UtcHJv
dmlkZXI+PC9yZWNvcmQ+PC9DaXRlPjxDaXRlPjxBdXRob3I+QmFzdTwvQXV0aG9yPjxZZWFyPjIw
MjQ8L1llYXI+PFJlY051bT40OTE8L1JlY051bT48cmVjb3JkPjxyZWMtbnVtYmVyPjQ5MTwvcmVj
LW51bWJlcj48Zm9yZWlnbi1rZXlzPjxrZXkgYXBwPSJFTiIgZGItaWQ9IjAwdnZyZTB6bXNlcnJw
ZXdyOWE1dHdwemU5cGFzdnJhdnJwYSIgdGltZXN0YW1wPSIxNzc0NjQyOTkyIj40OTE8L2tleT48
L2ZvcmVpZ24ta2V5cz48cmVmLXR5cGUgbmFtZT0iSm91cm5hbCBBcnRpY2xlIj4xNzwvcmVmLXR5
cGU+PGNvbnRyaWJ1dG9ycz48YXV0aG9ycz48YXV0aG9yPkJhc3UsIFNvaGFtPC9hdXRob3I+PGF1
dGhvcj5TYW55YWwsIEFiaXJsYWw8L2F1dGhvcj48YXV0aG9yPkJoYXR0YWNoYXJ5eWEsIEt1bWt1
bTwvYXV0aG9yPjwvYXV0aG9ycz48L2NvbnRyaWJ1dG9ycz48dGl0bGVzPjx0aXRsZT5BIENsaW5p
Y28tbWljcm9iaW9sb2dpY2FsIFN0dWR5IG9mIFVyaW5hcnkgVHJhY3QgSW5mZWN0aW9ucyBpbiBQ
cmVnbmFudCBXb21lbiBhdHRlbmRpbmcgQW50ZW5hdGFsIENsaW5pYyBvZiBhIFRlcnRpYXJ5LWxl
dmVsIEhvc3BpdGFsIHdpdGggc3BlY2lhbCByZWZlcmVuY2UgdG8gQW50aW1pY3JvYmlhbCBTZW5z
aXRpdml0eSBQYXR0ZXJuPC90aXRsZT48c2Vjb25kYXJ5LXRpdGxlPkFmcm8tRWd5cHRpYW4gSm91
cm5hbCBvZiBJbmZlY3Rpb3VzIGFuZCBFbmRlbWljIERpc2Vhc2VzPC9zZWNvbmRhcnktdGl0bGU+
PC90aXRsZXM+PHBlcmlvZGljYWw+PGZ1bGwtdGl0bGU+QWZyby1FZ3lwdGlhbiBKb3VybmFsIG9m
IEluZmVjdGlvdXMgYW5kIEVuZGVtaWMgRGlzZWFzZXM8L2Z1bGwtdGl0bGU+PC9wZXJpb2RpY2Fs
PjxwYWdlcz4wLTA8L3BhZ2VzPjx2b2x1bWU+MDwvdm9sdW1lPjxudW1iZXI+MDwvbnVtYmVyPjxz
ZWN0aW9uPjA8L3NlY3Rpb24+PGRhdGVzPjx5ZWFyPjIwMjQ8L3llYXI+PC9kYXRlcz48aXNibj4y
MDkwLTcxODQ8L2lzYm4+PHVybHM+PC91cmxzPjxlbGVjdHJvbmljLXJlc291cmNlLW51bT4xMC4y
MTYwOC9hZWppLjIwMjQuMjU0MDI3LjEzNDM8L2VsZWN0cm9uaWMtcmVzb3VyY2UtbnVtPjwvcmVj
b3JkPjwvQ2l0ZT48L0VuZE5vdGU+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OZ29uZzwvQXV0aG9yPjxZZWFyPjIwMjE8L1llYXI+PFJl
Y051bT40ODY8L1JlY051bT48RGlzcGxheVRleHQ+KEJhc3UgZXQgYWwuLCAyMDI0OyBOZ29uZyBl
dCBhbC4sIDIwMjEpPC9EaXNwbGF5VGV4dD48cmVjb3JkPjxyZWMtbnVtYmVyPjQ4NjwvcmVjLW51
bWJlcj48Zm9yZWlnbi1rZXlzPjxrZXkgYXBwPSJFTiIgZGItaWQ9IjAwdnZyZTB6bXNlcnJwZXdy
OWE1dHdwemU5cGFzdnJhdnJwYSIgdGltZXN0YW1wPSIxNzc0NjQyOTUzIj40ODY8L2tleT48L2Zv
cmVpZ24ta2V5cz48cmVmLXR5cGUgbmFtZT0iSm91cm5hbCBBcnRpY2xlIj4xNzwvcmVmLXR5cGU+
PGNvbnRyaWJ1dG9ycz48YXV0aG9ycz48YXV0aG9yPk5nb25nLCBJLiBOLjwvYXV0aG9yPjxhdXRo
b3I+RnJ1LUNobywgSi48L2F1dGhvcj48YXV0aG9yPll1bmcsIE0uIEEuPC9hdXRob3I+PGF1dGhv
cj5Ba29hY2hlcmUsIEouIEsuIFQuPC9hdXRob3I+PC9hdXRob3JzPjwvY29udHJpYnV0b3JzPjxh
dXRoLWFkZHJlc3M+RGVwYXJ0bWVudCBvZiBNaWNyb2Jpb2xvZ3kgYW5kIFBhcmFzaXRvbG9neSwg
RmFjdWx0eSBvZiBTY2llbmNlLCBVbml2ZXJzaXR5IG9mIEJ1ZWEsIFNvdXRoIFdlc3QgUmVnaW9u
LCBCdWVhLCBDYW1lcm9vbi4mI3hEO0RlcGFydG1lbnQgb2YgTWljcm9iaW9sb2d5IGFuZCBQYXJh
c2l0b2xvZ3ksIEZhY3VsdHkgb2YgU2NpZW5jZSwgVW5pdmVyc2l0eSBvZiBCdWVhLCBTb3V0aCBX
ZXN0IFJlZ2lvbiwgQnVlYSwgQ2FtZXJvb24uIGpha29hY2hlcmVAeWFob28uY29tLjwvYXV0aC1h
ZGRyZXNzPjx0aXRsZXM+PHRpdGxlPlByZXZhbGVuY2UsIGFudGltaWNyb2JpYWwgc3VzY2VwdGli
aWxpdHkgcGF0dGVybiBhbmQgYXNzb2NpYXRlZCByaXNrIGZhY3RvcnMgZm9yIHVyaW5hcnkgdHJh
Y3QgaW5mZWN0aW9ucyBpbiBwcmVnbmFudCB3b21lbiBhdHRlbmRpbmcgQU5DIGluIHNvbWUgaW50
ZWdyYXRlZCBoZWFsdGggY2VudGVycyBpbiB0aGUgQnVlYSBIZWFsdGggRGlzdHJpY3Q8L3RpdGxl
PjxzZWNvbmRhcnktdGl0bGU+Qk1DIFByZWduYW5jeSBDaGlsZGJpcnRoPC9zZWNvbmRhcnktdGl0
bGU+PC90aXRsZXM+PHBlcmlvZGljYWw+PGZ1bGwtdGl0bGU+Qk1DIFByZWduYW5jeSBDaGlsZGJp
cnRoPC9mdWxsLXRpdGxlPjwvcGVyaW9kaWNhbD48cGFnZXM+NjczPC9wYWdlcz48dm9sdW1lPjIx
PC92b2x1bWU+PG51bWJlcj4xPC9udW1iZXI+PGVkaXRpb24+MjAyMTEwMDQ8L2VkaXRpb24+PGtl
eXdvcmRzPjxrZXl3b3JkPkFkdWx0PC9rZXl3b3JkPjxrZXl3b3JkPkFtYnVsYXRvcnkgQ2FyZSBG
YWNpbGl0aWVzPC9rZXl3b3JkPjxrZXl3b3JkPkJhY3RlcmlhL2lzb2xhdGlvbiAmYW1wOyBwdXJp
ZmljYXRpb248L2tleXdvcmQ+PGtleXdvcmQ+Q2FtZXJvb24vZXBpZGVtaW9sb2d5PC9rZXl3b3Jk
PjxrZXl3b3JkPkNyb3NzLVNlY3Rpb25hbCBTdHVkaWVzPC9rZXl3b3JkPjxrZXl3b3JkPkZlbWFs
ZTwva2V5d29yZD48a2V5d29yZD5IdW1hbnM8L2tleXdvcmQ+PGtleXdvcmQ+TWljcm9iaWFsIFNl
bnNpdGl2aXR5IFRlc3RzPC9rZXl3b3JkPjxrZXl3b3JkPlByZWduYW5jeTwva2V5d29yZD48a2V5
d29yZD5QcmVnbmFuY3kgQ29tcGxpY2F0aW9ucywgSW5mZWN0aW91cy9kaWFnbm9zaXMvKmVwaWRl
bWlvbG9neS8qbWljcm9iaW9sb2d5PC9rZXl3b3JkPjxrZXl3b3JkPipQcmVuYXRhbCBDYXJlPC9r
ZXl3b3JkPjxrZXl3b3JkPlByZXZhbGVuY2U8L2tleXdvcmQ+PGtleXdvcmQ+UmlzayBGYWN0b3Jz
PC9rZXl3b3JkPjxrZXl3b3JkPlN1cnZleXMgYW5kIFF1ZXN0aW9ubmFpcmVzPC9rZXl3b3JkPjxr
ZXl3b3JkPlVyaW5hbHlzaXMvbWV0aG9kczwva2V5d29yZD48a2V5d29yZD5VcmluYXJ5IFRyYWN0
IEluZmVjdGlvbnMvZGlhZ25vc2lzLyplcGlkZW1pb2xvZ3kvKm1pY3JvYmlvbG9neTwva2V5d29y
ZD48a2V5d29yZD5BbnRpYmlvdGljIHN1c2NlcHRpYmlsaXR5PC9rZXl3b3JkPjxrZXl3b3JkPlJp
c2tzIGZhY3RvcnM8L2tleXdvcmQ+PGtleXdvcmQ+VXJpbmFyeSB0cmFjdCBpbmZlY3Rpb248L2tl
eXdvcmQ+PC9rZXl3b3Jkcz48ZGF0ZXM+PHllYXI+MjAyMTwveWVhcj48cHViLWRhdGVzPjxkYXRl
Pk9jdCA0PC9kYXRlPjwvcHViLWRhdGVzPjwvZGF0ZXM+PGlzYm4+MTQ3MS0yMzkzIChFbGVjdHJv
bmljKSYjeEQ7MTQ3MS0yMzkzIChMaW5raW5nKTwvaXNibj48YWNjZXNzaW9uLW51bT4zNDYwNzU3
MjwvYWNjZXNzaW9uLW51bT48dXJscz48cmVsYXRlZC11cmxzPjx1cmw+aHR0cHM6Ly93d3cubmNi
aS5ubG0ubmloLmdvdi9wdWJtZWQvMzQ2MDc1NzI8L3VybD48L3JlbGF0ZWQtdXJscz48L3VybHM+
PGN1c3RvbTE+VGhlIGF1dGhvcnMgZGVjbGFyZWQgdGhhdCB0aGV5IGhhZCBubyBjb21wZXRpbmcg
aW50ZXJlc3RzLjwvY3VzdG9tMT48Y3VzdG9tMj5QTUM4NDg5MDg5PC9jdXN0b20yPjxlbGVjdHJv
bmljLXJlc291cmNlLW51bT4xMC4xMTg2L3MxMjg4NC0wMjEtMDQxNDItNDwvZWxlY3Ryb25pYy1y
ZXNvdXJjZS1udW0+PHJlbW90ZS1kYXRhYmFzZS1uYW1lPk1lZGxpbmU8L3JlbW90ZS1kYXRhYmFz
ZS1uYW1lPjxyZW1vdGUtZGF0YWJhc2UtcHJvdmlkZXI+TkxNPC9yZW1vdGUtZGF0YWJhc2UtcHJv
dmlkZXI+PC9yZWNvcmQ+PC9DaXRlPjxDaXRlPjxBdXRob3I+QmFzdTwvQXV0aG9yPjxZZWFyPjIw
MjQ8L1llYXI+PFJlY051bT40OTE8L1JlY051bT48cmVjb3JkPjxyZWMtbnVtYmVyPjQ5MTwvcmVj
LW51bWJlcj48Zm9yZWlnbi1rZXlzPjxrZXkgYXBwPSJFTiIgZGItaWQ9IjAwdnZyZTB6bXNlcnJw
ZXdyOWE1dHdwemU5cGFzdnJhdnJwYSIgdGltZXN0YW1wPSIxNzc0NjQyOTkyIj40OTE8L2tleT48
L2ZvcmVpZ24ta2V5cz48cmVmLXR5cGUgbmFtZT0iSm91cm5hbCBBcnRpY2xlIj4xNzwvcmVmLXR5
cGU+PGNvbnRyaWJ1dG9ycz48YXV0aG9ycz48YXV0aG9yPkJhc3UsIFNvaGFtPC9hdXRob3I+PGF1
dGhvcj5TYW55YWwsIEFiaXJsYWw8L2F1dGhvcj48YXV0aG9yPkJoYXR0YWNoYXJ5eWEsIEt1bWt1
bTwvYXV0aG9yPjwvYXV0aG9ycz48L2NvbnRyaWJ1dG9ycz48dGl0bGVzPjx0aXRsZT5BIENsaW5p
Y28tbWljcm9iaW9sb2dpY2FsIFN0dWR5IG9mIFVyaW5hcnkgVHJhY3QgSW5mZWN0aW9ucyBpbiBQ
cmVnbmFudCBXb21lbiBhdHRlbmRpbmcgQW50ZW5hdGFsIENsaW5pYyBvZiBhIFRlcnRpYXJ5LWxl
dmVsIEhvc3BpdGFsIHdpdGggc3BlY2lhbCByZWZlcmVuY2UgdG8gQW50aW1pY3JvYmlhbCBTZW5z
aXRpdml0eSBQYXR0ZXJuPC90aXRsZT48c2Vjb25kYXJ5LXRpdGxlPkFmcm8tRWd5cHRpYW4gSm91
cm5hbCBvZiBJbmZlY3Rpb3VzIGFuZCBFbmRlbWljIERpc2Vhc2VzPC9zZWNvbmRhcnktdGl0bGU+
PC90aXRsZXM+PHBlcmlvZGljYWw+PGZ1bGwtdGl0bGU+QWZyby1FZ3lwdGlhbiBKb3VybmFsIG9m
IEluZmVjdGlvdXMgYW5kIEVuZGVtaWMgRGlzZWFzZXM8L2Z1bGwtdGl0bGU+PC9wZXJpb2RpY2Fs
PjxwYWdlcz4wLTA8L3BhZ2VzPjx2b2x1bWU+MDwvdm9sdW1lPjxudW1iZXI+MDwvbnVtYmVyPjxz
ZWN0aW9uPjA8L3NlY3Rpb24+PGRhdGVzPjx5ZWFyPjIwMjQ8L3llYXI+PC9kYXRlcz48aXNibj4y
MDkwLTcxODQ8L2lzYm4+PHVybHM+PC91cmxzPjxlbGVjdHJvbmljLXJlc291cmNlLW51bT4xMC4y
MTYwOC9hZWppLjIwMjQuMjU0MDI3LjEzNDM8L2VsZWN0cm9uaWMtcmVzb3VyY2UtbnVtPjwvcmVj
b3JkPjwvQ2l0ZT48L0VuZE5vdGU+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Basu et al., 2024; Ngong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natomical, physiological, and hormonal changes inherent to pregnancy increase women’s susceptibility to these infection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Johnson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mong the main risk factors identified are young age, low educational level, residence in rural areas, and multiparity</w: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5n
b25nIGV0IGFsLiwgMjAyMSk8L0Rpc3BsYXlUZXh0PjxyZWNvcmQ+PHJlYy1udW1iZXI+NDkzPC9y
ZWMtbnVtYmVyPjxmb3JlaWduLWtleXM+PGtleSBhcHA9IkVOIiBkYi1pZD0iMDB2dnJlMHptc2Vy
cnBld3I5YTV0d3B6ZTlwYXN2cmF2cnBhIiB0aW1lc3RhbXA9IjE3NzQ2NDMwMTEiPjQ5Mzwva2V5
PjwvZm9yZWlnbi1rZXlzPjxyZWYtdHlwZSBuYW1lPSJKb3VybmFsIEFydGljbGUiPjE3PC9yZWYt
dHlwZT48Y29udHJpYnV0b3JzPjxhdXRob3JzPjxhdXRob3I+R2lsYmVydCwgTi4gTS48L2F1dGhv
cj48YXV0aG9yPk8mYXBvcztCcmllbiwgVi4gUC48L2F1dGhvcj48YXV0aG9yPkh1bHRncmVuLCBT
LjwvYXV0aG9yPjxhdXRob3I+TWFjb25lcywgRy48L2F1dGhvcj48YXV0aG9yPkxld2lzLCBXLiBH
LjwvYXV0aG9yPjxhdXRob3I+TGV3aXMsIEEuIEwuPC9hdXRob3I+PC9hdXRob3JzPjwvY29udHJp
YnV0b3JzPjxhdXRoLWFkZHJlc3M+RGVwYXJ0bWVudCBvZiBNb2xlY3VsYXIgTWljcm9iaW9sb2d5
LCBDZW50ZXIgZm9yIFdvbWVuJmFwb3M7cyBJbmZlY3Rpb3VzIERpc2Vhc2UgUmVzZWFyY2gsIFdh
c2hpbmd0b24gVW5pdmVyc2l0eSBTY2hvb2wgb2YgTWVkaWNpbmUsIFN0IExvdWlzLCBNaXNzb3Vy
aSwgVW5pdGVkIFN0YXRlcy4mI3hEO0RlcGFydG1lbnQgb2YgT2JzdGV0cmljcyBhbmQgR3luZWNv
bG9neSwgQ2VudGVyIGZvciBXb21lbiZhcG9zO3MgSW5mZWN0aW91cyBEaXNlYXNlIFJlc2VhcmNo
LCBXYXNoaW5ndG9uIFVuaXZlcnNpdHkgU2Nob29sIG9mIE1lZGljaW5lLCBTdCBMb3VpcywgTWlz
c291cmksIFVuaXRlZCBTdGF0ZXMuJiN4RDtEZXBhcnRtZW50IG9mIE1lZGljaW5lLCBDZW50ZXIg
Zm9yIFdvbWVuJmFwb3M7cyBJbmZlY3Rpb3VzIERpc2Vhc2UgUmVzZWFyY2gsIFdhc2hpbmd0b24g
VW5pdmVyc2l0eSBTY2hvb2wgb2YgTWVkaWNpbmUsIFN0IExvdWlzLCBNaXNzb3VyaSwgVW5pdGVk
IFN0YXRlcy4mI3hEO0RlcGFydG1lbnRzIG9mIE1vbGVjdWxhciBNaWNyb2Jpb2xvZ3ksIE9ic3Rl
dHJpY3MgYW5kIEd5bmVjb2xvZ3ksIENlbnRlciBmb3IgV29tZW4mYXBvcztzIEluZmVjdGlvdXMg
RGlzZWFzZSBSZXNlYXJjaCwgV2FzaGluZ3RvbiBVbml2ZXJzaXR5IFNjaG9vbCBvZiBNZWRpY2lu
ZSwgU3QgTG91aXMsIE1pc3NvdXJpLCBVbml0ZWQgU3RhdGVzLjwvYXV0aC1hZGRyZXNzPjx0aXRs
ZXM+PHRpdGxlPlVyaW5hcnkgdHJhY3QgaW5mZWN0aW9uIGFzIGEgcHJldmVudGFibGUgY2F1c2Ug
b2YgcHJlZ25hbmN5IGNvbXBsaWNhdGlvbnM6IG9wcG9ydHVuaXRpZXMsIGNoYWxsZW5nZXMsIGFu
ZCBhIGdsb2JhbCBjYWxsIHRvIGFjdGlvbjwvdGl0bGU+PHNlY29uZGFyeS10aXRsZT5HbG9iIEFk
diBIZWFsdGggTWVkPC9zZWNvbmRhcnktdGl0bGU+PC90aXRsZXM+PHBlcmlvZGljYWw+PGZ1bGwt
dGl0bGU+R2xvYiBBZHYgSGVhbHRoIE1lZDwvZnVsbC10aXRsZT48L3BlcmlvZGljYWw+PHBhZ2Vz
PjU5LTY5PC9wYWdlcz48dm9sdW1lPjI8L3ZvbHVtZT48bnVtYmVyPjU8L251bWJlcj48a2V5d29y
ZHM+PGtleXdvcmQ+VXJpbmFyeSB0cmFjdCBpbmZlY3Rpb248L2tleXdvcmQ+PGtleXdvcmQ+Y29t
cGxpY2F0aW9uczwva2V5d29yZD48a2V5d29yZD5wcmVnbmFuY3k8L2tleXdvcmQ+PGtleXdvcmQ+
cHJldmVudGlvbjwva2V5d29yZD48a2V5d29yZD53b21lbiZhcG9zO3MgaGVhbHRoPC9rZXl3b3Jk
Pjwva2V5d29yZHM+PGRhdGVzPjx5ZWFyPjIwMTM8L3llYXI+PHB1Yi1kYXRlcz48ZGF0ZT5TZXA8
L2RhdGU+PC9wdWItZGF0ZXM+PC9kYXRlcz48aXNibj4yMTY0LTk1N1ggKFByaW50KSYjeEQ7MjE2
NC05NTYxIChFbGVjdHJvbmljKSYjeEQ7MjE2NC05NTYxIChMaW5raW5nKTwvaXNibj48YWNjZXNz
aW9uLW51bT4yNDQxNjY5NjwvYWNjZXNzaW9uLW51bT48dXJscz48cmVsYXRlZC11cmxzPjx1cmw+
aHR0cHM6Ly93d3cubmNiaS5ubG0ubmloLmdvdi9wdWJtZWQvMjQ0MTY2OTY8L3VybD48L3JlbGF0
ZWQtdXJscz48L3VybHM+PGN1c3RvbTI+UE1DMzgzMzU2MjwvY3VzdG9tMj48ZWxlY3Ryb25pYy1y
ZXNvdXJjZS1udW0+MTAuNzQ1My9nYWhtai4yMDEzLjA2MTwvZWxlY3Ryb25pYy1yZXNvdXJjZS1u
dW0+PHJlbW90ZS1kYXRhYmFzZS1uYW1lPlB1Yk1lZC1ub3QtTUVETElORTwvcmVtb3RlLWRhdGFi
YXNlLW5hbWU+PHJlbW90ZS1kYXRhYmFzZS1wcm92aWRlcj5OTE08L3JlbW90ZS1kYXRhYmFzZS1w
cm92aWRlcj48L3JlY29yZD48L0NpdGU+PENpdGU+PEF1dGhvcj5OZ29uZzwvQXV0aG9yPjxZZWFy
PjIwMjE8L1llYXI+PFJlY051bT40ODY8L1JlY051bT48cmVjb3JkPjxyZWMtbnVtYmVyPjQ4Njwv
cmVjLW51bWJlcj48Zm9yZWlnbi1rZXlzPjxrZXkgYXBwPSJFTiIgZGItaWQ9IjAwdnZyZTB6bXNl
cnJwZXdyOWE1dHdwemU5cGFzdnJhdnJwYSIgdGltZXN0YW1wPSIxNzc0NjQyOTUzIj40ODY8L2tl
eT48L2ZvcmVpZ24ta2V5cz48cmVmLXR5cGUgbmFtZT0iSm91cm5hbCBBcnRpY2xlIj4xNzwvcmVm
LXR5cGU+PGNvbnRyaWJ1dG9ycz48YXV0aG9ycz48YXV0aG9yPk5nb25nLCBJLiBOLjwvYXV0aG9y
PjxhdXRob3I+RnJ1LUNobywgSi48L2F1dGhvcj48YXV0aG9yPll1bmcsIE0uIEEuPC9hdXRob3I+
PGF1dGhvcj5Ba29hY2hlcmUsIEouIEsuIFQuPC9hdXRob3I+PC9hdXRob3JzPjwvY29udHJpYnV0
b3JzPjxhdXRoLWFkZHJlc3M+RGVwYXJ0bWVudCBvZiBNaWNyb2Jpb2xvZ3kgYW5kIFBhcmFzaXRv
bG9neSwgRmFjdWx0eSBvZiBTY2llbmNlLCBVbml2ZXJzaXR5IG9mIEJ1ZWEsIFNvdXRoIFdlc3Qg
UmVnaW9uLCBCdWVhLCBDYW1lcm9vbi4mI3hEO0RlcGFydG1lbnQgb2YgTWljcm9iaW9sb2d5IGFu
ZCBQYXJhc2l0b2xvZ3ksIEZhY3VsdHkgb2YgU2NpZW5jZSwgVW5pdmVyc2l0eSBvZiBCdWVhLCBT
b3V0aCBXZXN0IFJlZ2lvbiwgQnVlYSwgQ2FtZXJvb24uIGpha29hY2hlcmVAeWFob28uY29tLjwv
YXV0aC1hZGRyZXNzPjx0aXRsZXM+PHRpdGxlPlByZXZhbGVuY2UsIGFudGltaWNyb2JpYWwgc3Vz
Y2VwdGliaWxpdHkgcGF0dGVybiBhbmQgYXNzb2NpYXRlZCByaXNrIGZhY3RvcnMgZm9yIHVyaW5h
cnkgdHJhY3QgaW5mZWN0aW9ucyBpbiBwcmVnbmFudCB3b21lbiBhdHRlbmRpbmcgQU5DIGluIHNv
bWUgaW50ZWdyYXRlZCBoZWFsdGggY2VudGVycyBpbiB0aGUgQnVlYSBIZWFsdGggRGlzdHJpY3Q8
L3RpdGxlPjxzZWNvbmRhcnktdGl0bGU+Qk1DIFByZWduYW5jeSBDaGlsZGJpcnRoPC9zZWNvbmRh
cnktdGl0bGU+PC90aXRsZXM+PHBlcmlvZGljYWw+PGZ1bGwtdGl0bGU+Qk1DIFByZWduYW5jeSBD
aGlsZGJpcnRoPC9mdWxsLXRpdGxlPjwvcGVyaW9kaWNhbD48cGFnZXM+NjczPC9wYWdlcz48dm9s
dW1lPjIxPC92b2x1bWU+PG51bWJlcj4xPC9udW1iZXI+PGVkaXRpb24+MjAyMTEwMDQ8L2VkaXRp
b24+PGtleXdvcmRzPjxrZXl3b3JkPkFkdWx0PC9rZXl3b3JkPjxrZXl3b3JkPkFtYnVsYXRvcnkg
Q2FyZSBGYWNpbGl0aWVzPC9rZXl3b3JkPjxrZXl3b3JkPkJhY3RlcmlhL2lzb2xhdGlvbiAmYW1w
OyBwdXJpZmljYXRpb248L2tleXdvcmQ+PGtleXdvcmQ+Q2FtZXJvb24vZXBpZGVtaW9sb2d5PC9r
ZXl3b3JkPjxrZXl3b3JkPkNyb3NzLVNlY3Rpb25hbCBTdHVkaWVzPC9rZXl3b3JkPjxrZXl3b3Jk
PkZlbWFsZTwva2V5d29yZD48a2V5d29yZD5IdW1hbnM8L2tleXdvcmQ+PGtleXdvcmQ+TWljcm9i
aWFsIFNlbnNpdGl2aXR5IFRlc3RzPC9rZXl3b3JkPjxrZXl3b3JkPlByZWduYW5jeTwva2V5d29y
ZD48a2V5d29yZD5QcmVnbmFuY3kgQ29tcGxpY2F0aW9ucywgSW5mZWN0aW91cy9kaWFnbm9zaXMv
KmVwaWRlbWlvbG9neS8qbWljcm9iaW9sb2d5PC9rZXl3b3JkPjxrZXl3b3JkPipQcmVuYXRhbCBD
YXJlPC9rZXl3b3JkPjxrZXl3b3JkPlByZXZhbGVuY2U8L2tleXdvcmQ+PGtleXdvcmQ+UmlzayBG
YWN0b3JzPC9rZXl3b3JkPjxrZXl3b3JkPlN1cnZleXMgYW5kIFF1ZXN0aW9ubmFpcmVzPC9rZXl3
b3JkPjxrZXl3b3JkPlVyaW5hbHlzaXMvbWV0aG9kczwva2V5d29yZD48a2V5d29yZD5VcmluYXJ5
IFRyYWN0IEluZmVjdGlvbnMvZGlhZ25vc2lzLyplcGlkZW1pb2xvZ3kvKm1pY3JvYmlvbG9neTwv
a2V5d29yZD48a2V5d29yZD5BbnRpYmlvdGljIHN1c2NlcHRpYmlsaXR5PC9rZXl3b3JkPjxrZXl3
b3JkPlJpc2tzIGZhY3RvcnM8L2tleXdvcmQ+PGtleXdvcmQ+VXJpbmFyeSB0cmFjdCBpbmZlY3Rp
b248L2tleXdvcmQ+PC9rZXl3b3Jkcz48ZGF0ZXM+PHllYXI+MjAyMTwveWVhcj48cHViLWRhdGVz
PjxkYXRlPk9jdCA0PC9kYXRlPjwvcHViLWRhdGVzPjwvZGF0ZXM+PGlzYm4+MTQ3MS0yMzkzIChF
bGVjdHJvbmljKSYjeEQ7MTQ3MS0yMzkzIChMaW5raW5nKTwvaXNibj48YWNjZXNzaW9uLW51bT4z
NDYwNzU3MjwvYWNjZXNzaW9uLW51bT48dXJscz48cmVsYXRlZC11cmxzPjx1cmw+aHR0cHM6Ly93
d3cubmNiaS5ubG0ubmloLmdvdi9wdWJtZWQvMzQ2MDc1NzI8L3VybD48L3JlbGF0ZWQtdXJscz48
L3VybHM+PGN1c3RvbTE+VGhlIGF1dGhvcnMgZGVjbGFyZWQgdGhhdCB0aGV5IGhhZCBubyBjb21w
ZXRpbmcgaW50ZXJlc3RzLjwvY3VzdG9tMT48Y3VzdG9tMj5QTUM4NDg5MDg5PC9jdXN0b20yPjxl
bGVjdHJvbmljLXJlc291cmNlLW51bT4xMC4xMTg2L3MxMjg4NC0wMjEtMDQxNDItNDwvZWxlY3Ry
b25pYy1yZXNvdXJjZS1udW0+PHJlbW90ZS1kYXRhYmFzZS1uYW1lPk1lZGxpbmU8L3JlbW90ZS1k
YXRhYmFzZS1uYW1lPjxyZW1vdGUtZGF0YWJhc2UtcHJvdmlkZXI+TkxNPC9yZW1vdGUtZGF0YWJh
c2UtcHJvdmlkZXI+PC9yZWNvcmQ+PC9DaXRlPjwvRW5kTm90ZT5=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5n
b25nIGV0IGFsLiwgMjAyMSk8L0Rpc3BsYXlUZXh0PjxyZWNvcmQ+PHJlYy1udW1iZXI+NDkzPC9y
ZWMtbnVtYmVyPjxmb3JlaWduLWtleXM+PGtleSBhcHA9IkVOIiBkYi1pZD0iMDB2dnJlMHptc2Vy
cnBld3I5YTV0d3B6ZTlwYXN2cmF2cnBhIiB0aW1lc3RhbXA9IjE3NzQ2NDMwMTEiPjQ5Mzwva2V5
PjwvZm9yZWlnbi1rZXlzPjxyZWYtdHlwZSBuYW1lPSJKb3VybmFsIEFydGljbGUiPjE3PC9yZWYt
dHlwZT48Y29udHJpYnV0b3JzPjxhdXRob3JzPjxhdXRob3I+R2lsYmVydCwgTi4gTS48L2F1dGhv
cj48YXV0aG9yPk8mYXBvcztCcmllbiwgVi4gUC48L2F1dGhvcj48YXV0aG9yPkh1bHRncmVuLCBT
LjwvYXV0aG9yPjxhdXRob3I+TWFjb25lcywgRy48L2F1dGhvcj48YXV0aG9yPkxld2lzLCBXLiBH
LjwvYXV0aG9yPjxhdXRob3I+TGV3aXMsIEEuIEwuPC9hdXRob3I+PC9hdXRob3JzPjwvY29udHJp
YnV0b3JzPjxhdXRoLWFkZHJlc3M+RGVwYXJ0bWVudCBvZiBNb2xlY3VsYXIgTWljcm9iaW9sb2d5
LCBDZW50ZXIgZm9yIFdvbWVuJmFwb3M7cyBJbmZlY3Rpb3VzIERpc2Vhc2UgUmVzZWFyY2gsIFdh
c2hpbmd0b24gVW5pdmVyc2l0eSBTY2hvb2wgb2YgTWVkaWNpbmUsIFN0IExvdWlzLCBNaXNzb3Vy
aSwgVW5pdGVkIFN0YXRlcy4mI3hEO0RlcGFydG1lbnQgb2YgT2JzdGV0cmljcyBhbmQgR3luZWNv
bG9neSwgQ2VudGVyIGZvciBXb21lbiZhcG9zO3MgSW5mZWN0aW91cyBEaXNlYXNlIFJlc2VhcmNo
LCBXYXNoaW5ndG9uIFVuaXZlcnNpdHkgU2Nob29sIG9mIE1lZGljaW5lLCBTdCBMb3VpcywgTWlz
c291cmksIFVuaXRlZCBTdGF0ZXMuJiN4RDtEZXBhcnRtZW50IG9mIE1lZGljaW5lLCBDZW50ZXIg
Zm9yIFdvbWVuJmFwb3M7cyBJbmZlY3Rpb3VzIERpc2Vhc2UgUmVzZWFyY2gsIFdhc2hpbmd0b24g
VW5pdmVyc2l0eSBTY2hvb2wgb2YgTWVkaWNpbmUsIFN0IExvdWlzLCBNaXNzb3VyaSwgVW5pdGVk
IFN0YXRlcy4mI3hEO0RlcGFydG1lbnRzIG9mIE1vbGVjdWxhciBNaWNyb2Jpb2xvZ3ksIE9ic3Rl
dHJpY3MgYW5kIEd5bmVjb2xvZ3ksIENlbnRlciBmb3IgV29tZW4mYXBvcztzIEluZmVjdGlvdXMg
RGlzZWFzZSBSZXNlYXJjaCwgV2FzaGluZ3RvbiBVbml2ZXJzaXR5IFNjaG9vbCBvZiBNZWRpY2lu
ZSwgU3QgTG91aXMsIE1pc3NvdXJpLCBVbml0ZWQgU3RhdGVzLjwvYXV0aC1hZGRyZXNzPjx0aXRs
ZXM+PHRpdGxlPlVyaW5hcnkgdHJhY3QgaW5mZWN0aW9uIGFzIGEgcHJldmVudGFibGUgY2F1c2Ug
b2YgcHJlZ25hbmN5IGNvbXBsaWNhdGlvbnM6IG9wcG9ydHVuaXRpZXMsIGNoYWxsZW5nZXMsIGFu
ZCBhIGdsb2JhbCBjYWxsIHRvIGFjdGlvbjwvdGl0bGU+PHNlY29uZGFyeS10aXRsZT5HbG9iIEFk
diBIZWFsdGggTWVkPC9zZWNvbmRhcnktdGl0bGU+PC90aXRsZXM+PHBlcmlvZGljYWw+PGZ1bGwt
dGl0bGU+R2xvYiBBZHYgSGVhbHRoIE1lZDwvZnVsbC10aXRsZT48L3BlcmlvZGljYWw+PHBhZ2Vz
PjU5LTY5PC9wYWdlcz48dm9sdW1lPjI8L3ZvbHVtZT48bnVtYmVyPjU8L251bWJlcj48a2V5d29y
ZHM+PGtleXdvcmQ+VXJpbmFyeSB0cmFjdCBpbmZlY3Rpb248L2tleXdvcmQ+PGtleXdvcmQ+Y29t
cGxpY2F0aW9uczwva2V5d29yZD48a2V5d29yZD5wcmVnbmFuY3k8L2tleXdvcmQ+PGtleXdvcmQ+
cHJldmVudGlvbjwva2V5d29yZD48a2V5d29yZD53b21lbiZhcG9zO3MgaGVhbHRoPC9rZXl3b3Jk
Pjwva2V5d29yZHM+PGRhdGVzPjx5ZWFyPjIwMTM8L3llYXI+PHB1Yi1kYXRlcz48ZGF0ZT5TZXA8
L2RhdGU+PC9wdWItZGF0ZXM+PC9kYXRlcz48aXNibj4yMTY0LTk1N1ggKFByaW50KSYjeEQ7MjE2
NC05NTYxIChFbGVjdHJvbmljKSYjeEQ7MjE2NC05NTYxIChMaW5raW5nKTwvaXNibj48YWNjZXNz
aW9uLW51bT4yNDQxNjY5NjwvYWNjZXNzaW9uLW51bT48dXJscz48cmVsYXRlZC11cmxzPjx1cmw+
aHR0cHM6Ly93d3cubmNiaS5ubG0ubmloLmdvdi9wdWJtZWQvMjQ0MTY2OTY8L3VybD48L3JlbGF0
ZWQtdXJscz48L3VybHM+PGN1c3RvbTI+UE1DMzgzMzU2MjwvY3VzdG9tMj48ZWxlY3Ryb25pYy1y
ZXNvdXJjZS1udW0+MTAuNzQ1My9nYWhtai4yMDEzLjA2MTwvZWxlY3Ryb25pYy1yZXNvdXJjZS1u
dW0+PHJlbW90ZS1kYXRhYmFzZS1uYW1lPlB1Yk1lZC1ub3QtTUVETElORTwvcmVtb3RlLWRhdGFi
YXNlLW5hbWU+PHJlbW90ZS1kYXRhYmFzZS1wcm92aWRlcj5OTE08L3JlbW90ZS1kYXRhYmFzZS1w
cm92aWRlcj48L3JlY29yZD48L0NpdGU+PENpdGU+PEF1dGhvcj5OZ29uZzwvQXV0aG9yPjxZZWFy
PjIwMjE8L1llYXI+PFJlY051bT40ODY8L1JlY051bT48cmVjb3JkPjxyZWMtbnVtYmVyPjQ4Njwv
cmVjLW51bWJlcj48Zm9yZWlnbi1rZXlzPjxrZXkgYXBwPSJFTiIgZGItaWQ9IjAwdnZyZTB6bXNl
cnJwZXdyOWE1dHdwemU5cGFzdnJhdnJwYSIgdGltZXN0YW1wPSIxNzc0NjQyOTUzIj40ODY8L2tl
eT48L2ZvcmVpZ24ta2V5cz48cmVmLXR5cGUgbmFtZT0iSm91cm5hbCBBcnRpY2xlIj4xNzwvcmVm
LXR5cGU+PGNvbnRyaWJ1dG9ycz48YXV0aG9ycz48YXV0aG9yPk5nb25nLCBJLiBOLjwvYXV0aG9y
PjxhdXRob3I+RnJ1LUNobywgSi48L2F1dGhvcj48YXV0aG9yPll1bmcsIE0uIEEuPC9hdXRob3I+
PGF1dGhvcj5Ba29hY2hlcmUsIEouIEsuIFQuPC9hdXRob3I+PC9hdXRob3JzPjwvY29udHJpYnV0
b3JzPjxhdXRoLWFkZHJlc3M+RGVwYXJ0bWVudCBvZiBNaWNyb2Jpb2xvZ3kgYW5kIFBhcmFzaXRv
bG9neSwgRmFjdWx0eSBvZiBTY2llbmNlLCBVbml2ZXJzaXR5IG9mIEJ1ZWEsIFNvdXRoIFdlc3Qg
UmVnaW9uLCBCdWVhLCBDYW1lcm9vbi4mI3hEO0RlcGFydG1lbnQgb2YgTWljcm9iaW9sb2d5IGFu
ZCBQYXJhc2l0b2xvZ3ksIEZhY3VsdHkgb2YgU2NpZW5jZSwgVW5pdmVyc2l0eSBvZiBCdWVhLCBT
b3V0aCBXZXN0IFJlZ2lvbiwgQnVlYSwgQ2FtZXJvb24uIGpha29hY2hlcmVAeWFob28uY29tLjwv
YXV0aC1hZGRyZXNzPjx0aXRsZXM+PHRpdGxlPlByZXZhbGVuY2UsIGFudGltaWNyb2JpYWwgc3Vz
Y2VwdGliaWxpdHkgcGF0dGVybiBhbmQgYXNzb2NpYXRlZCByaXNrIGZhY3RvcnMgZm9yIHVyaW5h
cnkgdHJhY3QgaW5mZWN0aW9ucyBpbiBwcmVnbmFudCB3b21lbiBhdHRlbmRpbmcgQU5DIGluIHNv
bWUgaW50ZWdyYXRlZCBoZWFsdGggY2VudGVycyBpbiB0aGUgQnVlYSBIZWFsdGggRGlzdHJpY3Q8
L3RpdGxlPjxzZWNvbmRhcnktdGl0bGU+Qk1DIFByZWduYW5jeSBDaGlsZGJpcnRoPC9zZWNvbmRh
cnktdGl0bGU+PC90aXRsZXM+PHBlcmlvZGljYWw+PGZ1bGwtdGl0bGU+Qk1DIFByZWduYW5jeSBD
aGlsZGJpcnRoPC9mdWxsLXRpdGxlPjwvcGVyaW9kaWNhbD48cGFnZXM+NjczPC9wYWdlcz48dm9s
dW1lPjIxPC92b2x1bWU+PG51bWJlcj4xPC9udW1iZXI+PGVkaXRpb24+MjAyMTEwMDQ8L2VkaXRp
b24+PGtleXdvcmRzPjxrZXl3b3JkPkFkdWx0PC9rZXl3b3JkPjxrZXl3b3JkPkFtYnVsYXRvcnkg
Q2FyZSBGYWNpbGl0aWVzPC9rZXl3b3JkPjxrZXl3b3JkPkJhY3RlcmlhL2lzb2xhdGlvbiAmYW1w
OyBwdXJpZmljYXRpb248L2tleXdvcmQ+PGtleXdvcmQ+Q2FtZXJvb24vZXBpZGVtaW9sb2d5PC9r
ZXl3b3JkPjxrZXl3b3JkPkNyb3NzLVNlY3Rpb25hbCBTdHVkaWVzPC9rZXl3b3JkPjxrZXl3b3Jk
PkZlbWFsZTwva2V5d29yZD48a2V5d29yZD5IdW1hbnM8L2tleXdvcmQ+PGtleXdvcmQ+TWljcm9i
aWFsIFNlbnNpdGl2aXR5IFRlc3RzPC9rZXl3b3JkPjxrZXl3b3JkPlByZWduYW5jeTwva2V5d29y
ZD48a2V5d29yZD5QcmVnbmFuY3kgQ29tcGxpY2F0aW9ucywgSW5mZWN0aW91cy9kaWFnbm9zaXMv
KmVwaWRlbWlvbG9neS8qbWljcm9iaW9sb2d5PC9rZXl3b3JkPjxrZXl3b3JkPipQcmVuYXRhbCBD
YXJlPC9rZXl3b3JkPjxrZXl3b3JkPlByZXZhbGVuY2U8L2tleXdvcmQ+PGtleXdvcmQ+UmlzayBG
YWN0b3JzPC9rZXl3b3JkPjxrZXl3b3JkPlN1cnZleXMgYW5kIFF1ZXN0aW9ubmFpcmVzPC9rZXl3
b3JkPjxrZXl3b3JkPlVyaW5hbHlzaXMvbWV0aG9kczwva2V5d29yZD48a2V5d29yZD5VcmluYXJ5
IFRyYWN0IEluZmVjdGlvbnMvZGlhZ25vc2lzLyplcGlkZW1pb2xvZ3kvKm1pY3JvYmlvbG9neTwv
a2V5d29yZD48a2V5d29yZD5BbnRpYmlvdGljIHN1c2NlcHRpYmlsaXR5PC9rZXl3b3JkPjxrZXl3
b3JkPlJpc2tzIGZhY3RvcnM8L2tleXdvcmQ+PGtleXdvcmQ+VXJpbmFyeSB0cmFjdCBpbmZlY3Rp
b248L2tleXdvcmQ+PC9rZXl3b3Jkcz48ZGF0ZXM+PHllYXI+MjAyMTwveWVhcj48cHViLWRhdGVz
PjxkYXRlPk9jdCA0PC9kYXRlPjwvcHViLWRhdGVzPjwvZGF0ZXM+PGlzYm4+MTQ3MS0yMzkzIChF
bGVjdHJvbmljKSYjeEQ7MTQ3MS0yMzkzIChMaW5raW5nKTwvaXNibj48YWNjZXNzaW9uLW51bT4z
NDYwNzU3MjwvYWNjZXNzaW9uLW51bT48dXJscz48cmVsYXRlZC11cmxzPjx1cmw+aHR0cHM6Ly93
d3cubmNiaS5ubG0ubmloLmdvdi9wdWJtZWQvMzQ2MDc1NzI8L3VybD48L3JlbGF0ZWQtdXJscz48
L3VybHM+PGN1c3RvbTE+VGhlIGF1dGhvcnMgZGVjbGFyZWQgdGhhdCB0aGV5IGhhZCBubyBjb21w
ZXRpbmcgaW50ZXJlc3RzLjwvY3VzdG9tMT48Y3VzdG9tMj5QTUM4NDg5MDg5PC9jdXN0b20yPjxl
bGVjdHJvbmljLXJlc291cmNlLW51bT4xMC4xMTg2L3MxMjg4NC0wMjEtMDQxNDItNDwvZWxlY3Ry
b25pYy1yZXNvdXJjZS1udW0+PHJlbW90ZS1kYXRhYmFzZS1uYW1lPk1lZGxpbmU8L3JlbW90ZS1k
YXRhYmFzZS1uYW1lPjxyZW1vdGUtZGF0YWJhc2UtcHJvdmlkZXI+TkxNPC9yZW1vdGUtZGF0YWJh
c2UtcHJvdmlkZXI+PC9yZWNvcmQ+PC9DaXRlPjwvRW5kTm90ZT5=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Gilbert et al., 2013; Ngong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 xml:space="preserve">The most common etiological agent is </w:t>
      </w:r>
      <w:r w:rsidRPr="008460E3">
        <w:rPr>
          <w:rFonts w:ascii="Times New Roman" w:eastAsia="Calibri" w:hAnsi="Times New Roman" w:cs="Times New Roman"/>
          <w:i/>
          <w:iCs/>
          <w:sz w:val="24"/>
          <w:szCs w:val="24"/>
          <w:lang w:val="en-US"/>
        </w:rPr>
        <w:t>Escherichia coli</w:t>
      </w:r>
      <w:r w:rsidRPr="008460E3">
        <w:rPr>
          <w:rFonts w:ascii="Times New Roman" w:eastAsia="Calibri" w:hAnsi="Times New Roman" w:cs="Times New Roman"/>
          <w:sz w:val="24"/>
          <w:szCs w:val="24"/>
          <w:lang w:val="en-US"/>
        </w:rPr>
        <w:t>, responsible for up to 86.4% of cases in some regions of Africa, largely due to the anatomical proximity between the urinary and gastrointestinal tract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8460E3">
        <w:rPr>
          <w:rFonts w:ascii="Times New Roman" w:eastAsia="Calibri" w:hAnsi="Times New Roman" w:cs="Times New Roman"/>
          <w:sz w:val="24"/>
          <w:szCs w:val="24"/>
          <w:lang w:val="en-US"/>
        </w:rPr>
        <w:instrText xml:space="preserve"> ADDIN EN.CITE &lt;EndNote&gt;&lt;Cite&gt;&lt;Author&gt;kulshrestha&lt;/Author&gt;&lt;Year&gt;2024&lt;/Year&gt;&lt;RecNum&gt;489&lt;/RecNum&gt;&lt;DisplayText&gt;(kulshrestha et al., 2024)&lt;/DisplayText&gt;&lt;record&gt;&lt;rec-number&gt;489&lt;/rec-number&gt;&lt;foreign-keys&gt;&lt;key app="EN" db-id="00vvre0zmserrpewr9a5twpze9pasvravrpa" timestamp="1774642968"&gt;489&lt;/key&gt;&lt;/foreign-keys&gt;&lt;ref-type name="Journal Article"&gt;17&lt;/ref-type&gt;&lt;contributors&gt;&lt;authors&gt;&lt;author&gt;kulshrestha, Dr Anjali&lt;/author&gt;&lt;author&gt;Choudhary, Dr Anamika&lt;/author&gt;&lt;author&gt;Manjrekar, Dr S. P.&lt;/author&gt;&lt;author&gt;Gupta, Dr Sanjay&lt;/author&gt;&lt;author&gt;Santpur, Dr Unmesh Suresh&lt;/author&gt;&lt;author&gt;Andhale, Dr Jagannath Dnyanoba&lt;/author&gt;&lt;/authors&gt;&lt;/contributors&gt;&lt;titles&gt;&lt;title&gt;A Clinical Audit On Diagnosis and Treatment Of Urinary Tract Infection In Pregnancy&lt;/title&gt;&lt;secondary-title&gt;African Journal of Biomedical Research&lt;/secondary-title&gt;&lt;/titles&gt;&lt;periodical&gt;&lt;full-title&gt;African Journal of Biomedical Research&lt;/full-title&gt;&lt;/periodical&gt;&lt;dates&gt;&lt;year&gt;2024&lt;/year&gt;&lt;/dates&gt;&lt;urls&gt;&lt;/urls&gt;&lt;electronic-resource-num&gt;10.53555/AJBR.v27i4S.6965&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kulshrestha et al., 2024)</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ccurate laboratory diagnosis</w:t>
      </w:r>
      <w:r>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often based on urine culture (the gold standard) or rapid tests such as dipstick analysis (leukocytes and nitrites)</w:t>
      </w:r>
      <w:r>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is essential to prevent serious complications, including low birth weight and preterm birth</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8460E3">
        <w:rPr>
          <w:rFonts w:ascii="Times New Roman" w:eastAsia="Calibri" w:hAnsi="Times New Roman" w:cs="Times New Roman"/>
          <w:sz w:val="24"/>
          <w:szCs w:val="24"/>
          <w:lang w:val="en-US"/>
        </w:rPr>
        <w:instrText xml:space="preserve"> ADDIN EN.CITE &lt;EndNote&gt;&lt;Cite&gt;&lt;Author&gt;INS&lt;/Author&gt;&lt;Year&gt;2022&lt;/Year&gt;&lt;RecNum&gt;505&lt;/RecNum&gt;&lt;DisplayText&gt;(INS, 2022; kulshrestha et al., 2024)&lt;/DisplayText&gt;&lt;record&gt;&lt;rec-number&gt;505&lt;/rec-number&gt;&lt;foreign-keys&gt;&lt;key app="EN" db-id="00vvre0zmserrpewr9a5twpze9pasvravrpa" timestamp="1774643892"&gt;505&lt;/key&gt;&lt;/foreign-keys&gt;&lt;ref-type name="Report"&gt;27&lt;/ref-type&gt;&lt;contributors&gt;&lt;authors&gt;&lt;author&gt;INS&lt;/author&gt;&lt;/authors&gt;&lt;subsidiary-authors&gt;&lt;author&gt;DIRECÇÃO NACIONAL DE LABORATÓRIOS DE SAÚDE PÚBLICA&lt;/author&gt;&lt;/subsidiary-authors&gt;&lt;/contributors&gt;&lt;titles&gt;&lt;title&gt;Manual de Técnicas de Diagnóstico Microscópico de Parasitas Intestinais e Urinários/Vesicais&lt;/title&gt;&lt;/titles&gt;&lt;pages&gt;89&lt;/pages&gt;&lt;volume&gt;1&lt;/volume&gt;&lt;edition&gt;1&lt;/edition&gt;&lt;dates&gt;&lt;year&gt;2022&lt;/year&gt;&lt;/dates&gt;&lt;pub-location&gt;Mozambique&lt;/pub-location&gt;&lt;publisher&gt;INSTITUTO NACIONAL DE SAÚDE: DIRECÇÃO NACIONAL DE LABORATÓRIOS DE SAÚDE PÚBLICA&lt;/publisher&gt;&lt;urls&gt;&lt;/urls&gt;&lt;/record&gt;&lt;/Cite&gt;&lt;Cite&gt;&lt;Author&gt;kulshrestha&lt;/Author&gt;&lt;Year&gt;2024&lt;/Year&gt;&lt;RecNum&gt;489&lt;/RecNum&gt;&lt;record&gt;&lt;rec-number&gt;489&lt;/rec-number&gt;&lt;foreign-keys&gt;&lt;key app="EN" db-id="00vvre0zmserrpewr9a5twpze9pasvravrpa" timestamp="1774642968"&gt;489&lt;/key&gt;&lt;/foreign-keys&gt;&lt;ref-type name="Journal Article"&gt;17&lt;/ref-type&gt;&lt;contributors&gt;&lt;authors&gt;&lt;author&gt;kulshrestha, Dr Anjali&lt;/author&gt;&lt;author&gt;Choudhary, Dr Anamika&lt;/author&gt;&lt;author&gt;Manjrekar, Dr S. P.&lt;/author&gt;&lt;author&gt;Gupta, Dr Sanjay&lt;/author&gt;&lt;author&gt;Santpur, Dr Unmesh Suresh&lt;/author&gt;&lt;author&gt;Andhale, Dr Jagannath Dnyanoba&lt;/author&gt;&lt;/authors&gt;&lt;/contributors&gt;&lt;titles&gt;&lt;title&gt;A Clinical Audit On Diagnosis and Treatment Of Urinary Tract Infection In Pregnancy&lt;/title&gt;&lt;secondary-title&gt;African Journal of Biomedical Research&lt;/secondary-title&gt;&lt;/titles&gt;&lt;periodical&gt;&lt;full-title&gt;African Journal of Biomedical Research&lt;/full-title&gt;&lt;/periodical&gt;&lt;dates&gt;&lt;year&gt;2024&lt;/year&gt;&lt;/dates&gt;&lt;urls&gt;&lt;/urls&gt;&lt;electronic-resource-num&gt;10.53555/AJBR.v27i4S.6965&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INS, 2022; kulshrestha et al., 2024)</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w:t>
      </w:r>
    </w:p>
    <w:p w14:paraId="7766D345" w14:textId="75148FC4" w:rsidR="008460E3" w:rsidRPr="008460E3" w:rsidRDefault="008460E3" w:rsidP="008460E3">
      <w:pPr>
        <w:pStyle w:val="Heading3"/>
        <w:spacing w:line="360" w:lineRule="auto"/>
        <w:jc w:val="both"/>
        <w:rPr>
          <w:rFonts w:ascii="Times New Roman" w:eastAsia="Calibri" w:hAnsi="Times New Roman" w:cs="Times New Roman"/>
          <w:color w:val="auto"/>
          <w:sz w:val="24"/>
          <w:szCs w:val="24"/>
          <w:lang w:val="en-US"/>
        </w:rPr>
      </w:pPr>
      <w:r w:rsidRPr="008460E3">
        <w:rPr>
          <w:rFonts w:ascii="Times New Roman" w:eastAsia="Calibri" w:hAnsi="Times New Roman" w:cs="Times New Roman"/>
          <w:color w:val="auto"/>
          <w:sz w:val="24"/>
          <w:szCs w:val="24"/>
          <w:lang w:val="en-US"/>
        </w:rPr>
        <w:t xml:space="preserve">Despite its clinical and epidemiological relevance, there is a scientific gap regarding updated and context-specific data </w:t>
      </w:r>
      <w:r w:rsidR="000033BA" w:rsidRPr="008460E3">
        <w:rPr>
          <w:rFonts w:ascii="Times New Roman" w:eastAsia="Calibri" w:hAnsi="Times New Roman" w:cs="Times New Roman"/>
          <w:color w:val="auto"/>
          <w:sz w:val="24"/>
          <w:szCs w:val="24"/>
          <w:lang w:val="en-US"/>
        </w:rPr>
        <w:t>about</w:t>
      </w:r>
      <w:r w:rsidRPr="008460E3">
        <w:rPr>
          <w:rFonts w:ascii="Times New Roman" w:eastAsia="Calibri" w:hAnsi="Times New Roman" w:cs="Times New Roman"/>
          <w:color w:val="auto"/>
          <w:sz w:val="24"/>
          <w:szCs w:val="24"/>
          <w:lang w:val="en-US"/>
        </w:rPr>
        <w:t xml:space="preserve"> UTIs in Gaza Province, particularly at </w:t>
      </w:r>
      <w:proofErr w:type="spellStart"/>
      <w:r w:rsidRPr="008460E3">
        <w:rPr>
          <w:rFonts w:ascii="Times New Roman" w:eastAsia="Calibri" w:hAnsi="Times New Roman" w:cs="Times New Roman"/>
          <w:color w:val="auto"/>
          <w:sz w:val="24"/>
          <w:szCs w:val="24"/>
          <w:lang w:val="en-US"/>
        </w:rPr>
        <w:t>Xai-Xai</w:t>
      </w:r>
      <w:proofErr w:type="spellEnd"/>
      <w:r w:rsidRPr="008460E3">
        <w:rPr>
          <w:rFonts w:ascii="Times New Roman" w:eastAsia="Calibri" w:hAnsi="Times New Roman" w:cs="Times New Roman"/>
          <w:color w:val="auto"/>
          <w:sz w:val="24"/>
          <w:szCs w:val="24"/>
          <w:lang w:val="en-US"/>
        </w:rPr>
        <w:t xml:space="preserve"> Provincial Hospital. Although national data </w:t>
      </w:r>
      <w:r w:rsidR="000033BA" w:rsidRPr="008460E3">
        <w:rPr>
          <w:rFonts w:ascii="Times New Roman" w:eastAsia="Calibri" w:hAnsi="Times New Roman" w:cs="Times New Roman"/>
          <w:color w:val="auto"/>
          <w:sz w:val="24"/>
          <w:szCs w:val="24"/>
          <w:lang w:val="en-US"/>
        </w:rPr>
        <w:t>provides</w:t>
      </w:r>
      <w:r w:rsidRPr="008460E3">
        <w:rPr>
          <w:rFonts w:ascii="Times New Roman" w:eastAsia="Calibri" w:hAnsi="Times New Roman" w:cs="Times New Roman"/>
          <w:color w:val="auto"/>
          <w:sz w:val="24"/>
          <w:szCs w:val="24"/>
          <w:lang w:val="en-US"/>
        </w:rPr>
        <w:t xml:space="preserve"> a general overview, local characterization of the bacteriological profile and diagnostic accuracy is essential to improve screening strategies and empirical treatment approaches. It is important to note that, to date, no published studies have addressed this topic in Gaza Province, making this the first study conducted specifically at </w:t>
      </w:r>
      <w:proofErr w:type="spellStart"/>
      <w:r w:rsidRPr="008460E3">
        <w:rPr>
          <w:rFonts w:ascii="Times New Roman" w:eastAsia="Calibri" w:hAnsi="Times New Roman" w:cs="Times New Roman"/>
          <w:color w:val="auto"/>
          <w:sz w:val="24"/>
          <w:szCs w:val="24"/>
          <w:lang w:val="en-US"/>
        </w:rPr>
        <w:t>Xai-Xai</w:t>
      </w:r>
      <w:proofErr w:type="spellEnd"/>
      <w:r w:rsidRPr="008460E3">
        <w:rPr>
          <w:rFonts w:ascii="Times New Roman" w:eastAsia="Calibri" w:hAnsi="Times New Roman" w:cs="Times New Roman"/>
          <w:color w:val="auto"/>
          <w:sz w:val="24"/>
          <w:szCs w:val="24"/>
          <w:lang w:val="en-US"/>
        </w:rPr>
        <w:t xml:space="preserve"> Provincial Hospital, thereby underscoring its scientific and contextual significance.</w:t>
      </w:r>
    </w:p>
    <w:p w14:paraId="7DBCA8E1" w14:textId="195545A8" w:rsidR="008460E3" w:rsidRPr="008460E3" w:rsidRDefault="008460E3" w:rsidP="008460E3">
      <w:pPr>
        <w:pStyle w:val="Heading3"/>
        <w:spacing w:line="360" w:lineRule="auto"/>
        <w:jc w:val="both"/>
        <w:rPr>
          <w:rFonts w:ascii="Times New Roman" w:eastAsia="Calibri" w:hAnsi="Times New Roman" w:cs="Times New Roman"/>
          <w:color w:val="auto"/>
          <w:sz w:val="24"/>
          <w:szCs w:val="24"/>
          <w:lang w:val="en-US"/>
        </w:rPr>
      </w:pPr>
      <w:r w:rsidRPr="008460E3">
        <w:rPr>
          <w:rFonts w:ascii="Times New Roman" w:eastAsia="Calibri" w:hAnsi="Times New Roman" w:cs="Times New Roman"/>
          <w:color w:val="auto"/>
          <w:sz w:val="24"/>
          <w:szCs w:val="24"/>
          <w:lang w:val="en-US"/>
        </w:rPr>
        <w:t xml:space="preserve">This study aims to assess the frequency of urinary tract infections and the laboratory diagnostic methods used among pregnant women attending </w:t>
      </w:r>
      <w:proofErr w:type="spellStart"/>
      <w:r w:rsidRPr="008460E3">
        <w:rPr>
          <w:rFonts w:ascii="Times New Roman" w:eastAsia="Calibri" w:hAnsi="Times New Roman" w:cs="Times New Roman"/>
          <w:color w:val="auto"/>
          <w:sz w:val="24"/>
          <w:szCs w:val="24"/>
          <w:lang w:val="en-US"/>
        </w:rPr>
        <w:t>Xai-Xai</w:t>
      </w:r>
      <w:proofErr w:type="spellEnd"/>
      <w:r w:rsidRPr="008460E3">
        <w:rPr>
          <w:rFonts w:ascii="Times New Roman" w:eastAsia="Calibri" w:hAnsi="Times New Roman" w:cs="Times New Roman"/>
          <w:color w:val="auto"/>
          <w:sz w:val="24"/>
          <w:szCs w:val="24"/>
          <w:lang w:val="en-US"/>
        </w:rPr>
        <w:t xml:space="preserve"> Provincial Hospital.</w:t>
      </w:r>
    </w:p>
    <w:p w14:paraId="4581E2F7" w14:textId="49A7BDC4" w:rsidR="008460E3" w:rsidRPr="008460E3" w:rsidRDefault="008460E3" w:rsidP="008460E3">
      <w:pPr>
        <w:spacing w:after="120" w:line="360" w:lineRule="auto"/>
        <w:jc w:val="both"/>
        <w:rPr>
          <w:rFonts w:ascii="Times New Roman" w:eastAsia="Calibri" w:hAnsi="Times New Roman" w:cs="Times New Roman"/>
          <w:sz w:val="24"/>
          <w:szCs w:val="24"/>
          <w:lang w:val="en-US"/>
        </w:rPr>
      </w:pPr>
      <w:r w:rsidRPr="008460E3">
        <w:rPr>
          <w:rFonts w:ascii="Times New Roman" w:eastAsia="Calibri" w:hAnsi="Times New Roman" w:cs="Times New Roman"/>
          <w:sz w:val="24"/>
          <w:szCs w:val="24"/>
          <w:lang w:val="en-US"/>
        </w:rPr>
        <w:t>The study will contribute to generating local scientific evidence on the epidemiological and laboratory profile of UTIs in pregnant women in Gaza Province. The findings may support improvements in diagnostic practices, guide more appropriate treatment strategies, and strengthen surveillance and control measures for these infections within the context of antenatal care, while also serving as a foundation for future research in Gaza Province</w:t>
      </w:r>
    </w:p>
    <w:p w14:paraId="0F97B4D4" w14:textId="7FE96DA0" w:rsidR="00F06D08" w:rsidRPr="008460E3" w:rsidRDefault="00561EF4" w:rsidP="008460E3">
      <w:pPr>
        <w:pStyle w:val="Heading3"/>
        <w:spacing w:before="0" w:line="360" w:lineRule="auto"/>
        <w:jc w:val="both"/>
        <w:rPr>
          <w:rFonts w:ascii="Times New Roman" w:hAnsi="Times New Roman" w:cs="Times New Roman"/>
          <w:sz w:val="24"/>
          <w:szCs w:val="24"/>
          <w:lang w:val="en-US"/>
        </w:rPr>
      </w:pPr>
      <w:r>
        <w:rPr>
          <w:rFonts w:ascii="Arial" w:hAnsi="Arial" w:cs="Arial"/>
          <w:lang w:val="en-US"/>
        </w:rPr>
        <w:lastRenderedPageBreak/>
        <w:t xml:space="preserve">   2. </w:t>
      </w:r>
      <w:r>
        <w:rPr>
          <w:rFonts w:ascii="Times New Roman" w:hAnsi="Times New Roman" w:cs="Times New Roman"/>
          <w:sz w:val="24"/>
          <w:szCs w:val="24"/>
          <w:lang w:val="en-US"/>
        </w:rPr>
        <w:t>MATERIAL AND METHODS</w:t>
      </w:r>
    </w:p>
    <w:p w14:paraId="4A00EE53" w14:textId="77777777" w:rsidR="00F06D08" w:rsidRPr="00953B24" w:rsidRDefault="00F06D08" w:rsidP="00F06D08">
      <w:pPr>
        <w:pStyle w:val="Heading4"/>
        <w:spacing w:before="0" w:line="360" w:lineRule="auto"/>
        <w:jc w:val="both"/>
        <w:rPr>
          <w:rFonts w:ascii="Times New Roman" w:hAnsi="Times New Roman" w:cs="Times New Roman"/>
          <w:sz w:val="24"/>
          <w:szCs w:val="24"/>
        </w:rPr>
      </w:pPr>
      <w:r w:rsidRPr="00953B24">
        <w:rPr>
          <w:rFonts w:ascii="Times New Roman" w:hAnsi="Times New Roman" w:cs="Times New Roman"/>
          <w:sz w:val="24"/>
          <w:szCs w:val="24"/>
        </w:rPr>
        <w:t>2.1 Study Area</w:t>
      </w:r>
    </w:p>
    <w:p w14:paraId="2F38D0AC" w14:textId="040E1634" w:rsidR="009F737E" w:rsidRPr="009F737E" w:rsidRDefault="009F737E" w:rsidP="009F737E">
      <w:pPr>
        <w:pStyle w:val="Heading4"/>
        <w:spacing w:line="360" w:lineRule="auto"/>
        <w:jc w:val="both"/>
        <w:rPr>
          <w:rStyle w:val="citation-220"/>
          <w:rFonts w:ascii="Times New Roman" w:hAnsi="Times New Roman" w:cs="Times New Roman"/>
          <w:i w:val="0"/>
          <w:iCs w:val="0"/>
          <w:color w:val="auto"/>
          <w:kern w:val="0"/>
          <w:sz w:val="24"/>
          <w:szCs w:val="24"/>
          <w:lang w:val="en-US" w:eastAsia="pt-PT"/>
          <w14:ligatures w14:val="none"/>
        </w:rPr>
      </w:pPr>
      <w:r w:rsidRPr="009F737E">
        <w:rPr>
          <w:rStyle w:val="citation-220"/>
          <w:rFonts w:ascii="Times New Roman" w:hAnsi="Times New Roman" w:cs="Times New Roman"/>
          <w:i w:val="0"/>
          <w:iCs w:val="0"/>
          <w:color w:val="auto"/>
          <w:kern w:val="0"/>
          <w:sz w:val="24"/>
          <w:szCs w:val="24"/>
          <w:lang w:val="en-US" w:eastAsia="pt-PT"/>
          <w14:ligatures w14:val="none"/>
        </w:rPr>
        <w:t xml:space="preserve">The study was conducted at </w:t>
      </w:r>
      <w:proofErr w:type="spellStart"/>
      <w:r w:rsidRPr="009F737E">
        <w:rPr>
          <w:rStyle w:val="citation-220"/>
          <w:rFonts w:ascii="Times New Roman" w:hAnsi="Times New Roman" w:cs="Times New Roman"/>
          <w:i w:val="0"/>
          <w:iCs w:val="0"/>
          <w:color w:val="auto"/>
          <w:kern w:val="0"/>
          <w:sz w:val="24"/>
          <w:szCs w:val="24"/>
          <w:lang w:val="en-US" w:eastAsia="pt-PT"/>
          <w14:ligatures w14:val="none"/>
        </w:rPr>
        <w:t>Xai-Xai</w:t>
      </w:r>
      <w:proofErr w:type="spellEnd"/>
      <w:r w:rsidRPr="009F737E">
        <w:rPr>
          <w:rStyle w:val="citation-220"/>
          <w:rFonts w:ascii="Times New Roman" w:hAnsi="Times New Roman" w:cs="Times New Roman"/>
          <w:i w:val="0"/>
          <w:iCs w:val="0"/>
          <w:color w:val="auto"/>
          <w:kern w:val="0"/>
          <w:sz w:val="24"/>
          <w:szCs w:val="24"/>
          <w:lang w:val="en-US" w:eastAsia="pt-PT"/>
          <w14:ligatures w14:val="none"/>
        </w:rPr>
        <w:t xml:space="preserve"> Provincial Hospital (HPXX), the largest healthcare facility in Gaza Province. HPXX is a tertiary-level institution and serves as a referral center for health posts, health centers, rural hospitals, and district hospitals across the province.</w:t>
      </w:r>
    </w:p>
    <w:p w14:paraId="3EF97BC5" w14:textId="09F167FC" w:rsidR="009F737E" w:rsidRPr="009F737E" w:rsidRDefault="009F737E" w:rsidP="009F737E">
      <w:pPr>
        <w:pStyle w:val="Heading4"/>
        <w:spacing w:before="0" w:line="360" w:lineRule="auto"/>
        <w:jc w:val="both"/>
        <w:rPr>
          <w:rStyle w:val="citation-220"/>
          <w:rFonts w:ascii="Times New Roman" w:hAnsi="Times New Roman" w:cs="Times New Roman"/>
          <w:i w:val="0"/>
          <w:iCs w:val="0"/>
          <w:color w:val="auto"/>
          <w:kern w:val="0"/>
          <w:sz w:val="24"/>
          <w:szCs w:val="24"/>
          <w:lang w:val="en-US" w:eastAsia="pt-PT"/>
          <w14:ligatures w14:val="none"/>
        </w:rPr>
      </w:pPr>
      <w:r w:rsidRPr="009F737E">
        <w:rPr>
          <w:rStyle w:val="citation-220"/>
          <w:rFonts w:ascii="Times New Roman" w:hAnsi="Times New Roman" w:cs="Times New Roman"/>
          <w:i w:val="0"/>
          <w:iCs w:val="0"/>
          <w:color w:val="auto"/>
          <w:kern w:val="0"/>
          <w:sz w:val="24"/>
          <w:szCs w:val="24"/>
          <w:lang w:val="en-US" w:eastAsia="pt-PT"/>
          <w14:ligatures w14:val="none"/>
        </w:rPr>
        <w:t>The facility includes Maternity and Gynecology services, which provide antenatal care for high-risk pregnancies, as well as a general and emergency Clinical Laboratory equipped to perform diagnostic procedures</w:t>
      </w:r>
      <w:r>
        <w:rPr>
          <w:rStyle w:val="citation-220"/>
          <w:rFonts w:ascii="Times New Roman" w:hAnsi="Times New Roman" w:cs="Times New Roman"/>
          <w:i w:val="0"/>
          <w:iCs w:val="0"/>
          <w:color w:val="auto"/>
          <w:kern w:val="0"/>
          <w:sz w:val="24"/>
          <w:szCs w:val="24"/>
          <w:lang w:val="en-US" w:eastAsia="pt-PT"/>
          <w14:ligatures w14:val="none"/>
        </w:rPr>
        <w:t xml:space="preserve"> </w:t>
      </w:r>
      <w:r w:rsidRPr="009F737E">
        <w:rPr>
          <w:rStyle w:val="citation-220"/>
          <w:rFonts w:ascii="Times New Roman" w:hAnsi="Times New Roman" w:cs="Times New Roman"/>
          <w:i w:val="0"/>
          <w:iCs w:val="0"/>
          <w:color w:val="auto"/>
          <w:kern w:val="0"/>
          <w:sz w:val="24"/>
          <w:szCs w:val="24"/>
          <w:lang w:val="en-US" w:eastAsia="pt-PT"/>
          <w14:ligatures w14:val="none"/>
        </w:rPr>
        <w:t>such as reagent strip testing (physicochemical analysis), direct examination (microscopy), and urine culture</w:t>
      </w:r>
      <w:r>
        <w:rPr>
          <w:rStyle w:val="citation-220"/>
          <w:rFonts w:ascii="Times New Roman" w:hAnsi="Times New Roman" w:cs="Times New Roman"/>
          <w:i w:val="0"/>
          <w:iCs w:val="0"/>
          <w:color w:val="auto"/>
          <w:kern w:val="0"/>
          <w:sz w:val="24"/>
          <w:szCs w:val="24"/>
          <w:lang w:val="en-US" w:eastAsia="pt-PT"/>
          <w14:ligatures w14:val="none"/>
        </w:rPr>
        <w:t xml:space="preserve"> </w:t>
      </w:r>
      <w:r w:rsidRPr="009F737E">
        <w:rPr>
          <w:rStyle w:val="citation-220"/>
          <w:rFonts w:ascii="Times New Roman" w:hAnsi="Times New Roman" w:cs="Times New Roman"/>
          <w:i w:val="0"/>
          <w:iCs w:val="0"/>
          <w:color w:val="auto"/>
          <w:kern w:val="0"/>
          <w:sz w:val="24"/>
          <w:szCs w:val="24"/>
          <w:lang w:val="en-US" w:eastAsia="pt-PT"/>
          <w14:ligatures w14:val="none"/>
        </w:rPr>
        <w:t>approved by the Ministry of Health.</w:t>
      </w:r>
    </w:p>
    <w:p w14:paraId="10C323C9" w14:textId="6754E59C" w:rsidR="00F06D08" w:rsidRPr="009F737E" w:rsidRDefault="00F06D08" w:rsidP="009F737E">
      <w:pPr>
        <w:pStyle w:val="Heading4"/>
        <w:spacing w:before="0" w:line="360" w:lineRule="auto"/>
        <w:jc w:val="both"/>
        <w:rPr>
          <w:rFonts w:ascii="Times New Roman" w:hAnsi="Times New Roman" w:cs="Times New Roman"/>
          <w:sz w:val="24"/>
          <w:szCs w:val="24"/>
          <w:lang w:val="en-US"/>
        </w:rPr>
      </w:pPr>
      <w:r w:rsidRPr="009F737E">
        <w:rPr>
          <w:rFonts w:ascii="Times New Roman" w:hAnsi="Times New Roman" w:cs="Times New Roman"/>
          <w:sz w:val="24"/>
          <w:szCs w:val="24"/>
          <w:lang w:val="en-US"/>
        </w:rPr>
        <w:t>2.2 Study Design and Sampling Methods</w:t>
      </w:r>
    </w:p>
    <w:p w14:paraId="7D0D8B73" w14:textId="6502547F" w:rsidR="00AD0AB5" w:rsidRPr="00AD0AB5" w:rsidRDefault="00AD0AB5" w:rsidP="00AD0AB5">
      <w:pPr>
        <w:pStyle w:val="NormalWeb"/>
        <w:spacing w:before="0" w:beforeAutospacing="0" w:after="0" w:afterAutospacing="0" w:line="360" w:lineRule="auto"/>
        <w:jc w:val="both"/>
        <w:rPr>
          <w:rStyle w:val="citation-217"/>
          <w:rFonts w:eastAsiaTheme="majorEastAsia"/>
          <w:lang w:val="en-US"/>
        </w:rPr>
      </w:pPr>
      <w:r w:rsidRPr="00AD0AB5">
        <w:rPr>
          <w:rStyle w:val="citation-217"/>
          <w:rFonts w:eastAsiaTheme="majorEastAsia"/>
          <w:lang w:val="en-US"/>
        </w:rPr>
        <w:t xml:space="preserve">This was a retrospective study with a quantitative approach. The study population initially consisted of a total of 1,526 patients whose records were available in the General and Emergency Laboratory </w:t>
      </w:r>
      <w:proofErr w:type="spellStart"/>
      <w:r>
        <w:rPr>
          <w:rStyle w:val="citation-217"/>
          <w:rFonts w:eastAsiaTheme="majorEastAsia"/>
          <w:lang w:val="en-US"/>
        </w:rPr>
        <w:t>record</w:t>
      </w:r>
      <w:r w:rsidRPr="00AD0AB5">
        <w:rPr>
          <w:rStyle w:val="citation-217"/>
          <w:rFonts w:eastAsiaTheme="majorEastAsia"/>
          <w:lang w:val="en-US"/>
        </w:rPr>
        <w:t>books</w:t>
      </w:r>
      <w:proofErr w:type="spellEnd"/>
      <w:r w:rsidRPr="00AD0AB5">
        <w:rPr>
          <w:rStyle w:val="citation-217"/>
          <w:rFonts w:eastAsiaTheme="majorEastAsia"/>
          <w:lang w:val="en-US"/>
        </w:rPr>
        <w:t xml:space="preserve">, as well as in the WXDISA electronic database of </w:t>
      </w:r>
      <w:proofErr w:type="spellStart"/>
      <w:r w:rsidRPr="00AD0AB5">
        <w:rPr>
          <w:rStyle w:val="citation-217"/>
          <w:rFonts w:eastAsiaTheme="majorEastAsia"/>
          <w:lang w:val="en-US"/>
        </w:rPr>
        <w:t>Xai-Xai</w:t>
      </w:r>
      <w:proofErr w:type="spellEnd"/>
      <w:r w:rsidRPr="00AD0AB5">
        <w:rPr>
          <w:rStyle w:val="citation-217"/>
          <w:rFonts w:eastAsiaTheme="majorEastAsia"/>
          <w:lang w:val="en-US"/>
        </w:rPr>
        <w:t xml:space="preserve"> Provincial Hospital, between 2019 and 2020.</w:t>
      </w:r>
    </w:p>
    <w:p w14:paraId="56C95A00" w14:textId="7F96E504" w:rsidR="00AD0AB5" w:rsidRPr="00AD0AB5" w:rsidRDefault="00AD0AB5" w:rsidP="00AD0AB5">
      <w:pPr>
        <w:pStyle w:val="NormalWeb"/>
        <w:spacing w:before="0" w:beforeAutospacing="0" w:after="0" w:afterAutospacing="0" w:line="360" w:lineRule="auto"/>
        <w:jc w:val="both"/>
        <w:rPr>
          <w:rStyle w:val="citation-217"/>
          <w:rFonts w:eastAsiaTheme="majorEastAsia"/>
          <w:lang w:val="en-US"/>
        </w:rPr>
      </w:pPr>
      <w:r w:rsidRPr="00AD0AB5">
        <w:rPr>
          <w:rStyle w:val="citation-217"/>
          <w:rFonts w:eastAsiaTheme="majorEastAsia"/>
          <w:lang w:val="en-US"/>
        </w:rPr>
        <w:t>For sample selection, a screening criterion focused on the pathology under study was applied. From this overall population, all pregnant women with laboratory diagnoses compatible with urinary tract infections (UTIs) or related infections were identified.</w:t>
      </w:r>
    </w:p>
    <w:p w14:paraId="603284FD" w14:textId="77777777" w:rsidR="00AD0AB5" w:rsidRDefault="00AD0AB5" w:rsidP="00AD0AB5">
      <w:pPr>
        <w:pStyle w:val="NormalWeb"/>
        <w:spacing w:before="0" w:beforeAutospacing="0" w:line="360" w:lineRule="auto"/>
        <w:jc w:val="both"/>
        <w:rPr>
          <w:rStyle w:val="citation-217"/>
          <w:rFonts w:eastAsiaTheme="majorEastAsia"/>
          <w:lang w:val="en-US"/>
        </w:rPr>
      </w:pPr>
      <w:r w:rsidRPr="00AD0AB5">
        <w:rPr>
          <w:rStyle w:val="citation-217"/>
          <w:rFonts w:eastAsiaTheme="majorEastAsia"/>
          <w:lang w:val="en-US"/>
        </w:rPr>
        <w:t>Thus, the final sample was defined using a non-probabilistic convenience sampling method, comprising 42 pregnant women who met the inclusion criteria (positive diagnosis and complete records), specifically pregnant women with urinary tract infections. This sample represents all eligible positive cases identified during the study period, ensuring that the bacteriological profile and diagnostic accuracy described reflect the epidemiological reality of the healthcare facility within the analyzed timeframe.</w:t>
      </w:r>
    </w:p>
    <w:p w14:paraId="7BCF954F" w14:textId="5ADCB5AD" w:rsidR="00F06D08" w:rsidRPr="00953B24" w:rsidRDefault="00F06D08" w:rsidP="00AD0AB5">
      <w:pPr>
        <w:pStyle w:val="NormalWeb"/>
        <w:spacing w:before="0" w:beforeAutospacing="0" w:line="360" w:lineRule="auto"/>
        <w:jc w:val="both"/>
        <w:rPr>
          <w:lang w:val="en-US"/>
        </w:rPr>
      </w:pPr>
      <w:r w:rsidRPr="00953B24">
        <w:rPr>
          <w:lang w:val="en-US"/>
        </w:rPr>
        <w:t>2.3 Data Collection and Analysis</w:t>
      </w:r>
    </w:p>
    <w:p w14:paraId="659FE970" w14:textId="77777777" w:rsidR="00F06D08" w:rsidRPr="00953B24" w:rsidRDefault="00F06D08" w:rsidP="003B1713">
      <w:pPr>
        <w:pStyle w:val="NormalWeb"/>
        <w:spacing w:before="0" w:beforeAutospacing="0" w:line="360" w:lineRule="auto"/>
        <w:jc w:val="both"/>
        <w:rPr>
          <w:lang w:val="en-US"/>
        </w:rPr>
      </w:pPr>
      <w:r w:rsidRPr="00953B24">
        <w:rPr>
          <w:b/>
          <w:bCs/>
          <w:lang w:val="en-US"/>
        </w:rPr>
        <w:t>2.3.1 Data Collection</w:t>
      </w:r>
      <w:r w:rsidRPr="00953B24">
        <w:rPr>
          <w:lang w:val="en-US"/>
        </w:rPr>
        <w:t xml:space="preserve"> </w:t>
      </w:r>
    </w:p>
    <w:p w14:paraId="0DD69A1A" w14:textId="294FAA53" w:rsidR="00AD0AB5" w:rsidRPr="00AD0AB5" w:rsidRDefault="00AD0AB5" w:rsidP="003B1713">
      <w:pPr>
        <w:pStyle w:val="NormalWeb"/>
        <w:spacing w:before="0" w:beforeAutospacing="0" w:line="360" w:lineRule="auto"/>
        <w:jc w:val="both"/>
        <w:rPr>
          <w:rStyle w:val="citation-212"/>
          <w:lang w:val="en-US"/>
        </w:rPr>
      </w:pPr>
      <w:r w:rsidRPr="00AD0AB5">
        <w:rPr>
          <w:rStyle w:val="citation-212"/>
          <w:lang w:val="en-US"/>
        </w:rPr>
        <w:t xml:space="preserve">Data were collected from the laboratory examination </w:t>
      </w:r>
      <w:r>
        <w:rPr>
          <w:rStyle w:val="citation-212"/>
          <w:lang w:val="en-US"/>
        </w:rPr>
        <w:t xml:space="preserve">record </w:t>
      </w:r>
      <w:r w:rsidRPr="00AD0AB5">
        <w:rPr>
          <w:rStyle w:val="citation-212"/>
          <w:lang w:val="en-US"/>
        </w:rPr>
        <w:t xml:space="preserve">books of the General and Emergency Laboratories of the hospital, as well as from the WXDISA electronic database of the Clinical Laboratory. A data collection form (instrument) was used to extract sociodemographic variables, </w:t>
      </w:r>
      <w:r w:rsidRPr="00AD0AB5">
        <w:rPr>
          <w:rStyle w:val="citation-212"/>
          <w:lang w:val="en-US"/>
        </w:rPr>
        <w:lastRenderedPageBreak/>
        <w:t>type of care, performed tests (direct examination, reagent strips, and urine culture), and the bacterial species isolated.</w:t>
      </w:r>
    </w:p>
    <w:p w14:paraId="0FBCA717" w14:textId="1FA4BC40" w:rsidR="00F06D08" w:rsidRPr="003175B8" w:rsidRDefault="00F06D08" w:rsidP="003B1713">
      <w:pPr>
        <w:pStyle w:val="NormalWeb"/>
        <w:spacing w:before="0" w:beforeAutospacing="0" w:line="360" w:lineRule="auto"/>
        <w:jc w:val="both"/>
        <w:rPr>
          <w:lang w:val="en-US"/>
        </w:rPr>
      </w:pPr>
      <w:r w:rsidRPr="003175B8">
        <w:rPr>
          <w:b/>
          <w:bCs/>
          <w:lang w:val="en-US"/>
        </w:rPr>
        <w:t>2.3.2 Data Analysis</w:t>
      </w:r>
      <w:r w:rsidRPr="003175B8">
        <w:rPr>
          <w:lang w:val="en-US"/>
        </w:rPr>
        <w:t xml:space="preserve"> </w:t>
      </w:r>
    </w:p>
    <w:p w14:paraId="2E3BD309" w14:textId="77777777" w:rsidR="003175B8" w:rsidRDefault="003175B8" w:rsidP="00F06D08">
      <w:pPr>
        <w:pStyle w:val="Heading4"/>
        <w:spacing w:before="0" w:line="360" w:lineRule="auto"/>
        <w:jc w:val="both"/>
        <w:rPr>
          <w:rStyle w:val="citation-210"/>
          <w:rFonts w:ascii="Times New Roman" w:eastAsia="Times New Roman" w:hAnsi="Times New Roman" w:cs="Times New Roman"/>
          <w:i w:val="0"/>
          <w:iCs w:val="0"/>
          <w:color w:val="auto"/>
          <w:kern w:val="0"/>
          <w:sz w:val="24"/>
          <w:szCs w:val="24"/>
          <w:lang w:val="en-US" w:eastAsia="pt-PT"/>
          <w14:ligatures w14:val="none"/>
        </w:rPr>
      </w:pPr>
      <w:r w:rsidRPr="003175B8">
        <w:rPr>
          <w:rStyle w:val="citation-210"/>
          <w:rFonts w:ascii="Times New Roman" w:eastAsia="Times New Roman" w:hAnsi="Times New Roman" w:cs="Times New Roman"/>
          <w:i w:val="0"/>
          <w:iCs w:val="0"/>
          <w:color w:val="auto"/>
          <w:kern w:val="0"/>
          <w:sz w:val="24"/>
          <w:szCs w:val="24"/>
          <w:lang w:val="en-US" w:eastAsia="pt-PT"/>
          <w14:ligatures w14:val="none"/>
        </w:rPr>
        <w:t>Data analysis was performed using the SPSS (Statistical Package for the Social Sciences) software, version 25. Descriptive statistics were conducted, and the information was organized into tables</w:t>
      </w:r>
    </w:p>
    <w:p w14:paraId="1461E57B" w14:textId="38FF1E57" w:rsidR="00F06D08" w:rsidRPr="003175B8" w:rsidRDefault="00F06D08" w:rsidP="002E0DE3">
      <w:pPr>
        <w:pStyle w:val="Heading4"/>
        <w:spacing w:after="0" w:line="360" w:lineRule="auto"/>
        <w:jc w:val="both"/>
        <w:rPr>
          <w:rFonts w:ascii="Times New Roman" w:hAnsi="Times New Roman" w:cs="Times New Roman"/>
          <w:sz w:val="24"/>
          <w:szCs w:val="24"/>
          <w:lang w:val="en-US"/>
        </w:rPr>
      </w:pPr>
      <w:r w:rsidRPr="003175B8">
        <w:rPr>
          <w:rFonts w:ascii="Times New Roman" w:hAnsi="Times New Roman" w:cs="Times New Roman"/>
          <w:sz w:val="24"/>
          <w:szCs w:val="24"/>
          <w:lang w:val="en-US"/>
        </w:rPr>
        <w:t>2.4 Ethical Approval</w:t>
      </w:r>
    </w:p>
    <w:p w14:paraId="42C91260" w14:textId="7FAB277A" w:rsidR="002E0DE3" w:rsidRPr="002E0DE3" w:rsidRDefault="002E0DE3" w:rsidP="002E0DE3">
      <w:pPr>
        <w:pStyle w:val="Heading1"/>
        <w:spacing w:before="80" w:after="0" w:line="360" w:lineRule="auto"/>
        <w:jc w:val="both"/>
        <w:rPr>
          <w:rStyle w:val="citation-207"/>
          <w:rFonts w:ascii="Times New Roman" w:eastAsia="Times New Roman" w:hAnsi="Times New Roman" w:cs="Times New Roman"/>
          <w:color w:val="auto"/>
          <w:kern w:val="0"/>
          <w:sz w:val="24"/>
          <w:szCs w:val="24"/>
          <w:lang w:val="en-US" w:eastAsia="pt-PT"/>
          <w14:ligatures w14:val="none"/>
        </w:rPr>
      </w:pPr>
      <w:r w:rsidRPr="002E0DE3">
        <w:rPr>
          <w:rStyle w:val="citation-207"/>
          <w:rFonts w:ascii="Times New Roman" w:eastAsia="Times New Roman" w:hAnsi="Times New Roman" w:cs="Times New Roman"/>
          <w:color w:val="auto"/>
          <w:kern w:val="0"/>
          <w:sz w:val="24"/>
          <w:szCs w:val="24"/>
          <w:lang w:val="en-US" w:eastAsia="pt-PT"/>
          <w14:ligatures w14:val="none"/>
        </w:rPr>
        <w:t xml:space="preserve">The study protocol was submitted to and approved by the Institutional Health Research Bioethics Committee of Gaza (CIBS-GAZA) following the issuance of an authorization letter from the Gaza Provincial Health Services Directorate. As this was a retrospective study using secondary data, obtaining informed consent was waived; only authorization from the hospital director was required for the use of data available in the laboratory </w:t>
      </w:r>
      <w:r>
        <w:rPr>
          <w:rStyle w:val="citation-207"/>
          <w:rFonts w:ascii="Times New Roman" w:eastAsia="Times New Roman" w:hAnsi="Times New Roman" w:cs="Times New Roman"/>
          <w:color w:val="auto"/>
          <w:kern w:val="0"/>
          <w:sz w:val="24"/>
          <w:szCs w:val="24"/>
          <w:lang w:val="en-US" w:eastAsia="pt-PT"/>
          <w14:ligatures w14:val="none"/>
        </w:rPr>
        <w:t xml:space="preserve">record </w:t>
      </w:r>
      <w:r w:rsidRPr="002E0DE3">
        <w:rPr>
          <w:rStyle w:val="citation-207"/>
          <w:rFonts w:ascii="Times New Roman" w:eastAsia="Times New Roman" w:hAnsi="Times New Roman" w:cs="Times New Roman"/>
          <w:color w:val="auto"/>
          <w:kern w:val="0"/>
          <w:sz w:val="24"/>
          <w:szCs w:val="24"/>
          <w:lang w:val="en-US" w:eastAsia="pt-PT"/>
          <w14:ligatures w14:val="none"/>
        </w:rPr>
        <w:t>books and the WXDISA database. Anonymity was ensured through data coding and the removal of patient names and laboratory identification numbers from the forms. All study procedures were conducted in accordance with Mozambique’s Human Health Research Law (Law 6/2023).</w:t>
      </w:r>
    </w:p>
    <w:p w14:paraId="7AF8A70B" w14:textId="6BC2E177" w:rsidR="006860BA" w:rsidRPr="00561EF4" w:rsidRDefault="00561EF4" w:rsidP="00561EF4">
      <w:pPr>
        <w:pStyle w:val="ListParagraph"/>
        <w:numPr>
          <w:ilvl w:val="0"/>
          <w:numId w:val="10"/>
        </w:numPr>
        <w:rPr>
          <w:lang w:val="pt-PT"/>
        </w:rPr>
      </w:pPr>
      <w:r w:rsidRPr="00561EF4">
        <w:rPr>
          <w:rFonts w:ascii="Times New Roman" w:eastAsiaTheme="majorEastAsia" w:hAnsi="Times New Roman" w:cs="Times New Roman"/>
          <w:b/>
          <w:bCs/>
          <w:sz w:val="24"/>
          <w:szCs w:val="24"/>
          <w:lang w:val="pt-PT"/>
        </w:rPr>
        <w:t>RESULTS AND DISCUSSION</w:t>
      </w:r>
    </w:p>
    <w:p w14:paraId="11E90D88" w14:textId="77777777" w:rsidR="00561EF4" w:rsidRPr="00561EF4" w:rsidRDefault="00561EF4" w:rsidP="00561EF4">
      <w:pPr>
        <w:pStyle w:val="NormalWeb"/>
        <w:spacing w:line="360" w:lineRule="auto"/>
        <w:jc w:val="both"/>
        <w:rPr>
          <w:lang w:val="en-US"/>
        </w:rPr>
      </w:pPr>
      <w:r w:rsidRPr="00561EF4">
        <w:rPr>
          <w:lang w:val="en-US"/>
        </w:rPr>
        <w:t xml:space="preserve">The final analysis of this study included the records of 42 pregnant women with a confirmed diagnosis of urinary tract infection (UTI) who were attended at </w:t>
      </w:r>
      <w:proofErr w:type="spellStart"/>
      <w:r w:rsidRPr="00561EF4">
        <w:rPr>
          <w:lang w:val="en-US"/>
        </w:rPr>
        <w:t>Xai-Xai</w:t>
      </w:r>
      <w:proofErr w:type="spellEnd"/>
      <w:r w:rsidRPr="00561EF4">
        <w:rPr>
          <w:lang w:val="en-US"/>
        </w:rPr>
        <w:t xml:space="preserve"> Provincial Hospital between 2019 and 2020. The sample had a mean age of 24 years, with the highest concentration of cases (33.3%) occurring in the 18–21-year age group.</w:t>
      </w:r>
    </w:p>
    <w:p w14:paraId="34B8DBD2" w14:textId="6ED5F072" w:rsidR="00561EF4" w:rsidRDefault="00561EF4" w:rsidP="00561EF4">
      <w:pPr>
        <w:pStyle w:val="NormalWeb"/>
        <w:spacing w:line="360" w:lineRule="auto"/>
        <w:jc w:val="both"/>
      </w:pPr>
      <w:r w:rsidRPr="00561EF4">
        <w:rPr>
          <w:lang w:val="en-US"/>
        </w:rPr>
        <w:t xml:space="preserve">Regarding the sociodemographic and obstetric profile (Table 1), most participants were from rural areas (59.5%), had completed primary education (30.9%), and reported being single (50.0%). </w:t>
      </w:r>
      <w:r>
        <w:t>Concerning parity, primigravida women predominated (61.2%).</w:t>
      </w:r>
    </w:p>
    <w:p w14:paraId="0F3C9803" w14:textId="77777777" w:rsidR="00EA651E" w:rsidRDefault="00EA651E" w:rsidP="003B1713">
      <w:pPr>
        <w:spacing w:line="360" w:lineRule="auto"/>
        <w:jc w:val="both"/>
        <w:rPr>
          <w:rFonts w:ascii="Times New Roman" w:hAnsi="Times New Roman" w:cs="Times New Roman"/>
          <w:sz w:val="24"/>
          <w:szCs w:val="24"/>
          <w:lang w:val="pt-PT"/>
        </w:rPr>
      </w:pPr>
    </w:p>
    <w:p w14:paraId="3EE1FFF8" w14:textId="77777777" w:rsidR="00561EF4" w:rsidRDefault="00561EF4" w:rsidP="003B1713">
      <w:pPr>
        <w:spacing w:line="360" w:lineRule="auto"/>
        <w:jc w:val="both"/>
        <w:rPr>
          <w:rFonts w:ascii="Times New Roman" w:hAnsi="Times New Roman" w:cs="Times New Roman"/>
          <w:sz w:val="24"/>
          <w:szCs w:val="24"/>
          <w:lang w:val="pt-PT"/>
        </w:rPr>
      </w:pPr>
    </w:p>
    <w:p w14:paraId="61A1BA95" w14:textId="77777777" w:rsidR="00561EF4" w:rsidRDefault="00561EF4" w:rsidP="003B1713">
      <w:pPr>
        <w:spacing w:line="360" w:lineRule="auto"/>
        <w:jc w:val="both"/>
        <w:rPr>
          <w:rFonts w:ascii="Times New Roman" w:hAnsi="Times New Roman" w:cs="Times New Roman"/>
          <w:sz w:val="24"/>
          <w:szCs w:val="24"/>
          <w:lang w:val="pt-PT"/>
        </w:rPr>
      </w:pPr>
    </w:p>
    <w:p w14:paraId="7EBD224F" w14:textId="77777777" w:rsidR="00EA651E" w:rsidRDefault="00EA651E" w:rsidP="003B1713">
      <w:pPr>
        <w:spacing w:line="360" w:lineRule="auto"/>
        <w:jc w:val="both"/>
        <w:rPr>
          <w:rFonts w:ascii="Times New Roman" w:hAnsi="Times New Roman" w:cs="Times New Roman"/>
          <w:sz w:val="24"/>
          <w:szCs w:val="24"/>
          <w:lang w:val="pt-PT"/>
        </w:rPr>
      </w:pPr>
    </w:p>
    <w:p w14:paraId="0D80A8B5" w14:textId="73FF67A3" w:rsidR="00561EF4" w:rsidRPr="00561EF4" w:rsidRDefault="00561EF4" w:rsidP="00561EF4">
      <w:pPr>
        <w:pStyle w:val="ListParagraph"/>
        <w:numPr>
          <w:ilvl w:val="1"/>
          <w:numId w:val="10"/>
        </w:numPr>
        <w:spacing w:after="0" w:line="360" w:lineRule="auto"/>
        <w:jc w:val="both"/>
        <w:rPr>
          <w:rFonts w:ascii="Times New Roman" w:hAnsi="Times New Roman" w:cs="Times New Roman"/>
          <w:b/>
          <w:bCs/>
          <w:sz w:val="24"/>
          <w:szCs w:val="24"/>
          <w:lang w:val="en-US"/>
        </w:rPr>
      </w:pPr>
      <w:r w:rsidRPr="00561EF4">
        <w:rPr>
          <w:rFonts w:ascii="Times New Roman" w:hAnsi="Times New Roman" w:cs="Times New Roman"/>
          <w:b/>
          <w:bCs/>
          <w:sz w:val="24"/>
          <w:szCs w:val="24"/>
          <w:lang w:val="en-US"/>
        </w:rPr>
        <w:lastRenderedPageBreak/>
        <w:t>Sociodemographic and Obstetric Characteristics of the Participants</w:t>
      </w:r>
    </w:p>
    <w:p w14:paraId="1369447A" w14:textId="59B409DA"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The analysis of sociodemographic data shows that, regarding educational level, the majority of participants had completed primary education, accounting for 30.9% (13), followed by secondary education at 28.6% (12). A smaller proportion had higher education, representing 19.1% (8), while 21.4% (9) did not provide information on their educational level.</w:t>
      </w:r>
    </w:p>
    <w:p w14:paraId="3FC833F0" w14:textId="6AEAE202"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Concerning marital status, half of the participants were single (50%, 21), whereas 26.2% (11) were married. A total of 23.8% (10) did not report their marital status.</w:t>
      </w:r>
    </w:p>
    <w:p w14:paraId="277EEF0C" w14:textId="4FED638E"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Regarding place of residence, there was a predominance of participants from rural areas, accounting for 59.5% (25), compared to 40.5% (17) from urban areas.</w:t>
      </w:r>
    </w:p>
    <w:p w14:paraId="635F4A58" w14:textId="4A51E94E"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With respect to parity, the majority of participants were experiencing their first pregnancy (primigravida), representing 61.2% (26), while 38.8% (16) were multiparous (Table 1).</w:t>
      </w:r>
    </w:p>
    <w:p w14:paraId="2730CE7B" w14:textId="76F2591F" w:rsidR="00EA651E" w:rsidRPr="0061241B" w:rsidRDefault="00EA651E" w:rsidP="00EA651E">
      <w:pPr>
        <w:pStyle w:val="Caption"/>
        <w:keepNext/>
        <w:rPr>
          <w:rFonts w:ascii="Times New Roman" w:hAnsi="Times New Roman" w:cs="Times New Roman"/>
          <w:color w:val="auto"/>
        </w:rPr>
      </w:pPr>
      <w:r w:rsidRPr="0061241B">
        <w:rPr>
          <w:rFonts w:ascii="Times New Roman" w:hAnsi="Times New Roman" w:cs="Times New Roman"/>
          <w:color w:val="auto"/>
        </w:rPr>
        <w:t>Tab</w:t>
      </w:r>
      <w:r w:rsidR="00A66BB3" w:rsidRPr="0061241B">
        <w:rPr>
          <w:rFonts w:ascii="Times New Roman" w:hAnsi="Times New Roman" w:cs="Times New Roman"/>
          <w:color w:val="auto"/>
        </w:rPr>
        <w:t>le</w:t>
      </w:r>
      <w:r w:rsidRPr="0061241B">
        <w:rPr>
          <w:rFonts w:ascii="Times New Roman" w:hAnsi="Times New Roman" w:cs="Times New Roman"/>
          <w:color w:val="auto"/>
        </w:rPr>
        <w:t xml:space="preserve"> </w:t>
      </w:r>
      <w:r w:rsidRPr="0061241B">
        <w:rPr>
          <w:rFonts w:ascii="Times New Roman" w:hAnsi="Times New Roman" w:cs="Times New Roman"/>
          <w:color w:val="auto"/>
        </w:rPr>
        <w:fldChar w:fldCharType="begin"/>
      </w:r>
      <w:r w:rsidRPr="0061241B">
        <w:rPr>
          <w:rFonts w:ascii="Times New Roman" w:hAnsi="Times New Roman" w:cs="Times New Roman"/>
          <w:color w:val="auto"/>
        </w:rPr>
        <w:instrText xml:space="preserve"> SEQ Tabela \* ARABIC </w:instrText>
      </w:r>
      <w:r w:rsidRPr="0061241B">
        <w:rPr>
          <w:rFonts w:ascii="Times New Roman" w:hAnsi="Times New Roman" w:cs="Times New Roman"/>
          <w:color w:val="auto"/>
        </w:rPr>
        <w:fldChar w:fldCharType="separate"/>
      </w:r>
      <w:r w:rsidRPr="0061241B">
        <w:rPr>
          <w:rFonts w:ascii="Times New Roman" w:hAnsi="Times New Roman" w:cs="Times New Roman"/>
          <w:noProof/>
          <w:color w:val="auto"/>
        </w:rPr>
        <w:t>1</w:t>
      </w:r>
      <w:r w:rsidRPr="0061241B">
        <w:rPr>
          <w:rFonts w:ascii="Times New Roman" w:hAnsi="Times New Roman" w:cs="Times New Roman"/>
          <w:color w:val="auto"/>
        </w:rPr>
        <w:fldChar w:fldCharType="end"/>
      </w:r>
      <w:r w:rsidRPr="0061241B">
        <w:rPr>
          <w:rFonts w:ascii="Times New Roman" w:hAnsi="Times New Roman" w:cs="Times New Roman"/>
          <w:color w:val="auto"/>
        </w:rPr>
        <w:t>:</w:t>
      </w:r>
      <w:r w:rsidRPr="0061241B">
        <w:rPr>
          <w:rFonts w:ascii="Times New Roman" w:hAnsi="Times New Roman" w:cs="Times New Roman"/>
          <w:b w:val="0"/>
          <w:bCs w:val="0"/>
          <w:color w:val="auto"/>
          <w:kern w:val="2"/>
          <w:sz w:val="22"/>
          <w:szCs w:val="22"/>
          <w14:ligatures w14:val="standardContextual"/>
        </w:rPr>
        <w:t xml:space="preserve"> </w:t>
      </w:r>
      <w:r w:rsidR="00A66BB3" w:rsidRPr="0061241B">
        <w:rPr>
          <w:rFonts w:ascii="Times New Roman" w:hAnsi="Times New Roman" w:cs="Times New Roman"/>
          <w:color w:val="auto"/>
        </w:rPr>
        <w:t>Sociodemographic and Obstetric Characteristics of the Participants</w:t>
      </w:r>
    </w:p>
    <w:tbl>
      <w:tblPr>
        <w:tblStyle w:val="TableGrid"/>
        <w:tblW w:w="9465" w:type="dxa"/>
        <w:tblInd w:w="-113" w:type="dxa"/>
        <w:tblLook w:val="04A0" w:firstRow="1" w:lastRow="0" w:firstColumn="1" w:lastColumn="0" w:noHBand="0" w:noVBand="1"/>
      </w:tblPr>
      <w:tblGrid>
        <w:gridCol w:w="2376"/>
        <w:gridCol w:w="2411"/>
        <w:gridCol w:w="2338"/>
        <w:gridCol w:w="2340"/>
      </w:tblGrid>
      <w:tr w:rsidR="00EA651E" w14:paraId="71523D33" w14:textId="77777777" w:rsidTr="00812172">
        <w:tc>
          <w:tcPr>
            <w:tcW w:w="2376" w:type="dxa"/>
            <w:vMerge w:val="restart"/>
          </w:tcPr>
          <w:p w14:paraId="2811B458" w14:textId="77777777" w:rsidR="00EA651E" w:rsidRPr="00A66BB3" w:rsidRDefault="00EA651E" w:rsidP="00812172">
            <w:pPr>
              <w:spacing w:line="360" w:lineRule="auto"/>
              <w:jc w:val="both"/>
              <w:rPr>
                <w:rFonts w:ascii="Times New Roman" w:hAnsi="Times New Roman" w:cs="Times New Roman"/>
                <w:sz w:val="24"/>
                <w:szCs w:val="24"/>
              </w:rPr>
            </w:pPr>
          </w:p>
          <w:p w14:paraId="4A40645E" w14:textId="4C610B81"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Educational Level</w:t>
            </w:r>
          </w:p>
        </w:tc>
        <w:tc>
          <w:tcPr>
            <w:tcW w:w="2411" w:type="dxa"/>
          </w:tcPr>
          <w:p w14:paraId="2357402B" w14:textId="77777777" w:rsidR="00EA651E" w:rsidRDefault="00EA651E" w:rsidP="00812172">
            <w:pPr>
              <w:spacing w:line="360" w:lineRule="auto"/>
              <w:jc w:val="both"/>
              <w:rPr>
                <w:rFonts w:ascii="Times New Roman" w:hAnsi="Times New Roman" w:cs="Times New Roman"/>
                <w:sz w:val="24"/>
                <w:szCs w:val="24"/>
                <w:lang w:val="pt-PT"/>
              </w:rPr>
            </w:pPr>
          </w:p>
        </w:tc>
        <w:tc>
          <w:tcPr>
            <w:tcW w:w="2338" w:type="dxa"/>
          </w:tcPr>
          <w:p w14:paraId="6545792D" w14:textId="1C91F28B"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Frequency</w:t>
            </w:r>
          </w:p>
        </w:tc>
        <w:tc>
          <w:tcPr>
            <w:tcW w:w="2340" w:type="dxa"/>
          </w:tcPr>
          <w:p w14:paraId="35469F18"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EA651E" w14:paraId="2303A0E4" w14:textId="77777777" w:rsidTr="00812172">
        <w:tc>
          <w:tcPr>
            <w:tcW w:w="2376" w:type="dxa"/>
            <w:vMerge/>
          </w:tcPr>
          <w:p w14:paraId="7B02B36D"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31AA5E00" w14:textId="555300BE"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rimary</w:t>
            </w:r>
          </w:p>
        </w:tc>
        <w:tc>
          <w:tcPr>
            <w:tcW w:w="2338" w:type="dxa"/>
          </w:tcPr>
          <w:p w14:paraId="6FE4F426"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3</w:t>
            </w:r>
          </w:p>
        </w:tc>
        <w:tc>
          <w:tcPr>
            <w:tcW w:w="2340" w:type="dxa"/>
          </w:tcPr>
          <w:p w14:paraId="3D7740F4"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0.9</w:t>
            </w:r>
          </w:p>
        </w:tc>
      </w:tr>
      <w:tr w:rsidR="00EA651E" w14:paraId="606BA8DA" w14:textId="77777777" w:rsidTr="00812172">
        <w:tc>
          <w:tcPr>
            <w:tcW w:w="2376" w:type="dxa"/>
            <w:vMerge/>
          </w:tcPr>
          <w:p w14:paraId="5D4012E8"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7E224471" w14:textId="012D1D81" w:rsidR="00EA651E" w:rsidRPr="002D1B7F"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Secondary</w:t>
            </w:r>
          </w:p>
        </w:tc>
        <w:tc>
          <w:tcPr>
            <w:tcW w:w="2338" w:type="dxa"/>
          </w:tcPr>
          <w:p w14:paraId="03A88E0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2</w:t>
            </w:r>
          </w:p>
        </w:tc>
        <w:tc>
          <w:tcPr>
            <w:tcW w:w="2340" w:type="dxa"/>
          </w:tcPr>
          <w:p w14:paraId="745E4AE2"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8.6</w:t>
            </w:r>
          </w:p>
        </w:tc>
      </w:tr>
      <w:tr w:rsidR="00EA651E" w14:paraId="4D94263D" w14:textId="77777777" w:rsidTr="00812172">
        <w:trPr>
          <w:trHeight w:val="264"/>
        </w:trPr>
        <w:tc>
          <w:tcPr>
            <w:tcW w:w="2376" w:type="dxa"/>
            <w:vMerge/>
          </w:tcPr>
          <w:p w14:paraId="1D398AA4"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3886814" w14:textId="15EED0D1" w:rsidR="00EA651E" w:rsidRPr="002D1B7F"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Higher Education</w:t>
            </w:r>
          </w:p>
        </w:tc>
        <w:tc>
          <w:tcPr>
            <w:tcW w:w="2338" w:type="dxa"/>
          </w:tcPr>
          <w:p w14:paraId="630DB170"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40" w:type="dxa"/>
          </w:tcPr>
          <w:p w14:paraId="1F5CFE4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1</w:t>
            </w:r>
          </w:p>
        </w:tc>
      </w:tr>
      <w:tr w:rsidR="00EA651E" w14:paraId="7A9EFADB" w14:textId="77777777" w:rsidTr="00812172">
        <w:trPr>
          <w:trHeight w:val="141"/>
        </w:trPr>
        <w:tc>
          <w:tcPr>
            <w:tcW w:w="2376" w:type="dxa"/>
            <w:vMerge/>
          </w:tcPr>
          <w:p w14:paraId="478BC555"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581E192E" w14:textId="54B214B1"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No Information</w:t>
            </w:r>
          </w:p>
        </w:tc>
        <w:tc>
          <w:tcPr>
            <w:tcW w:w="2338" w:type="dxa"/>
          </w:tcPr>
          <w:p w14:paraId="15B8E89C"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9</w:t>
            </w:r>
          </w:p>
        </w:tc>
        <w:tc>
          <w:tcPr>
            <w:tcW w:w="2340" w:type="dxa"/>
          </w:tcPr>
          <w:p w14:paraId="71C0558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4</w:t>
            </w:r>
          </w:p>
        </w:tc>
      </w:tr>
      <w:tr w:rsidR="00EA651E" w14:paraId="7BAA990B" w14:textId="77777777" w:rsidTr="00812172">
        <w:tc>
          <w:tcPr>
            <w:tcW w:w="2376" w:type="dxa"/>
            <w:vMerge w:val="restart"/>
          </w:tcPr>
          <w:p w14:paraId="400A8E7B" w14:textId="4F50682F" w:rsidR="00EA651E" w:rsidRDefault="00A66BB3" w:rsidP="00812172">
            <w:pPr>
              <w:spacing w:line="360" w:lineRule="auto"/>
              <w:jc w:val="both"/>
              <w:rPr>
                <w:rFonts w:ascii="Times New Roman" w:hAnsi="Times New Roman" w:cs="Times New Roman"/>
                <w:sz w:val="24"/>
                <w:szCs w:val="24"/>
                <w:lang w:val="pt-PT"/>
              </w:rPr>
            </w:pPr>
            <w:bookmarkStart w:id="0" w:name="_Hlk225862313"/>
            <w:r w:rsidRPr="00A66BB3">
              <w:rPr>
                <w:rFonts w:ascii="Times New Roman" w:hAnsi="Times New Roman" w:cs="Times New Roman"/>
                <w:sz w:val="24"/>
                <w:szCs w:val="24"/>
                <w:lang w:val="pt-BR"/>
              </w:rPr>
              <w:t>Marital Status</w:t>
            </w:r>
          </w:p>
        </w:tc>
        <w:tc>
          <w:tcPr>
            <w:tcW w:w="2411" w:type="dxa"/>
          </w:tcPr>
          <w:p w14:paraId="7008E650" w14:textId="0D46A736"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Single</w:t>
            </w:r>
          </w:p>
        </w:tc>
        <w:tc>
          <w:tcPr>
            <w:tcW w:w="2338" w:type="dxa"/>
          </w:tcPr>
          <w:p w14:paraId="20787EE7"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w:t>
            </w:r>
          </w:p>
        </w:tc>
        <w:tc>
          <w:tcPr>
            <w:tcW w:w="2340" w:type="dxa"/>
          </w:tcPr>
          <w:p w14:paraId="49A936D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0</w:t>
            </w:r>
          </w:p>
        </w:tc>
      </w:tr>
      <w:tr w:rsidR="00EA651E" w14:paraId="5528F22F" w14:textId="77777777" w:rsidTr="00812172">
        <w:trPr>
          <w:trHeight w:val="282"/>
        </w:trPr>
        <w:tc>
          <w:tcPr>
            <w:tcW w:w="2376" w:type="dxa"/>
            <w:vMerge/>
          </w:tcPr>
          <w:p w14:paraId="5ABE3640"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E342DCF" w14:textId="3C8C0C4C"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Married</w:t>
            </w:r>
          </w:p>
        </w:tc>
        <w:tc>
          <w:tcPr>
            <w:tcW w:w="2338" w:type="dxa"/>
          </w:tcPr>
          <w:p w14:paraId="42CE4201"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1</w:t>
            </w:r>
          </w:p>
        </w:tc>
        <w:tc>
          <w:tcPr>
            <w:tcW w:w="2340" w:type="dxa"/>
          </w:tcPr>
          <w:p w14:paraId="7DC6F81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6.2</w:t>
            </w:r>
          </w:p>
        </w:tc>
      </w:tr>
      <w:tr w:rsidR="00EA651E" w14:paraId="238C61BD" w14:textId="77777777" w:rsidTr="00812172">
        <w:trPr>
          <w:trHeight w:val="267"/>
        </w:trPr>
        <w:tc>
          <w:tcPr>
            <w:tcW w:w="2376" w:type="dxa"/>
            <w:vMerge/>
          </w:tcPr>
          <w:p w14:paraId="1EDFCEEA"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0B11B8AF" w14:textId="6B79DD9D"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No Information</w:t>
            </w:r>
          </w:p>
        </w:tc>
        <w:tc>
          <w:tcPr>
            <w:tcW w:w="2338" w:type="dxa"/>
          </w:tcPr>
          <w:p w14:paraId="41E6C49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2340" w:type="dxa"/>
          </w:tcPr>
          <w:p w14:paraId="4D11162C"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bookmarkEnd w:id="0"/>
      <w:tr w:rsidR="00EA651E" w14:paraId="51CF4CEF" w14:textId="77777777" w:rsidTr="00812172">
        <w:tc>
          <w:tcPr>
            <w:tcW w:w="2376" w:type="dxa"/>
            <w:vMerge w:val="restart"/>
          </w:tcPr>
          <w:p w14:paraId="5B8E5BA3" w14:textId="23BA0378"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lace of Residence</w:t>
            </w:r>
          </w:p>
        </w:tc>
        <w:tc>
          <w:tcPr>
            <w:tcW w:w="2411" w:type="dxa"/>
          </w:tcPr>
          <w:p w14:paraId="7F5E5D18" w14:textId="77777777" w:rsidR="00EA651E" w:rsidRDefault="00EA651E" w:rsidP="0081217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ural</w:t>
            </w:r>
          </w:p>
        </w:tc>
        <w:tc>
          <w:tcPr>
            <w:tcW w:w="2338" w:type="dxa"/>
          </w:tcPr>
          <w:p w14:paraId="62265C99"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5</w:t>
            </w:r>
          </w:p>
        </w:tc>
        <w:tc>
          <w:tcPr>
            <w:tcW w:w="2340" w:type="dxa"/>
          </w:tcPr>
          <w:p w14:paraId="74BB5596"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9.5</w:t>
            </w:r>
          </w:p>
        </w:tc>
      </w:tr>
      <w:tr w:rsidR="00EA651E" w14:paraId="3D36C2F7" w14:textId="77777777" w:rsidTr="00812172">
        <w:tc>
          <w:tcPr>
            <w:tcW w:w="2376" w:type="dxa"/>
            <w:vMerge/>
          </w:tcPr>
          <w:p w14:paraId="18C746F7"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2FFA38EA" w14:textId="4AD3C51E"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Urban</w:t>
            </w:r>
          </w:p>
        </w:tc>
        <w:tc>
          <w:tcPr>
            <w:tcW w:w="2338" w:type="dxa"/>
          </w:tcPr>
          <w:p w14:paraId="2D6631E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7</w:t>
            </w:r>
          </w:p>
        </w:tc>
        <w:tc>
          <w:tcPr>
            <w:tcW w:w="2340" w:type="dxa"/>
          </w:tcPr>
          <w:p w14:paraId="4495ADBB"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0.5</w:t>
            </w:r>
          </w:p>
        </w:tc>
      </w:tr>
      <w:tr w:rsidR="00EA651E" w14:paraId="79E46179" w14:textId="77777777" w:rsidTr="00812172">
        <w:tc>
          <w:tcPr>
            <w:tcW w:w="2376" w:type="dxa"/>
            <w:vMerge w:val="restart"/>
          </w:tcPr>
          <w:p w14:paraId="78E24403" w14:textId="0F96E1E5"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arity</w:t>
            </w:r>
          </w:p>
        </w:tc>
        <w:tc>
          <w:tcPr>
            <w:tcW w:w="2411" w:type="dxa"/>
          </w:tcPr>
          <w:p w14:paraId="1B580F78" w14:textId="1C3CC34F" w:rsidR="00EA651E" w:rsidRDefault="00A66BB3" w:rsidP="00812172">
            <w:pPr>
              <w:spacing w:line="360" w:lineRule="auto"/>
              <w:jc w:val="both"/>
              <w:rPr>
                <w:rFonts w:ascii="Times New Roman" w:hAnsi="Times New Roman" w:cs="Times New Roman"/>
                <w:i/>
                <w:iCs/>
                <w:sz w:val="24"/>
                <w:szCs w:val="24"/>
              </w:rPr>
            </w:pPr>
            <w:r w:rsidRPr="00A66BB3">
              <w:rPr>
                <w:lang w:val="pt-BR"/>
              </w:rPr>
              <w:t>Primigravida</w:t>
            </w:r>
          </w:p>
        </w:tc>
        <w:tc>
          <w:tcPr>
            <w:tcW w:w="2338" w:type="dxa"/>
          </w:tcPr>
          <w:p w14:paraId="1C56231F" w14:textId="77777777" w:rsidR="00EA651E" w:rsidRDefault="00EA651E" w:rsidP="00812172">
            <w:pPr>
              <w:spacing w:line="360" w:lineRule="auto"/>
              <w:jc w:val="both"/>
              <w:rPr>
                <w:rFonts w:ascii="Times New Roman" w:hAnsi="Times New Roman" w:cs="Times New Roman"/>
                <w:sz w:val="24"/>
                <w:szCs w:val="24"/>
                <w:lang w:val="pt-PT"/>
              </w:rPr>
            </w:pPr>
            <w:r w:rsidRPr="00E70C3E">
              <w:t>26</w:t>
            </w:r>
          </w:p>
        </w:tc>
        <w:tc>
          <w:tcPr>
            <w:tcW w:w="2340" w:type="dxa"/>
          </w:tcPr>
          <w:p w14:paraId="2F8E1C67" w14:textId="77777777" w:rsidR="00EA651E" w:rsidRDefault="00EA651E" w:rsidP="00812172">
            <w:pPr>
              <w:spacing w:line="360" w:lineRule="auto"/>
              <w:jc w:val="both"/>
              <w:rPr>
                <w:rFonts w:ascii="Times New Roman" w:hAnsi="Times New Roman" w:cs="Times New Roman"/>
                <w:sz w:val="24"/>
                <w:szCs w:val="24"/>
                <w:lang w:val="pt-PT"/>
              </w:rPr>
            </w:pPr>
            <w:r w:rsidRPr="00E70C3E">
              <w:t>61.2</w:t>
            </w:r>
          </w:p>
        </w:tc>
      </w:tr>
      <w:tr w:rsidR="00EA651E" w14:paraId="4DF89C36" w14:textId="77777777" w:rsidTr="00812172">
        <w:tc>
          <w:tcPr>
            <w:tcW w:w="2376" w:type="dxa"/>
            <w:vMerge/>
          </w:tcPr>
          <w:p w14:paraId="497C58CA"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26724B6" w14:textId="4726B3F8" w:rsidR="00EA651E" w:rsidRDefault="00A66BB3" w:rsidP="00812172">
            <w:pPr>
              <w:spacing w:line="360" w:lineRule="auto"/>
              <w:jc w:val="both"/>
              <w:rPr>
                <w:rFonts w:ascii="Times New Roman" w:hAnsi="Times New Roman" w:cs="Times New Roman"/>
                <w:i/>
                <w:iCs/>
                <w:sz w:val="24"/>
                <w:szCs w:val="24"/>
              </w:rPr>
            </w:pPr>
            <w:r w:rsidRPr="00A66BB3">
              <w:rPr>
                <w:lang w:val="pt-BR"/>
              </w:rPr>
              <w:t>Multiparous</w:t>
            </w:r>
          </w:p>
        </w:tc>
        <w:tc>
          <w:tcPr>
            <w:tcW w:w="2338" w:type="dxa"/>
          </w:tcPr>
          <w:p w14:paraId="09F8201B" w14:textId="77777777" w:rsidR="00EA651E" w:rsidRDefault="00EA651E" w:rsidP="00812172">
            <w:pPr>
              <w:spacing w:line="360" w:lineRule="auto"/>
              <w:jc w:val="both"/>
              <w:rPr>
                <w:rFonts w:ascii="Times New Roman" w:hAnsi="Times New Roman" w:cs="Times New Roman"/>
                <w:sz w:val="24"/>
                <w:szCs w:val="24"/>
                <w:lang w:val="pt-PT"/>
              </w:rPr>
            </w:pPr>
            <w:r w:rsidRPr="00376EB0">
              <w:t>16</w:t>
            </w:r>
          </w:p>
        </w:tc>
        <w:tc>
          <w:tcPr>
            <w:tcW w:w="2340" w:type="dxa"/>
          </w:tcPr>
          <w:p w14:paraId="0EF451F3" w14:textId="77777777" w:rsidR="00EA651E" w:rsidRDefault="00EA651E" w:rsidP="00812172">
            <w:pPr>
              <w:spacing w:line="360" w:lineRule="auto"/>
              <w:jc w:val="both"/>
              <w:rPr>
                <w:rFonts w:ascii="Times New Roman" w:hAnsi="Times New Roman" w:cs="Times New Roman"/>
                <w:sz w:val="24"/>
                <w:szCs w:val="24"/>
                <w:lang w:val="pt-PT"/>
              </w:rPr>
            </w:pPr>
            <w:r w:rsidRPr="00376EB0">
              <w:t>38.8</w:t>
            </w:r>
          </w:p>
        </w:tc>
      </w:tr>
    </w:tbl>
    <w:p w14:paraId="417BCDA2" w14:textId="77777777" w:rsidR="00374E73" w:rsidRDefault="00374E73" w:rsidP="003D3CE9">
      <w:pPr>
        <w:spacing w:line="360" w:lineRule="auto"/>
        <w:jc w:val="both"/>
        <w:rPr>
          <w:rFonts w:ascii="Times New Roman" w:hAnsi="Times New Roman" w:cs="Times New Roman"/>
          <w:sz w:val="24"/>
          <w:szCs w:val="24"/>
          <w:lang w:val="pt-PT"/>
        </w:rPr>
      </w:pPr>
    </w:p>
    <w:p w14:paraId="38AB21A3" w14:textId="4A9FD070" w:rsidR="003D3CE9" w:rsidRPr="00D742E6" w:rsidRDefault="00D742E6" w:rsidP="003D3CE9">
      <w:pPr>
        <w:spacing w:line="360" w:lineRule="auto"/>
        <w:jc w:val="both"/>
        <w:rPr>
          <w:rFonts w:ascii="Times New Roman" w:hAnsi="Times New Roman" w:cs="Times New Roman"/>
          <w:sz w:val="24"/>
          <w:szCs w:val="24"/>
          <w:lang w:val="en-US"/>
        </w:rPr>
      </w:pPr>
      <w:r w:rsidRPr="00D742E6">
        <w:rPr>
          <w:rFonts w:ascii="Times New Roman" w:hAnsi="Times New Roman" w:cs="Times New Roman"/>
          <w:sz w:val="24"/>
          <w:szCs w:val="24"/>
          <w:lang w:val="en-US"/>
        </w:rPr>
        <w:t xml:space="preserve">The results of the present study demonstrate a predominance of participants with a low level of education, with 30.9% having completed primary school and 28.6% secondary school. This profile is similar to that observed in studies conducted in Mozambique </w:t>
      </w:r>
      <w:r w:rsidR="003D3CE9">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3D3CE9" w:rsidRPr="00D742E6">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3D3CE9" w:rsidRPr="00D742E6">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742E6">
        <w:rPr>
          <w:rFonts w:ascii="Times New Roman" w:hAnsi="Times New Roman" w:cs="Times New Roman"/>
          <w:noProof/>
          <w:sz w:val="24"/>
          <w:szCs w:val="24"/>
          <w:lang w:val="en-US"/>
        </w:rPr>
        <w:t>(Bulo, 2025; Nhampossa et al., 2023)</w:t>
      </w:r>
      <w:r w:rsidR="003D3CE9">
        <w:rPr>
          <w:rFonts w:ascii="Times New Roman" w:hAnsi="Times New Roman" w:cs="Times New Roman"/>
          <w:sz w:val="24"/>
          <w:szCs w:val="24"/>
          <w:lang w:val="pt-PT"/>
        </w:rPr>
        <w:fldChar w:fldCharType="end"/>
      </w:r>
      <w:r w:rsidR="003D3CE9" w:rsidRPr="00D742E6">
        <w:rPr>
          <w:rFonts w:ascii="Times New Roman" w:hAnsi="Times New Roman" w:cs="Times New Roman"/>
          <w:sz w:val="24"/>
          <w:szCs w:val="24"/>
          <w:lang w:val="en-US"/>
        </w:rPr>
        <w:t>,</w:t>
      </w:r>
      <w:r w:rsidRPr="00D742E6">
        <w:rPr>
          <w:rFonts w:ascii="Times New Roman" w:hAnsi="Times New Roman" w:cs="Times New Roman"/>
          <w:sz w:val="24"/>
          <w:szCs w:val="24"/>
          <w:lang w:val="en-US"/>
        </w:rPr>
        <w:t xml:space="preserve"> where more than half of pregnant women with UTIs had only basic education. A study </w:t>
      </w:r>
      <w:r w:rsidRPr="00D742E6">
        <w:rPr>
          <w:rFonts w:ascii="Times New Roman" w:hAnsi="Times New Roman" w:cs="Times New Roman"/>
          <w:sz w:val="24"/>
          <w:szCs w:val="24"/>
          <w:lang w:val="en-US"/>
        </w:rPr>
        <w:lastRenderedPageBreak/>
        <w:t>conducted in Ethiopia identified a statistically significant association between low educational level and a higher prevalence of asymptomatic bacteriuria</w:t>
      </w:r>
      <w:r w:rsidR="003D3CE9">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pPC9E
aXNwbGF5VGV4dD48cmVjb3JkPjxyZWMtbnVtYmVyPjUyNTwvcmVjLW51bWJlcj48Zm9yZWlnbi1r
ZXlzPjxrZXkgYXBwPSJFTiIgZGItaWQ9IjAwdnZyZTB6bXNlcnJwZXdyOWE1dHdwemU5cGFzdnJh
dnJwYSIgdGltZXN0YW1wPSIxNzc1MDMwNDEwIj41MjU8L2tleT48L2ZvcmVpZ24ta2V5cz48cmVm
LXR5cGUgbmFtZT0iSm91cm5hbCBBcnRpY2xlIj4xNzwvcmVmLXR5cGU+PGNvbnRyaWJ1dG9ycz48
YXV0aG9ycz48YXV0aG9yPkdldGFuZWgsIFQuPC9hdXRob3I+PGF1dGhvcj5OZWdlc3NlLCBBLjwv
YXV0aG9yPjxhdXRob3I+RGVzc2llLCBHLjwvYXV0aG9yPjxhdXRob3I+RGVzdGEsIE0uPC9hdXRo
b3I+PGF1dGhvcj5UaWdhYnUsIEEuPC9hdXRob3I+PC9hdXRob3JzPjwvY29udHJpYnV0b3JzPjxh
dXRoLWFkZHJlc3M+RGVwYXJ0bWVudCBvZiBNaWR3aWZlcnksIENvbGxlZ2Ugb2YgSGVhbHRoIFNj
aWVuY2UsIERlYnJlIE1hcmtvcyBVbml2ZXJzaXR5LCBEZWJyZSBNYXJrb3MsIEV0aGlvcGlhLiYj
eEQ7RGVwYXJ0bWVudCBvZiBIdW1hbiBOdXRyaXRpb24gYW5kIEZvb2QgU2NpZW5jZSwgQ29sbGVn
ZSBvZiBIZWFsdGggU2NpZW5jZSwgRGVicmUgTWFya29zIFVuaXZlcnNpdHksIERlYnJlIE1hcmtv
cywgRXRoaW9waWEuJiN4RDtDZW50ZXIgb2YgRXhjZWxsZW5jZSBpbiBIdW1hbiBOdXRyaXRpb24s
IFNjaG9vbCBvZiBIdW1hbiBOdXRyaXRpb24sIEZvb2QgU2NpZW5jZSBhbmQgVGVjaG5vbG9neSwg
SGF3YXNzYSBVbml2ZXJzaXR5LCBFdGhpb3BpYS4mI3hEO0RlcGFydG1lbnQgb2YgTnVyc2luZywg
Q29sbGVnZSBvZiBNZWRpY2luZSBhbmQgSGVhbHRoIFNjaWVuY2UsIEJhaGlyIERhciBVbml2ZXJz
aXR5LCBCYWhpciBEYXIsIEV0aGlvcGlhLiYjeEQ7RGVwYXJ0bWVudCBvZiBOdXJzaW5nLCBDb2xs
ZWdlIG9mIEhlYWx0aCBTY2llbmNlLCBEZWJyZSBUYWJvciBVbml2ZXJzaXR5LCBEZWJyZSBUYWJv
ciwgRXRoaW9waWEuPC9hdXRoLWFkZHJlc3M+PHRpdGxlcz48dGl0bGU+UHJldmFsZW5jZSBvZiBV
cmluYXJ5IFRyYWN0IEluZmVjdGlvbiBhbmQgSXRzIEFzc29jaWF0ZWQgRmFjdG9ycyBhbW9uZyBQ
cmVnbmFudCBXb21lbiBpbiBFdGhpb3BpYTogQSBTeXN0ZW1hdGljIFJldmlldyBhbmQgTWV0YS1B
bmFseXNpczwvdGl0bGU+PHNlY29uZGFyeS10aXRsZT5CaW9tZWQgUmVzIEludDwvc2Vjb25kYXJ5
LXRpdGxlPjwvdGl0bGVzPjxwZXJpb2RpY2FsPjxmdWxsLXRpdGxlPkJpb21lZCBSZXMgSW50PC9m
dWxsLXRpdGxlPjwvcGVyaW9kaWNhbD48cGFnZXM+NjU1MTUyNjwvcGFnZXM+PHZvbHVtZT4yMDIx
PC92b2x1bWU+PGVkaXRpb24+MjAyMTEyMDE8L2VkaXRpb24+PGtleXdvcmRzPjxrZXl3b3JkPkV0
aGlvcGlhL2VwaWRlbWlvbG9neTwva2V5d29yZD48a2V5d29yZD5GZW1hbGU8L2tleXdvcmQ+PGtl
eXdvcmQ+SHVtYW5zPC9rZXl3b3JkPjxrZXl3b3JkPlByZWduYW5jeTwva2V5d29yZD48a2V5d29y
ZD5QcmVnbmFudCBQZW9wbGU8L2tleXdvcmQ+PGtleXdvcmQ+UHJldmFsZW5jZTwva2V5d29yZD48
a2V5d29yZD5VcmluYXJ5IFRyYWN0IEluZmVjdGlvbnMvKmVwaWRlbWlvbG9neS8qZXRpb2xvZ3k8
L2tleXdvcmQ+PC9rZXl3b3Jkcz48ZGF0ZXM+PHllYXI+MjAyMTwveWVhcj48L2RhdGVzPjxpc2Ju
PjIzMTQtNjE0MSAoRWxlY3Ryb25pYykmI3hEOzIzMTQtNjEzMyAoUHJpbnQpPC9pc2JuPjxhY2Nl
c3Npb24tbnVtPjM0OTAxMjc2PC9hY2Nlc3Npb24tbnVtPjx1cmxzPjxyZWxhdGVkLXVybHM+PHVy
bD5odHRwczovL3d3dy5uY2JpLm5sbS5uaWguZ292L3B1Ym1lZC8zNDkwMTI3NjwvdXJsPjwvcmVs
YXRlZC11cmxzPjwvdXJscz48Y3VzdG9tMT5UaGUgYXV0aG9ycyBoYXZlIGRlY2xhcmVkIHRoYXQg
dGhlcmUgYXJlIG5vIGNvbXBldGluZyBpbnRlcmVzdHMuPC9jdXN0b20xPjxjdXN0b20yPlBNQzg2
NTQ1NzA8L2N1c3RvbTI+PGVsZWN0cm9uaWMtcmVzb3VyY2UtbnVtPjEwLjExNTUvMjAyMS82NTUx
NTI2PC9lbGVjdHJvbmljLXJlc291cmNlLW51bT48cmVtb3RlLWRhdGFiYXNlLW5hbWU+TWVkbGlu
ZTwvcmVtb3RlLWRhdGFiYXNlLW5hbWU+PHJlbW90ZS1kYXRhYmFzZS1wcm92aWRlcj5OTE08L3Jl
bW90ZS1kYXRhYmFzZS1wcm92aWRlcj48L3JlY29yZD48L0NpdGU+PC9FbmROb3RlPn==
</w:fldData>
        </w:fldChar>
      </w:r>
      <w:r w:rsidR="003D3CE9" w:rsidRPr="00D742E6">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pPC9E
aXNwbGF5VGV4dD48cmVjb3JkPjxyZWMtbnVtYmVyPjUyNTwvcmVjLW51bWJlcj48Zm9yZWlnbi1r
ZXlzPjxrZXkgYXBwPSJFTiIgZGItaWQ9IjAwdnZyZTB6bXNlcnJwZXdyOWE1dHdwemU5cGFzdnJh
dnJwYSIgdGltZXN0YW1wPSIxNzc1MDMwNDEwIj41MjU8L2tleT48L2ZvcmVpZ24ta2V5cz48cmVm
LXR5cGUgbmFtZT0iSm91cm5hbCBBcnRpY2xlIj4xNzwvcmVmLXR5cGU+PGNvbnRyaWJ1dG9ycz48
YXV0aG9ycz48YXV0aG9yPkdldGFuZWgsIFQuPC9hdXRob3I+PGF1dGhvcj5OZWdlc3NlLCBBLjwv
YXV0aG9yPjxhdXRob3I+RGVzc2llLCBHLjwvYXV0aG9yPjxhdXRob3I+RGVzdGEsIE0uPC9hdXRo
b3I+PGF1dGhvcj5UaWdhYnUsIEEuPC9hdXRob3I+PC9hdXRob3JzPjwvY29udHJpYnV0b3JzPjxh
dXRoLWFkZHJlc3M+RGVwYXJ0bWVudCBvZiBNaWR3aWZlcnksIENvbGxlZ2Ugb2YgSGVhbHRoIFNj
aWVuY2UsIERlYnJlIE1hcmtvcyBVbml2ZXJzaXR5LCBEZWJyZSBNYXJrb3MsIEV0aGlvcGlhLiYj
eEQ7RGVwYXJ0bWVudCBvZiBIdW1hbiBOdXRyaXRpb24gYW5kIEZvb2QgU2NpZW5jZSwgQ29sbGVn
ZSBvZiBIZWFsdGggU2NpZW5jZSwgRGVicmUgTWFya29zIFVuaXZlcnNpdHksIERlYnJlIE1hcmtv
cywgRXRoaW9waWEuJiN4RDtDZW50ZXIgb2YgRXhjZWxsZW5jZSBpbiBIdW1hbiBOdXRyaXRpb24s
IFNjaG9vbCBvZiBIdW1hbiBOdXRyaXRpb24sIEZvb2QgU2NpZW5jZSBhbmQgVGVjaG5vbG9neSwg
SGF3YXNzYSBVbml2ZXJzaXR5LCBFdGhpb3BpYS4mI3hEO0RlcGFydG1lbnQgb2YgTnVyc2luZywg
Q29sbGVnZSBvZiBNZWRpY2luZSBhbmQgSGVhbHRoIFNjaWVuY2UsIEJhaGlyIERhciBVbml2ZXJz
aXR5LCBCYWhpciBEYXIsIEV0aGlvcGlhLiYjeEQ7RGVwYXJ0bWVudCBvZiBOdXJzaW5nLCBDb2xs
ZWdlIG9mIEhlYWx0aCBTY2llbmNlLCBEZWJyZSBUYWJvciBVbml2ZXJzaXR5LCBEZWJyZSBUYWJv
ciwgRXRoaW9waWEuPC9hdXRoLWFkZHJlc3M+PHRpdGxlcz48dGl0bGU+UHJldmFsZW5jZSBvZiBV
cmluYXJ5IFRyYWN0IEluZmVjdGlvbiBhbmQgSXRzIEFzc29jaWF0ZWQgRmFjdG9ycyBhbW9uZyBQ
cmVnbmFudCBXb21lbiBpbiBFdGhpb3BpYTogQSBTeXN0ZW1hdGljIFJldmlldyBhbmQgTWV0YS1B
bmFseXNpczwvdGl0bGU+PHNlY29uZGFyeS10aXRsZT5CaW9tZWQgUmVzIEludDwvc2Vjb25kYXJ5
LXRpdGxlPjwvdGl0bGVzPjxwZXJpb2RpY2FsPjxmdWxsLXRpdGxlPkJpb21lZCBSZXMgSW50PC9m
dWxsLXRpdGxlPjwvcGVyaW9kaWNhbD48cGFnZXM+NjU1MTUyNjwvcGFnZXM+PHZvbHVtZT4yMDIx
PC92b2x1bWU+PGVkaXRpb24+MjAyMTEyMDE8L2VkaXRpb24+PGtleXdvcmRzPjxrZXl3b3JkPkV0
aGlvcGlhL2VwaWRlbWlvbG9neTwva2V5d29yZD48a2V5d29yZD5GZW1hbGU8L2tleXdvcmQ+PGtl
eXdvcmQ+SHVtYW5zPC9rZXl3b3JkPjxrZXl3b3JkPlByZWduYW5jeTwva2V5d29yZD48a2V5d29y
ZD5QcmVnbmFudCBQZW9wbGU8L2tleXdvcmQ+PGtleXdvcmQ+UHJldmFsZW5jZTwva2V5d29yZD48
a2V5d29yZD5VcmluYXJ5IFRyYWN0IEluZmVjdGlvbnMvKmVwaWRlbWlvbG9neS8qZXRpb2xvZ3k8
L2tleXdvcmQ+PC9rZXl3b3Jkcz48ZGF0ZXM+PHllYXI+MjAyMTwveWVhcj48L2RhdGVzPjxpc2Ju
PjIzMTQtNjE0MSAoRWxlY3Ryb25pYykmI3hEOzIzMTQtNjEzMyAoUHJpbnQpPC9pc2JuPjxhY2Nl
c3Npb24tbnVtPjM0OTAxMjc2PC9hY2Nlc3Npb24tbnVtPjx1cmxzPjxyZWxhdGVkLXVybHM+PHVy
bD5odHRwczovL3d3dy5uY2JpLm5sbS5uaWguZ292L3B1Ym1lZC8zNDkwMTI3NjwvdXJsPjwvcmVs
YXRlZC11cmxzPjwvdXJscz48Y3VzdG9tMT5UaGUgYXV0aG9ycyBoYXZlIGRlY2xhcmVkIHRoYXQg
dGhlcmUgYXJlIG5vIGNvbXBldGluZyBpbnRlcmVzdHMuPC9jdXN0b20xPjxjdXN0b20yPlBNQzg2
NTQ1NzA8L2N1c3RvbTI+PGVsZWN0cm9uaWMtcmVzb3VyY2UtbnVtPjEwLjExNTUvMjAyMS82NTUx
NTI2PC9lbGVjdHJvbmljLXJlc291cmNlLW51bT48cmVtb3RlLWRhdGFiYXNlLW5hbWU+TWVkbGlu
ZTwvcmVtb3RlLWRhdGFiYXNlLW5hbWU+PHJlbW90ZS1kYXRhYmFzZS1wcm92aWRlcj5OTE08L3Jl
bW90ZS1kYXRhYmFzZS1wcm92aWRlcj48L3JlY29yZD48L0NpdGU+PC9FbmROb3RlPn==
</w:fldData>
        </w:fldChar>
      </w:r>
      <w:r w:rsidR="003D3CE9" w:rsidRPr="00D742E6">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742E6">
        <w:rPr>
          <w:rFonts w:ascii="Times New Roman" w:hAnsi="Times New Roman" w:cs="Times New Roman"/>
          <w:noProof/>
          <w:sz w:val="24"/>
          <w:szCs w:val="24"/>
          <w:lang w:val="en-US"/>
        </w:rPr>
        <w:t>(</w:t>
      </w:r>
      <w:proofErr w:type="spellStart"/>
      <w:r w:rsidR="003D3CE9" w:rsidRPr="00D742E6">
        <w:rPr>
          <w:rFonts w:ascii="Times New Roman" w:hAnsi="Times New Roman" w:cs="Times New Roman"/>
          <w:noProof/>
          <w:sz w:val="24"/>
          <w:szCs w:val="24"/>
          <w:lang w:val="en-US"/>
        </w:rPr>
        <w:t>Getaneh</w:t>
      </w:r>
      <w:proofErr w:type="spellEnd"/>
      <w:r w:rsidR="003D3CE9" w:rsidRPr="00D742E6">
        <w:rPr>
          <w:rFonts w:ascii="Times New Roman" w:hAnsi="Times New Roman" w:cs="Times New Roman"/>
          <w:noProof/>
          <w:sz w:val="24"/>
          <w:szCs w:val="24"/>
          <w:lang w:val="en-US"/>
        </w:rPr>
        <w:t xml:space="preserve"> et al., 2021)</w:t>
      </w:r>
      <w:r w:rsidR="003D3CE9">
        <w:rPr>
          <w:rFonts w:ascii="Times New Roman" w:hAnsi="Times New Roman" w:cs="Times New Roman"/>
          <w:sz w:val="24"/>
          <w:szCs w:val="24"/>
          <w:lang w:val="pt-PT"/>
        </w:rPr>
        <w:fldChar w:fldCharType="end"/>
      </w:r>
      <w:r w:rsidR="003D3CE9" w:rsidRPr="00D742E6">
        <w:rPr>
          <w:rFonts w:ascii="Times New Roman" w:hAnsi="Times New Roman" w:cs="Times New Roman"/>
          <w:sz w:val="24"/>
          <w:szCs w:val="24"/>
          <w:lang w:val="en-US"/>
        </w:rPr>
        <w:t xml:space="preserve">. </w:t>
      </w:r>
      <w:r w:rsidRPr="00D742E6">
        <w:rPr>
          <w:rFonts w:ascii="Times New Roman" w:hAnsi="Times New Roman" w:cs="Times New Roman"/>
          <w:sz w:val="24"/>
          <w:szCs w:val="24"/>
          <w:lang w:val="en-US"/>
        </w:rPr>
        <w:t>These findings suggest that low educational attainment may compromise knowledge regarding intimate hygiene, infection signs, and adherence to prenatal care, thereby increasing vulnerability to UTIs</w:t>
      </w:r>
      <w:r w:rsidR="003D3CE9" w:rsidRPr="00D742E6">
        <w:rPr>
          <w:rFonts w:ascii="Times New Roman" w:hAnsi="Times New Roman" w:cs="Times New Roman"/>
          <w:sz w:val="24"/>
          <w:szCs w:val="24"/>
          <w:lang w:val="en-US"/>
        </w:rPr>
        <w:t>.</w:t>
      </w:r>
    </w:p>
    <w:p w14:paraId="183641F5" w14:textId="4C1861BC" w:rsidR="003D3CE9" w:rsidRPr="00D97F73" w:rsidRDefault="00D97F73" w:rsidP="003D3CE9">
      <w:pPr>
        <w:spacing w:line="360" w:lineRule="auto"/>
        <w:jc w:val="both"/>
        <w:rPr>
          <w:rFonts w:ascii="Times New Roman" w:hAnsi="Times New Roman" w:cs="Times New Roman"/>
          <w:sz w:val="24"/>
          <w:szCs w:val="24"/>
          <w:lang w:val="en-US"/>
        </w:rPr>
      </w:pPr>
      <w:r w:rsidRPr="00D97F73">
        <w:rPr>
          <w:rFonts w:ascii="Times New Roman" w:hAnsi="Times New Roman" w:cs="Times New Roman"/>
          <w:sz w:val="24"/>
          <w:szCs w:val="24"/>
          <w:lang w:val="en-US"/>
        </w:rPr>
        <w:t>Regarding marital status, the high proportion of single women (50%) may reflect greater social vulnerability. Studies in Southern Africa show that women without a stable partner tend to have lower social and economic support, which negatively influences access to and continuity of healthcare</w:t>
      </w:r>
      <w:r>
        <w:rPr>
          <w:rFonts w:ascii="Times New Roman" w:hAnsi="Times New Roman" w:cs="Times New Roman"/>
          <w:sz w:val="24"/>
          <w:szCs w:val="24"/>
          <w:lang w:val="en-US"/>
        </w:rPr>
        <w:t xml:space="preserve"> </w:t>
      </w:r>
      <w:r w:rsidR="003D3CE9">
        <w:rPr>
          <w:rFonts w:ascii="Times New Roman" w:hAnsi="Times New Roman" w:cs="Times New Roman"/>
          <w:sz w:val="24"/>
          <w:szCs w:val="24"/>
          <w:lang w:val="pt-PT"/>
        </w:rPr>
        <w:fldChar w:fldCharType="begin">
          <w:fldData xml:space="preserve">PEVuZE5vdGU+PENpdGU+PEF1dGhvcj5UZXNzZW1hPC9BdXRob3I+PFllYXI+MjAyMjwvWWVhcj48
UmVjTnVtPjUyNDwvUmVjTnVtPjxEaXNwbGF5VGV4dD4oVGVzc2VtYSBldCBhbC4sIDIwMjIpPC9E
aXNwbGF5VGV4dD48cmVjb3JkPjxyZWMtbnVtYmVyPjUyNDwvcmVjLW51bWJlcj48Zm9yZWlnbi1r
ZXlzPjxrZXkgYXBwPSJFTiIgZGItaWQ9IjAwdnZyZTB6bXNlcnJwZXdyOWE1dHdwemU5cGFzdnJh
dnJwYSIgdGltZXN0YW1wPSIxNzc1MDMwNDA0Ij41MjQ8L2tleT48L2ZvcmVpZ24ta2V5cz48cmVm
LXR5cGUgbmFtZT0iSm91cm5hbCBBcnRpY2xlIj4xNzwvcmVmLXR5cGU+PGNvbnRyaWJ1dG9ycz48
YXV0aG9ycz48YXV0aG9yPlRlc3NlbWEsIFouIFQuPC9hdXRob3I+PGF1dGhvcj5Xb3JrdSwgTS4g
Ry48L2F1dGhvcj48YXV0aG9yPlRlc2VtYSwgRy4gQS48L2F1dGhvcj48YXV0aG9yPkFsYW1uZWgs
IFQuIFMuPC9hdXRob3I+PGF1dGhvcj5UZXNoYWxlLCBBLiBCLjwvYXV0aG9yPjxhdXRob3I+WWVz
aGF3LCBZLjwvYXV0aG9yPjxhdXRob3I+QWxlbSwgQS4gWi48L2F1dGhvcj48YXV0aG9yPkF5YWxl
dywgSC4gRy48L2F1dGhvcj48YXV0aG9yPkxpeWV3LCBBLiBNLjwvYXV0aG9yPjwvYXV0aG9ycz48
L2NvbnRyaWJ1dG9ycz48YXV0aC1hZGRyZXNzPkVwaWRlbWlvbG9neSBhbmQgQmlvc3RhdGlzdGlj
cywgVW5pdmVyc2l0eSBvZiBHb25kYXIgQ29sbGVnZSBvZiBNZWRpY2luZSBhbmQgSGVhbHRoIFNj
aWVuY2VzLCBHb25kYXIsIEV0aGlvcGlhIHplbWVudXQxOTc5QGdtYWlsLmNvbS4mI3hEO0h1bWFu
IEFuYXRvbXksIFVuaXZlcnNpdHkgb2YgR29uZGFyLCBHb25kYXIsIEV0aGlvcGlhLiYjeEQ7RXBp
ZGVtaW9sb2d5IGFuZCBCaW9zdGF0aXN0aWNzLCBVbml2ZXJzaXR5IG9mIEdvbmRhciBDb2xsZWdl
IG9mIE1lZGljaW5lIGFuZCBIZWFsdGggU2NpZW5jZXMsIEdvbmRhciwgRXRoaW9waWEuJiN4RDtN
ZWRpY2FsIFBoeXNpb2xvZ3ksIFVuaXZlcnNpdHkgb2YgR29uZGFyIENvbGxlZ2Ugb2YgTWVkaWNp
bmUgYW5kIEhlYWx0aCBTY2llbmNlcywgR29uZGFyLCBFdGhpb3BpYS4mI3hEO0RlcGFydG1lbnQg
b2YgTWlkd2lmZXJ5LCBTY2hvb2wgb2YgTnVyc2luZyBhbmQgTWlkd2lmZXJ5LCBDb2xsZWdlIG9m
IE1lZGljaW5lIGFuZCBIZWFsdGggU2NpZW5jZXMsIFdvbGxvIFVuaXZlcnNpdHksIERlc3NpZSwg
RXRoaW9waWEuPC9hdXRoLWFkZHJlc3M+PHRpdGxlcz48dGl0bGU+RGV0ZXJtaW5hbnRzIG9mIGFj
Y2Vzc2luZyBoZWFsdGhjYXJlIGluIFN1Yi1TYWhhcmFuIEFmcmljYTogYSBtaXhlZC1lZmZlY3Qg
YW5hbHlzaXMgb2YgcmVjZW50IERlbW9ncmFwaGljIGFuZCBIZWFsdGggU3VydmV5cyBmcm9tIDM2
IGNvdW50cmllczwvdGl0bGU+PHNlY29uZGFyeS10aXRsZT5CTUogT3Blbjwvc2Vjb25kYXJ5LXRp
dGxlPjwvdGl0bGVzPjxwZXJpb2RpY2FsPjxmdWxsLXRpdGxlPkJNSiBPcGVuPC9mdWxsLXRpdGxl
PjwvcGVyaW9kaWNhbD48cGFnZXM+ZTA1NDM5NzwvcGFnZXM+PHZvbHVtZT4xMjwvdm9sdW1lPjxu
dW1iZXI+MTwvbnVtYmVyPjxlZGl0aW9uPjIwMjIwMTMxPC9lZGl0aW9uPjxrZXl3b3Jkcz48a2V5
d29yZD5BZG9sZXNjZW50PC9rZXl3b3JkPjxrZXl3b3JkPkFkdWx0PC9rZXl3b3JkPjxrZXl3b3Jk
PkFmcmljYSBTb3V0aCBvZiB0aGUgU2FoYXJhL2VwaWRlbWlvbG9neTwva2V5d29yZD48a2V5d29y
ZD5Dcm9zcy1TZWN0aW9uYWwgU3R1ZGllczwva2V5d29yZD48a2V5d29yZD5GZW1hbGU8L2tleXdv
cmQ+PGtleXdvcmQ+KkhlYWx0aCBTZXJ2aWNlcyBBY2Nlc3NpYmlsaXR5PC9rZXl3b3JkPjxrZXl3
b3JkPkhlYWx0aCBTdXJ2ZXlzPC9rZXl3b3JkPjxrZXl3b3JkPkh1bWFuczwva2V5d29yZD48a2V5
d29yZD5NaWRkbGUgQWdlZDwva2V5d29yZD48a2V5d29yZD5QcmVnbmFuY3k8L2tleXdvcmQ+PGtl
eXdvcmQ+UHJldmFsZW5jZTwva2V5d29yZD48a2V5d29yZD5Zb3VuZyBBZHVsdDwva2V5d29yZD48
a2V5d29yZD5lcGlkZW1pb2xvZ3k8L2tleXdvcmQ+PGtleXdvcmQ+aW50ZXJuYXRpb25hbCBoZWFs
dGggc2VydmljZXM8L2tleXdvcmQ+PGtleXdvcmQ+cHVibGljIGhlYWx0aDwva2V5d29yZD48a2V5
d29yZD5xdWFsaXR5IGluIGhlYWx0aCBjYXJlPC9rZXl3b3JkPjwva2V5d29yZHM+PGRhdGVzPjx5
ZWFyPjIwMjI8L3llYXI+PHB1Yi1kYXRlcz48ZGF0ZT5KYW4gMzE8L2RhdGU+PC9wdWItZGF0ZXM+
PC9kYXRlcz48aXNibj4yMDQ0LTYwNTUgKEVsZWN0cm9uaWMpJiN4RDsyMDQ0LTYwNTUgKExpbmtp
bmcpPC9pc2JuPjxhY2Nlc3Npb24tbnVtPjM1MTA1NjM1PC9hY2Nlc3Npb24tbnVtPjx1cmxzPjxy
ZWxhdGVkLXVybHM+PHVybD5odHRwczovL3d3dy5uY2JpLm5sbS5uaWguZ292L3B1Ym1lZC8zNTEw
NTYzNTwvdXJsPjwvcmVsYXRlZC11cmxzPjwvdXJscz48Y3VzdG9tMT5Db21wZXRpbmcgaW50ZXJl
c3RzOiBOb25lIGRlY2xhcmVkLjwvY3VzdG9tMT48Y3VzdG9tMj5QTUM4ODA0NjMyPC9jdXN0b20y
PjxlbGVjdHJvbmljLXJlc291cmNlLW51bT4xMC4xMTM2L2Jtam9wZW4tMjAyMS0wNTQzOTc8L2Vs
ZWN0cm9uaWMtcmVzb3VyY2UtbnVtPjxyZW1vdGUtZGF0YWJhc2UtbmFtZT5NZWRsaW5lPC9yZW1v
dGUtZGF0YWJhc2UtbmFtZT48cmVtb3RlLWRhdGFiYXNlLXByb3ZpZGVyPk5MTTwvcmVtb3RlLWRh
dGFiYXNlLXByb3ZpZGVyPjwvcmVjb3JkPjwvQ2l0ZT48L0VuZE5vdGU+AG==
</w:fldData>
        </w:fldChar>
      </w:r>
      <w:r w:rsidR="003D3CE9" w:rsidRPr="00D97F73">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UZXNzZW1hPC9BdXRob3I+PFllYXI+MjAyMjwvWWVhcj48
UmVjTnVtPjUyNDwvUmVjTnVtPjxEaXNwbGF5VGV4dD4oVGVzc2VtYSBldCBhbC4sIDIwMjIpPC9E
aXNwbGF5VGV4dD48cmVjb3JkPjxyZWMtbnVtYmVyPjUyNDwvcmVjLW51bWJlcj48Zm9yZWlnbi1r
ZXlzPjxrZXkgYXBwPSJFTiIgZGItaWQ9IjAwdnZyZTB6bXNlcnJwZXdyOWE1dHdwemU5cGFzdnJh
dnJwYSIgdGltZXN0YW1wPSIxNzc1MDMwNDA0Ij41MjQ8L2tleT48L2ZvcmVpZ24ta2V5cz48cmVm
LXR5cGUgbmFtZT0iSm91cm5hbCBBcnRpY2xlIj4xNzwvcmVmLXR5cGU+PGNvbnRyaWJ1dG9ycz48
YXV0aG9ycz48YXV0aG9yPlRlc3NlbWEsIFouIFQuPC9hdXRob3I+PGF1dGhvcj5Xb3JrdSwgTS4g
Ry48L2F1dGhvcj48YXV0aG9yPlRlc2VtYSwgRy4gQS48L2F1dGhvcj48YXV0aG9yPkFsYW1uZWgs
IFQuIFMuPC9hdXRob3I+PGF1dGhvcj5UZXNoYWxlLCBBLiBCLjwvYXV0aG9yPjxhdXRob3I+WWVz
aGF3LCBZLjwvYXV0aG9yPjxhdXRob3I+QWxlbSwgQS4gWi48L2F1dGhvcj48YXV0aG9yPkF5YWxl
dywgSC4gRy48L2F1dGhvcj48YXV0aG9yPkxpeWV3LCBBLiBNLjwvYXV0aG9yPjwvYXV0aG9ycz48
L2NvbnRyaWJ1dG9ycz48YXV0aC1hZGRyZXNzPkVwaWRlbWlvbG9neSBhbmQgQmlvc3RhdGlzdGlj
cywgVW5pdmVyc2l0eSBvZiBHb25kYXIgQ29sbGVnZSBvZiBNZWRpY2luZSBhbmQgSGVhbHRoIFNj
aWVuY2VzLCBHb25kYXIsIEV0aGlvcGlhIHplbWVudXQxOTc5QGdtYWlsLmNvbS4mI3hEO0h1bWFu
IEFuYXRvbXksIFVuaXZlcnNpdHkgb2YgR29uZGFyLCBHb25kYXIsIEV0aGlvcGlhLiYjeEQ7RXBp
ZGVtaW9sb2d5IGFuZCBCaW9zdGF0aXN0aWNzLCBVbml2ZXJzaXR5IG9mIEdvbmRhciBDb2xsZWdl
IG9mIE1lZGljaW5lIGFuZCBIZWFsdGggU2NpZW5jZXMsIEdvbmRhciwgRXRoaW9waWEuJiN4RDtN
ZWRpY2FsIFBoeXNpb2xvZ3ksIFVuaXZlcnNpdHkgb2YgR29uZGFyIENvbGxlZ2Ugb2YgTWVkaWNp
bmUgYW5kIEhlYWx0aCBTY2llbmNlcywgR29uZGFyLCBFdGhpb3BpYS4mI3hEO0RlcGFydG1lbnQg
b2YgTWlkd2lmZXJ5LCBTY2hvb2wgb2YgTnVyc2luZyBhbmQgTWlkd2lmZXJ5LCBDb2xsZWdlIG9m
IE1lZGljaW5lIGFuZCBIZWFsdGggU2NpZW5jZXMsIFdvbGxvIFVuaXZlcnNpdHksIERlc3NpZSwg
RXRoaW9waWEuPC9hdXRoLWFkZHJlc3M+PHRpdGxlcz48dGl0bGU+RGV0ZXJtaW5hbnRzIG9mIGFj
Y2Vzc2luZyBoZWFsdGhjYXJlIGluIFN1Yi1TYWhhcmFuIEFmcmljYTogYSBtaXhlZC1lZmZlY3Qg
YW5hbHlzaXMgb2YgcmVjZW50IERlbW9ncmFwaGljIGFuZCBIZWFsdGggU3VydmV5cyBmcm9tIDM2
IGNvdW50cmllczwvdGl0bGU+PHNlY29uZGFyeS10aXRsZT5CTUogT3Blbjwvc2Vjb25kYXJ5LXRp
dGxlPjwvdGl0bGVzPjxwZXJpb2RpY2FsPjxmdWxsLXRpdGxlPkJNSiBPcGVuPC9mdWxsLXRpdGxl
PjwvcGVyaW9kaWNhbD48cGFnZXM+ZTA1NDM5NzwvcGFnZXM+PHZvbHVtZT4xMjwvdm9sdW1lPjxu
dW1iZXI+MTwvbnVtYmVyPjxlZGl0aW9uPjIwMjIwMTMxPC9lZGl0aW9uPjxrZXl3b3Jkcz48a2V5
d29yZD5BZG9sZXNjZW50PC9rZXl3b3JkPjxrZXl3b3JkPkFkdWx0PC9rZXl3b3JkPjxrZXl3b3Jk
PkFmcmljYSBTb3V0aCBvZiB0aGUgU2FoYXJhL2VwaWRlbWlvbG9neTwva2V5d29yZD48a2V5d29y
ZD5Dcm9zcy1TZWN0aW9uYWwgU3R1ZGllczwva2V5d29yZD48a2V5d29yZD5GZW1hbGU8L2tleXdv
cmQ+PGtleXdvcmQ+KkhlYWx0aCBTZXJ2aWNlcyBBY2Nlc3NpYmlsaXR5PC9rZXl3b3JkPjxrZXl3
b3JkPkhlYWx0aCBTdXJ2ZXlzPC9rZXl3b3JkPjxrZXl3b3JkPkh1bWFuczwva2V5d29yZD48a2V5
d29yZD5NaWRkbGUgQWdlZDwva2V5d29yZD48a2V5d29yZD5QcmVnbmFuY3k8L2tleXdvcmQ+PGtl
eXdvcmQ+UHJldmFsZW5jZTwva2V5d29yZD48a2V5d29yZD5Zb3VuZyBBZHVsdDwva2V5d29yZD48
a2V5d29yZD5lcGlkZW1pb2xvZ3k8L2tleXdvcmQ+PGtleXdvcmQ+aW50ZXJuYXRpb25hbCBoZWFs
dGggc2VydmljZXM8L2tleXdvcmQ+PGtleXdvcmQ+cHVibGljIGhlYWx0aDwva2V5d29yZD48a2V5
d29yZD5xdWFsaXR5IGluIGhlYWx0aCBjYXJlPC9rZXl3b3JkPjwva2V5d29yZHM+PGRhdGVzPjx5
ZWFyPjIwMjI8L3llYXI+PHB1Yi1kYXRlcz48ZGF0ZT5KYW4gMzE8L2RhdGU+PC9wdWItZGF0ZXM+
PC9kYXRlcz48aXNibj4yMDQ0LTYwNTUgKEVsZWN0cm9uaWMpJiN4RDsyMDQ0LTYwNTUgKExpbmtp
bmcpPC9pc2JuPjxhY2Nlc3Npb24tbnVtPjM1MTA1NjM1PC9hY2Nlc3Npb24tbnVtPjx1cmxzPjxy
ZWxhdGVkLXVybHM+PHVybD5odHRwczovL3d3dy5uY2JpLm5sbS5uaWguZ292L3B1Ym1lZC8zNTEw
NTYzNTwvdXJsPjwvcmVsYXRlZC11cmxzPjwvdXJscz48Y3VzdG9tMT5Db21wZXRpbmcgaW50ZXJl
c3RzOiBOb25lIGRlY2xhcmVkLjwvY3VzdG9tMT48Y3VzdG9tMj5QTUM4ODA0NjMyPC9jdXN0b20y
PjxlbGVjdHJvbmljLXJlc291cmNlLW51bT4xMC4xMTM2L2Jtam9wZW4tMjAyMS0wNTQzOTc8L2Vs
ZWN0cm9uaWMtcmVzb3VyY2UtbnVtPjxyZW1vdGUtZGF0YWJhc2UtbmFtZT5NZWRsaW5lPC9yZW1v
dGUtZGF0YWJhc2UtbmFtZT48cmVtb3RlLWRhdGFiYXNlLXByb3ZpZGVyPk5MTTwvcmVtb3RlLWRh
dGFiYXNlLXByb3ZpZGVyPjwvcmVjb3JkPjwvQ2l0ZT48L0VuZE5vdGU+AG==
</w:fldData>
        </w:fldChar>
      </w:r>
      <w:r w:rsidR="003D3CE9" w:rsidRPr="00D97F73">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97F73">
        <w:rPr>
          <w:rFonts w:ascii="Times New Roman" w:hAnsi="Times New Roman" w:cs="Times New Roman"/>
          <w:noProof/>
          <w:sz w:val="24"/>
          <w:szCs w:val="24"/>
          <w:lang w:val="en-US"/>
        </w:rPr>
        <w:t>(Tessema et al., 2022)</w:t>
      </w:r>
      <w:r w:rsidR="003D3CE9">
        <w:rPr>
          <w:rFonts w:ascii="Times New Roman" w:hAnsi="Times New Roman" w:cs="Times New Roman"/>
          <w:sz w:val="24"/>
          <w:szCs w:val="24"/>
          <w:lang w:val="pt-PT"/>
        </w:rPr>
        <w:fldChar w:fldCharType="end"/>
      </w:r>
      <w:r w:rsidR="003D3CE9" w:rsidRPr="00D97F73">
        <w:rPr>
          <w:rFonts w:ascii="Times New Roman" w:hAnsi="Times New Roman" w:cs="Times New Roman"/>
          <w:sz w:val="24"/>
          <w:szCs w:val="24"/>
          <w:lang w:val="en-US"/>
        </w:rPr>
        <w:t xml:space="preserve">. </w:t>
      </w:r>
      <w:r w:rsidRPr="00D97F73">
        <w:rPr>
          <w:rFonts w:ascii="Times New Roman" w:hAnsi="Times New Roman" w:cs="Times New Roman"/>
          <w:sz w:val="24"/>
          <w:szCs w:val="24"/>
          <w:lang w:val="en-US"/>
        </w:rPr>
        <w:t>However, it is important to note that the relationship between marital status and UTIs is not direct in all contexts</w:t>
      </w:r>
      <w:r w:rsidR="003D3CE9" w:rsidRPr="00D97F73">
        <w:rPr>
          <w:rFonts w:ascii="Times New Roman" w:hAnsi="Times New Roman" w:cs="Times New Roman"/>
          <w:sz w:val="24"/>
          <w:szCs w:val="24"/>
          <w:lang w:val="en-US"/>
        </w:rPr>
        <w:t>.</w:t>
      </w:r>
    </w:p>
    <w:p w14:paraId="748D2260" w14:textId="4BDC16D9" w:rsidR="003D3CE9" w:rsidRPr="00830DA1" w:rsidRDefault="00830DA1" w:rsidP="003D3CE9">
      <w:pPr>
        <w:spacing w:line="360" w:lineRule="auto"/>
        <w:jc w:val="both"/>
        <w:rPr>
          <w:rFonts w:ascii="Times New Roman" w:hAnsi="Times New Roman" w:cs="Times New Roman"/>
          <w:sz w:val="24"/>
          <w:szCs w:val="24"/>
          <w:lang w:val="en-US"/>
        </w:rPr>
      </w:pPr>
      <w:r w:rsidRPr="00830DA1">
        <w:rPr>
          <w:rFonts w:ascii="Times New Roman" w:hAnsi="Times New Roman" w:cs="Times New Roman"/>
          <w:sz w:val="24"/>
          <w:szCs w:val="24"/>
          <w:lang w:val="en-US"/>
        </w:rPr>
        <w:t>Concerning residence, the predominance of participants from rural areas (59.5%) aligns with regional evidence. A study conducted in Nigeria reported a higher prevalence of UTIs among rural women, attributing this finding to limited access to clean water and sanitation</w:t>
      </w:r>
      <w:r w:rsidR="003A3A08" w:rsidRPr="00830DA1">
        <w:rPr>
          <w:rFonts w:ascii="Times New Roman" w:hAnsi="Times New Roman" w:cs="Times New Roman"/>
          <w:sz w:val="24"/>
          <w:szCs w:val="24"/>
          <w:lang w:val="en-US"/>
        </w:rPr>
        <w:t xml:space="preserve"> </w:t>
      </w:r>
      <w:r w:rsidR="003A3A08">
        <w:rPr>
          <w:rFonts w:ascii="Times New Roman" w:hAnsi="Times New Roman" w:cs="Times New Roman"/>
          <w:sz w:val="24"/>
          <w:szCs w:val="24"/>
          <w:lang w:val="pt-PT"/>
        </w:rPr>
        <w:fldChar w:fldCharType="begin"/>
      </w:r>
      <w:r w:rsidR="003A3A08" w:rsidRPr="00830DA1">
        <w:rPr>
          <w:rFonts w:ascii="Times New Roman" w:hAnsi="Times New Roman" w:cs="Times New Roman"/>
          <w:sz w:val="24"/>
          <w:szCs w:val="24"/>
          <w:lang w:val="en-US"/>
        </w:rPr>
        <w:instrText xml:space="preserve"> ADDIN EN.CITE &lt;EndNote&gt;&lt;Cite&gt;&lt;Author&gt;Ezeigbo&lt;/Author&gt;&lt;Year&gt;2016&lt;/Year&gt;&lt;RecNum&gt;526&lt;/RecNum&gt;&lt;DisplayText&gt;(Ezeigbo et al., 2016)&lt;/DisplayText&gt;&lt;record&gt;&lt;rec-number&gt;526&lt;/rec-number&gt;&lt;foreign-keys&gt;&lt;key app="EN" db-id="00vvre0zmserrpewr9a5twpze9pasvravrpa" timestamp="1775030418"&gt;526&lt;/key&gt;&lt;/foreign-keys&gt;&lt;ref-type name="Journal Article"&gt;17&lt;/ref-type&gt;&lt;contributors&gt;&lt;authors&gt;&lt;author&gt;Ezeigbo, O. R.&lt;/author&gt;&lt;author&gt;Nnadozie, R. I. A.&lt;/author&gt;&lt;author&gt;Asuoha-Chuks, N.&lt;/author&gt;&lt;author&gt;Ojiako, V. U.&lt;/author&gt;&lt;author&gt;Awurum, I. N.&lt;/author&gt;&lt;author&gt;Ugochukwu, M. G.&lt;/author&gt;&lt;/authors&gt;&lt;/contributors&gt;&lt;titles&gt;&lt;title&gt;Incidence of Urinary Tract Infection (UTI) Among Pregnant Women Attending Antenatal Clinics at Some Selected Hospitals in Aba, Southeastern Nigeria&lt;/title&gt;&lt;secondary-title&gt;International Journal of Current Microbiology and Applied Sciences&lt;/secondary-title&gt;&lt;/titles&gt;&lt;periodical&gt;&lt;full-title&gt;International Journal of Current Microbiology and Applied Sciences&lt;/full-title&gt;&lt;/periodical&gt;&lt;pages&gt;193-199&lt;/pages&gt;&lt;volume&gt;5&lt;/volume&gt;&lt;number&gt;1&lt;/number&gt;&lt;section&gt;193&lt;/section&gt;&lt;dates&gt;&lt;year&gt;2016&lt;/year&gt;&lt;/dates&gt;&lt;isbn&gt;23197692&amp;#xD;23197706&lt;/isbn&gt;&lt;urls&gt;&lt;/urls&gt;&lt;electronic-resource-num&gt;10.20546/ijcmas.2016.501.017&lt;/electronic-resource-num&gt;&lt;/record&gt;&lt;/Cite&gt;&lt;/EndNote&gt;</w:instrText>
      </w:r>
      <w:r w:rsidR="003A3A08">
        <w:rPr>
          <w:rFonts w:ascii="Times New Roman" w:hAnsi="Times New Roman" w:cs="Times New Roman"/>
          <w:sz w:val="24"/>
          <w:szCs w:val="24"/>
          <w:lang w:val="pt-PT"/>
        </w:rPr>
        <w:fldChar w:fldCharType="separate"/>
      </w:r>
      <w:r w:rsidR="003A3A08" w:rsidRPr="00830DA1">
        <w:rPr>
          <w:rFonts w:ascii="Times New Roman" w:hAnsi="Times New Roman" w:cs="Times New Roman"/>
          <w:noProof/>
          <w:sz w:val="24"/>
          <w:szCs w:val="24"/>
          <w:lang w:val="en-US"/>
        </w:rPr>
        <w:t>(Ezeigbo et al., 2016)</w:t>
      </w:r>
      <w:r w:rsidR="003A3A08">
        <w:rPr>
          <w:rFonts w:ascii="Times New Roman" w:hAnsi="Times New Roman" w:cs="Times New Roman"/>
          <w:sz w:val="24"/>
          <w:szCs w:val="24"/>
          <w:lang w:val="pt-PT"/>
        </w:rPr>
        <w:fldChar w:fldCharType="end"/>
      </w:r>
      <w:r w:rsidR="003D3CE9" w:rsidRPr="00830DA1">
        <w:rPr>
          <w:rFonts w:ascii="Times New Roman" w:hAnsi="Times New Roman" w:cs="Times New Roman"/>
          <w:sz w:val="24"/>
          <w:szCs w:val="24"/>
          <w:lang w:val="en-US"/>
        </w:rPr>
        <w:t xml:space="preserve">. </w:t>
      </w:r>
      <w:r w:rsidRPr="00830DA1">
        <w:rPr>
          <w:rFonts w:ascii="Times New Roman" w:hAnsi="Times New Roman" w:cs="Times New Roman"/>
          <w:sz w:val="24"/>
          <w:szCs w:val="24"/>
          <w:lang w:val="en-US"/>
        </w:rPr>
        <w:t>Studies conducted in Mozambique also confirm significant disparities between urban and rural areas in access to maternal health services, which may contribute to delayed diagnosis and inadequate treatment of UTIs</w:t>
      </w:r>
      <w:r>
        <w:rPr>
          <w:rFonts w:ascii="Times New Roman" w:hAnsi="Times New Roman" w:cs="Times New Roman"/>
          <w:sz w:val="24"/>
          <w:szCs w:val="24"/>
          <w:lang w:val="en-US"/>
        </w:rPr>
        <w:t xml:space="preserve"> </w:t>
      </w:r>
      <w:r w:rsidR="003A3A08">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CdWxvLCAyMDI1OyBOaGFtcG9zc2Eg
ZXQgYWwuLCAyMDIzKTwvRGlzcGxheVRleHQ+PHJlY29yZD48cmVjLW51bWJlcj40OTg8L3JlYy1u
dW1iZXI+PGZvcmVpZ24ta2V5cz48a2V5IGFwcD0iRU4iIGRiLWlkPSIwMHZ2cmUwem1zZXJycGV3
cjlhNXR3cHplOXBhc3ZyYXZycGEiIHRpbWVzdGFtcD0iMTc3NDY0MzA2MCI+NDk4PC9rZXk+PC9m
b3JlaWduLWtleXM+PHJlZi10eXBlIG5hbWU9IkpvdXJuYWwgQXJ0aWNsZSI+MTc8L3JlZi10eXBl
Pjxjb250cmlidXRvcnM+PGF1dGhvcnM+PGF1dGhvcj5OaGFtcG9zc2EsIFRhY2lsdGE8L2F1dGhv
cj48YXV0aG9yPk11bmd1YW1iZSwgS2jDoXRpYTwvYXV0aG9yPjxhdXRob3I+Q2hhdXF1ZSwgQ8Op
bGlhPC9hdXRob3I+PGF1dGhvcj5DaGl2YW5ndWUsIE1hcml6YTwvYXV0aG9yPjxhdXRob3I+TWF6
dXplLCBNYXVyYTwvYXV0aG9yPjxhdXRob3I+TWVuZGVzLCBBbmV0ZTwvYXV0aG9yPjxhdXRob3I+
R2FyY2lhLU90ZXJvLCBMYXVyYTwvYXV0aG9yPjxhdXRob3I+R29uemFsZXosIFJhcXVlbDwvYXV0
aG9yPjxhdXRob3I+U2V2ZW5lLCBFc3BlcmFuw6dhPC9hdXRob3I+PGF1dGhvcj5NZW5lbmRleiwg
Q2xhcmE8L2F1dGhvcj48YXV0aG9yPlRvcnJlcywgTmV1c2E8L2F1dGhvcj48L2F1dGhvcnM+PC9j
b250cmlidXRvcnM+PHRpdGxlcz48dGl0bGU+S25vd2xlZGdlIG9mIFByZWduYW50IFdvbWVuIGlu
IFJ1cmFsIE1vemFtYmlxdWUgb24gUm91dGluZSBQcmFjdGljZXMgdG8gUHJldmVudCBhbmQgVHJl
YXQgQ29tbW9uIENvbmRpdGlvbnMgYXQgdGhlIEFudGVuYXRhbCBDYXJlIENsaW5pYzwvdGl0bGU+
PHNlY29uZGFyeS10aXRsZT5PYnN0ZXRyaWNzIGFuZCBHeW5lY29sb2d5IFJlc2VhcmNoPC9zZWNv
bmRhcnktdGl0bGU+PC90aXRsZXM+PHBlcmlvZGljYWw+PGZ1bGwtdGl0bGU+T2JzdGV0cmljcyBh
bmQgR3luZWNvbG9neSBSZXNlYXJjaDwvZnVsbC10aXRsZT48L3BlcmlvZGljYWw+PHZvbHVtZT4w
Njwvdm9sdW1lPjxudW1iZXI+MDE8L251bWJlcj48ZGF0ZXM+PHllYXI+MjAyMzwveWVhcj48L2Rh
dGVzPjxpc2JuPjI2Mzc0NTYwPC9pc2JuPjx1cmxzPjwvdXJscz48ZWxlY3Ryb25pYy1yZXNvdXJj
ZS1udW0+MTAuMjY1MDIvb2dyMDExNzwvZWxlY3Ryb25pYy1yZXNvdXJjZS1udW0+PC9yZWNvcmQ+
PC9DaXRlPjxDaXRlPjxBdXRob3I+QnVsbzwvQXV0aG9yPjxZZWFyPjIwMjU8L1llYXI+PFJlY051
bT41MDQ8L1JlY051bT48cmVjb3JkPjxyZWMtbnVtYmVyPjUwNDwvcmVjLW51bWJlcj48Zm9yZWln
bi1rZXlzPjxrZXkgYXBwPSJFTiIgZGItaWQ9IjAwdnZyZTB6bXNlcnJwZXdyOWE1dHdwemU5cGFz
dnJhdnJwYSIgdGltZXN0YW1wPSIxNzc0NjQzNjE5Ij41MDQ8L2tleT48L2ZvcmVpZ24ta2V5cz48
cmVmLXR5cGUgbmFtZT0iVGhlc2lzIj4zMjwvcmVmLXR5cGU+PGNvbnRyaWJ1dG9ycz48YXV0aG9y
cz48YXV0aG9yPkfDqXNzaWNhIFJvZ8OpcmlvIEJ1bG88L2F1dGhvcj48L2F1dGhvcnM+PHRlcnRp
YXJ5LWF1dGhvcnM+PGF1dGhvcj5FZHVhcmRvIExpbmRlcjwvYXV0aG9yPjwvdGVydGlhcnktYXV0
aG9ycz48L2NvbnRyaWJ1dG9ycz48dGl0bGVzPjx0aXRsZT5GcmVxdcOqbmNpYSBkZSBJbmZlY8On
w7VlcyBkbyBUcmFjdG8gVXJpbsOhcmlvIGVtIFBhY2llbnRlcyBBdGVuZGlkb3Mgbm8gSG9zcGl0
YWwgUHNpcXVpw6F0cmljbyBkbyBJbmZ1bGVuZSBlbSAyMDIzPC90aXRsZT48c2Vjb25kYXJ5LXRp
dGxlPkRFUEFSVEFNRU5UTyBERSBDScOKTkNJQVMgQklPTMOTR0lDQVM8L3NlY29uZGFyeS10aXRs
ZT48L3RpdGxlcz48cGFnZXM+NTE8L3BhZ2VzPjx2b2x1bWU+TGljZW5jaWF0dXJhPC92b2x1bWU+
PGRhdGVzPjx5ZWFyPjIwMjU8L3llYXI+PC9kYXRlcz48cHViLWxvY2F0aW9uPk1vemFtYmlxdWU8
L3B1Yi1sb2NhdGlvbj48cHVibGlzaGVyPlVOSVZFUlNJREFERSBFRFVBUkRPIE1PTkRMQU5FPC9w
dWJsaXNoZXI+PHVybHM+PC91cmxzPjwvcmVjb3JkPjwvQ2l0ZT48L0VuZE5vdGU+
</w:fldData>
        </w:fldChar>
      </w:r>
      <w:r w:rsidR="003A3A08" w:rsidRPr="00830DA1">
        <w:rPr>
          <w:rFonts w:ascii="Times New Roman" w:hAnsi="Times New Roman" w:cs="Times New Roman"/>
          <w:sz w:val="24"/>
          <w:szCs w:val="24"/>
          <w:lang w:val="en-US"/>
        </w:rPr>
        <w:instrText xml:space="preserve"> ADDIN EN.CITE </w:instrText>
      </w:r>
      <w:r w:rsidR="003A3A08">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CdWxvLCAyMDI1OyBOaGFtcG9zc2Eg
ZXQgYWwuLCAyMDIzKTwvRGlzcGxheVRleHQ+PHJlY29yZD48cmVjLW51bWJlcj40OTg8L3JlYy1u
dW1iZXI+PGZvcmVpZ24ta2V5cz48a2V5IGFwcD0iRU4iIGRiLWlkPSIwMHZ2cmUwem1zZXJycGV3
cjlhNXR3cHplOXBhc3ZyYXZycGEiIHRpbWVzdGFtcD0iMTc3NDY0MzA2MCI+NDk4PC9rZXk+PC9m
b3JlaWduLWtleXM+PHJlZi10eXBlIG5hbWU9IkpvdXJuYWwgQXJ0aWNsZSI+MTc8L3JlZi10eXBl
Pjxjb250cmlidXRvcnM+PGF1dGhvcnM+PGF1dGhvcj5OaGFtcG9zc2EsIFRhY2lsdGE8L2F1dGhv
cj48YXV0aG9yPk11bmd1YW1iZSwgS2jDoXRpYTwvYXV0aG9yPjxhdXRob3I+Q2hhdXF1ZSwgQ8Op
bGlhPC9hdXRob3I+PGF1dGhvcj5DaGl2YW5ndWUsIE1hcml6YTwvYXV0aG9yPjxhdXRob3I+TWF6
dXplLCBNYXVyYTwvYXV0aG9yPjxhdXRob3I+TWVuZGVzLCBBbmV0ZTwvYXV0aG9yPjxhdXRob3I+
R2FyY2lhLU90ZXJvLCBMYXVyYTwvYXV0aG9yPjxhdXRob3I+R29uemFsZXosIFJhcXVlbDwvYXV0
aG9yPjxhdXRob3I+U2V2ZW5lLCBFc3BlcmFuw6dhPC9hdXRob3I+PGF1dGhvcj5NZW5lbmRleiwg
Q2xhcmE8L2F1dGhvcj48YXV0aG9yPlRvcnJlcywgTmV1c2E8L2F1dGhvcj48L2F1dGhvcnM+PC9j
b250cmlidXRvcnM+PHRpdGxlcz48dGl0bGU+S25vd2xlZGdlIG9mIFByZWduYW50IFdvbWVuIGlu
IFJ1cmFsIE1vemFtYmlxdWUgb24gUm91dGluZSBQcmFjdGljZXMgdG8gUHJldmVudCBhbmQgVHJl
YXQgQ29tbW9uIENvbmRpdGlvbnMgYXQgdGhlIEFudGVuYXRhbCBDYXJlIENsaW5pYzwvdGl0bGU+
PHNlY29uZGFyeS10aXRsZT5PYnN0ZXRyaWNzIGFuZCBHeW5lY29sb2d5IFJlc2VhcmNoPC9zZWNv
bmRhcnktdGl0bGU+PC90aXRsZXM+PHBlcmlvZGljYWw+PGZ1bGwtdGl0bGU+T2JzdGV0cmljcyBh
bmQgR3luZWNvbG9neSBSZXNlYXJjaDwvZnVsbC10aXRsZT48L3BlcmlvZGljYWw+PHZvbHVtZT4w
Njwvdm9sdW1lPjxudW1iZXI+MDE8L251bWJlcj48ZGF0ZXM+PHllYXI+MjAyMzwveWVhcj48L2Rh
dGVzPjxpc2JuPjI2Mzc0NTYwPC9pc2JuPjx1cmxzPjwvdXJscz48ZWxlY3Ryb25pYy1yZXNvdXJj
ZS1udW0+MTAuMjY1MDIvb2dyMDExNzwvZWxlY3Ryb25pYy1yZXNvdXJjZS1udW0+PC9yZWNvcmQ+
PC9DaXRlPjxDaXRlPjxBdXRob3I+QnVsbzwvQXV0aG9yPjxZZWFyPjIwMjU8L1llYXI+PFJlY051
bT41MDQ8L1JlY051bT48cmVjb3JkPjxyZWMtbnVtYmVyPjUwNDwvcmVjLW51bWJlcj48Zm9yZWln
bi1rZXlzPjxrZXkgYXBwPSJFTiIgZGItaWQ9IjAwdnZyZTB6bXNlcnJwZXdyOWE1dHdwemU5cGFz
dnJhdnJwYSIgdGltZXN0YW1wPSIxNzc0NjQzNjE5Ij41MDQ8L2tleT48L2ZvcmVpZ24ta2V5cz48
cmVmLXR5cGUgbmFtZT0iVGhlc2lzIj4zMjwvcmVmLXR5cGU+PGNvbnRyaWJ1dG9ycz48YXV0aG9y
cz48YXV0aG9yPkfDqXNzaWNhIFJvZ8OpcmlvIEJ1bG88L2F1dGhvcj48L2F1dGhvcnM+PHRlcnRp
YXJ5LWF1dGhvcnM+PGF1dGhvcj5FZHVhcmRvIExpbmRlcjwvYXV0aG9yPjwvdGVydGlhcnktYXV0
aG9ycz48L2NvbnRyaWJ1dG9ycz48dGl0bGVzPjx0aXRsZT5GcmVxdcOqbmNpYSBkZSBJbmZlY8On
w7VlcyBkbyBUcmFjdG8gVXJpbsOhcmlvIGVtIFBhY2llbnRlcyBBdGVuZGlkb3Mgbm8gSG9zcGl0
YWwgUHNpcXVpw6F0cmljbyBkbyBJbmZ1bGVuZSBlbSAyMDIzPC90aXRsZT48c2Vjb25kYXJ5LXRp
dGxlPkRFUEFSVEFNRU5UTyBERSBDScOKTkNJQVMgQklPTMOTR0lDQVM8L3NlY29uZGFyeS10aXRs
ZT48L3RpdGxlcz48cGFnZXM+NTE8L3BhZ2VzPjx2b2x1bWU+TGljZW5jaWF0dXJhPC92b2x1bWU+
PGRhdGVzPjx5ZWFyPjIwMjU8L3llYXI+PC9kYXRlcz48cHViLWxvY2F0aW9uPk1vemFtYmlxdWU8
L3B1Yi1sb2NhdGlvbj48cHVibGlzaGVyPlVOSVZFUlNJREFERSBFRFVBUkRPIE1PTkRMQU5FPC9w
dWJsaXNoZXI+PHVybHM+PC91cmxzPjwvcmVjb3JkPjwvQ2l0ZT48L0VuZE5vdGU+
</w:fldData>
        </w:fldChar>
      </w:r>
      <w:r w:rsidR="003A3A08" w:rsidRPr="00830DA1">
        <w:rPr>
          <w:rFonts w:ascii="Times New Roman" w:hAnsi="Times New Roman" w:cs="Times New Roman"/>
          <w:sz w:val="24"/>
          <w:szCs w:val="24"/>
          <w:lang w:val="en-US"/>
        </w:rPr>
        <w:instrText xml:space="preserve"> ADDIN EN.CITE.DATA </w:instrText>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end"/>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separate"/>
      </w:r>
      <w:r w:rsidR="003A3A08" w:rsidRPr="00830DA1">
        <w:rPr>
          <w:rFonts w:ascii="Times New Roman" w:hAnsi="Times New Roman" w:cs="Times New Roman"/>
          <w:noProof/>
          <w:sz w:val="24"/>
          <w:szCs w:val="24"/>
          <w:lang w:val="en-US"/>
        </w:rPr>
        <w:t>(Bulo, 2025; Nhampossa et al., 2023)</w:t>
      </w:r>
      <w:r w:rsidR="003A3A08">
        <w:rPr>
          <w:rFonts w:ascii="Times New Roman" w:hAnsi="Times New Roman" w:cs="Times New Roman"/>
          <w:sz w:val="24"/>
          <w:szCs w:val="24"/>
          <w:lang w:val="pt-PT"/>
        </w:rPr>
        <w:fldChar w:fldCharType="end"/>
      </w:r>
      <w:r w:rsidR="003D3CE9" w:rsidRPr="00830DA1">
        <w:rPr>
          <w:rFonts w:ascii="Times New Roman" w:hAnsi="Times New Roman" w:cs="Times New Roman"/>
          <w:sz w:val="24"/>
          <w:szCs w:val="24"/>
          <w:lang w:val="en-US"/>
        </w:rPr>
        <w:t xml:space="preserve">. </w:t>
      </w:r>
      <w:r w:rsidRPr="00830DA1">
        <w:rPr>
          <w:rFonts w:ascii="Times New Roman" w:hAnsi="Times New Roman" w:cs="Times New Roman"/>
          <w:sz w:val="24"/>
          <w:szCs w:val="24"/>
          <w:lang w:val="en-US"/>
        </w:rPr>
        <w:t>Therefore, the data from the present study reinforce the role of structural determinants in the epidemiology of these infection</w:t>
      </w:r>
      <w:r w:rsidR="003D3CE9" w:rsidRPr="00830DA1">
        <w:rPr>
          <w:rFonts w:ascii="Times New Roman" w:hAnsi="Times New Roman" w:cs="Times New Roman"/>
          <w:sz w:val="24"/>
          <w:szCs w:val="24"/>
          <w:lang w:val="en-US"/>
        </w:rPr>
        <w:t>s.</w:t>
      </w:r>
    </w:p>
    <w:p w14:paraId="656CBCED" w14:textId="5FE7220D" w:rsidR="003D3CE9" w:rsidRPr="008A4569" w:rsidRDefault="00FF41EC" w:rsidP="003D3CE9">
      <w:pPr>
        <w:spacing w:line="360" w:lineRule="auto"/>
        <w:jc w:val="both"/>
        <w:rPr>
          <w:rFonts w:ascii="Times New Roman" w:hAnsi="Times New Roman" w:cs="Times New Roman"/>
          <w:sz w:val="24"/>
          <w:szCs w:val="24"/>
          <w:lang w:val="en-US"/>
        </w:rPr>
      </w:pPr>
      <w:r w:rsidRPr="00FF41EC">
        <w:rPr>
          <w:rFonts w:ascii="Times New Roman" w:hAnsi="Times New Roman" w:cs="Times New Roman"/>
          <w:sz w:val="24"/>
          <w:szCs w:val="24"/>
          <w:lang w:val="en-US"/>
        </w:rPr>
        <w:t xml:space="preserve">Regarding parity, the predominance of </w:t>
      </w:r>
      <w:r w:rsidR="005A0AB3" w:rsidRPr="00FF41EC">
        <w:rPr>
          <w:rFonts w:ascii="Times New Roman" w:hAnsi="Times New Roman" w:cs="Times New Roman"/>
          <w:sz w:val="24"/>
          <w:szCs w:val="24"/>
          <w:lang w:val="en-US"/>
        </w:rPr>
        <w:t>primigravida</w:t>
      </w:r>
      <w:r w:rsidRPr="00FF41EC">
        <w:rPr>
          <w:rFonts w:ascii="Times New Roman" w:hAnsi="Times New Roman" w:cs="Times New Roman"/>
          <w:sz w:val="24"/>
          <w:szCs w:val="24"/>
          <w:lang w:val="en-US"/>
        </w:rPr>
        <w:t xml:space="preserve"> (61.2%) is consistent with some African studies, which observed a higher frequency of UTIs in first-time pregnant women, associating this finding with less experience in preventive care during pregnancy </w:t>
      </w:r>
      <w:r w:rsidR="003A3A08">
        <w:rPr>
          <w:rFonts w:ascii="Times New Roman"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pv
aG5zb24gZXQgYWwuLCAyMDIxOyBPcmppIGV0IGFsLiwgMjAyMik8L0Rpc3BsYXlUZXh0PjxyZWNv
cmQ+PHJlYy1udW1iZXI+NDkzPC9yZWMtbnVtYmVyPjxmb3JlaWduLWtleXM+PGtleSBhcHA9IkVO
IiBkYi1pZD0iMDB2dnJlMHptc2VycnBld3I5YTV0d3B6ZTlwYXN2cmF2cnBhIiB0aW1lc3RhbXA9
IjE3NzQ2NDMwMTEiPjQ5Mzwva2V5PjwvZm9yZWlnbi1rZXlzPjxyZWYtdHlwZSBuYW1lPSJKb3Vy
bmFsIEFydGljbGUiPjE3PC9yZWYtdHlwZT48Y29udHJpYnV0b3JzPjxhdXRob3JzPjxhdXRob3I+
R2lsYmVydCwgTi4gTS48L2F1dGhvcj48YXV0aG9yPk8mYXBvcztCcmllbiwgVi4gUC48L2F1dGhv
cj48YXV0aG9yPkh1bHRncmVuLCBTLjwvYXV0aG9yPjxhdXRob3I+TWFjb25lcywgRy48L2F1dGhv
cj48YXV0aG9yPkxld2lzLCBXLiBHLjwvYXV0aG9yPjxhdXRob3I+TGV3aXMsIEEuIEwuPC9hdXRo
b3I+PC9hdXRob3JzPjwvY29udHJpYnV0b3JzPjxhdXRoLWFkZHJlc3M+RGVwYXJ0bWVudCBvZiBN
b2xlY3VsYXIgTWljcm9iaW9sb2d5LCBDZW50ZXIgZm9yIFdvbWVuJmFwb3M7cyBJbmZlY3Rpb3Vz
IERpc2Vhc2UgUmVzZWFyY2gsIFdhc2hpbmd0b24gVW5pdmVyc2l0eSBTY2hvb2wgb2YgTWVkaWNp
bmUsIFN0IExvdWlzLCBNaXNzb3VyaSwgVW5pdGVkIFN0YXRlcy4mI3hEO0RlcGFydG1lbnQgb2Yg
T2JzdGV0cmljcyBhbmQgR3luZWNvbG9neSwgQ2VudGVyIGZvciBXb21lbiZhcG9zO3MgSW5mZWN0
aW91cyBEaXNlYXNlIFJlc2VhcmNoLCBXYXNoaW5ndG9uIFVuaXZlcnNpdHkgU2Nob29sIG9mIE1l
ZGljaW5lLCBTdCBMb3VpcywgTWlzc291cmksIFVuaXRlZCBTdGF0ZXMuJiN4RDtEZXBhcnRtZW50
IG9mIE1lZGljaW5lLCBDZW50ZXIgZm9yIFdvbWVuJmFwb3M7cyBJbmZlY3Rpb3VzIERpc2Vhc2Ug
UmVzZWFyY2gsIFdhc2hpbmd0b24gVW5pdmVyc2l0eSBTY2hvb2wgb2YgTWVkaWNpbmUsIFN0IExv
dWlzLCBNaXNzb3VyaSwgVW5pdGVkIFN0YXRlcy4mI3hEO0RlcGFydG1lbnRzIG9mIE1vbGVjdWxh
ciBNaWNyb2Jpb2xvZ3ksIE9ic3RldHJpY3MgYW5kIEd5bmVjb2xvZ3ksIENlbnRlciBmb3IgV29t
ZW4mYXBvcztzIEluZmVjdGlvdXMgRGlzZWFzZSBSZXNlYXJjaCwgV2FzaGluZ3RvbiBVbml2ZXJz
aXR5IFNjaG9vbCBvZiBNZWRpY2luZSwgU3QgTG91aXMsIE1pc3NvdXJpLCBVbml0ZWQgU3RhdGVz
LjwvYXV0aC1hZGRyZXNzPjx0aXRsZXM+PHRpdGxlPlVyaW5hcnkgdHJhY3QgaW5mZWN0aW9uIGFz
IGEgcHJldmVudGFibGUgY2F1c2Ugb2YgcHJlZ25hbmN5IGNvbXBsaWNhdGlvbnM6IG9wcG9ydHVu
aXRpZXMsIGNoYWxsZW5nZXMsIGFuZCBhIGdsb2JhbCBjYWxsIHRvIGFjdGlvbjwvdGl0bGU+PHNl
Y29uZGFyeS10aXRsZT5HbG9iIEFkdiBIZWFsdGggTWVkPC9zZWNvbmRhcnktdGl0bGU+PC90aXRs
ZXM+PHBlcmlvZGljYWw+PGZ1bGwtdGl0bGU+R2xvYiBBZHYgSGVhbHRoIE1lZDwvZnVsbC10aXRs
ZT48L3BlcmlvZGljYWw+PHBhZ2VzPjU5LTY5PC9wYWdlcz48dm9sdW1lPjI8L3ZvbHVtZT48bnVt
YmVyPjU8L251bWJlcj48a2V5d29yZHM+PGtleXdvcmQ+VXJpbmFyeSB0cmFjdCBpbmZlY3Rpb248
L2tleXdvcmQ+PGtleXdvcmQ+Y29tcGxpY2F0aW9uczwva2V5d29yZD48a2V5d29yZD5wcmVnbmFu
Y3k8L2tleXdvcmQ+PGtleXdvcmQ+cHJldmVudGlvbjwva2V5d29yZD48a2V5d29yZD53b21lbiZh
cG9zO3MgaGVhbHRoPC9rZXl3b3JkPjwva2V5d29yZHM+PGRhdGVzPjx5ZWFyPjIwMTM8L3llYXI+
PHB1Yi1kYXRlcz48ZGF0ZT5TZXA8L2RhdGU+PC9wdWItZGF0ZXM+PC9kYXRlcz48aXNibj4yMTY0
LTk1N1ggKFByaW50KSYjeEQ7MjE2NC05NTYxIChFbGVjdHJvbmljKSYjeEQ7MjE2NC05NTYxIChM
aW5raW5nKTwvaXNibj48YWNjZXNzaW9uLW51bT4yNDQxNjY5NjwvYWNjZXNzaW9uLW51bT48dXJs
cz48cmVsYXRlZC11cmxzPjx1cmw+aHR0cHM6Ly93d3cubmNiaS5ubG0ubmloLmdvdi9wdWJtZWQv
MjQ0MTY2OTY8L3VybD48L3JlbGF0ZWQtdXJscz48L3VybHM+PGN1c3RvbTI+UE1DMzgzMzU2Mjwv
Y3VzdG9tMj48ZWxlY3Ryb25pYy1yZXNvdXJjZS1udW0+MTAuNzQ1My9nYWhtai4yMDEzLjA2MTwv
ZWxlY3Ryb25pYy1yZXNvdXJjZS1udW0+PHJlbW90ZS1kYXRhYmFzZS1uYW1lPlB1Yk1lZC1ub3Qt
TUVETElORTwvcmVtb3RlLWRhdGFiYXNlLW5hbWU+PHJlbW90ZS1kYXRhYmFzZS1wcm92aWRlcj5O
TE08L3JlbW90ZS1kYXRhYmFzZS1wcm92aWRlcj48L3JlY29yZD48L0NpdGU+PENpdGU+PEF1dGhv
cj5PcmppPC9BdXRob3I+PFllYXI+MjAyMjwvWWVhcj48UmVjTnVtPjUwMjwvUmVjTnVtPjxyZWNv
cmQ+PHJlYy1udW1iZXI+NTAyPC9yZWMtbnVtYmVyPjxmb3JlaWduLWtleXM+PGtleSBhcHA9IkVO
IiBkYi1pZD0iMDB2dnJlMHptc2VycnBld3I5YTV0d3B6ZTlwYXN2cmF2cnBhIiB0aW1lc3RhbXA9
IjE3NzQ2NDMwOTEiPjUwMjwva2V5PjwvZm9yZWlnbi1rZXlzPjxyZWYtdHlwZSBuYW1lPSJKb3Vy
bmFsIEFydGljbGUiPjE3PC9yZWYtdHlwZT48Y29udHJpYnV0b3JzPjxhdXRob3JzPjxhdXRob3I+
T3JqaSwgTy48L2F1dGhvcj48YXV0aG9yPkRsYW1pbmksIFouPC9hdXRob3I+PGF1dGhvcj5XaXNl
LCBBLiBKLjwvYXV0aG9yPjwvYXV0aG9ycz48L2NvbnRyaWJ1dG9ycz48YXV0aC1hZGRyZXNzPkRl
cGFydG1lbnQgb2YgT2JzdGV0cmljcyBhbmQgR3luYWVjb2xvZ3ksIEZhY3VsdHkgb2YgSGVhbHRo
IFNjaWVuY2VzLCBVbml2ZXJzaXR5IG9mIHRoZSBXaXR3YXRlcnNyYW5kLCBKb2hhbm5lc2J1cmcs
IFNvdXRoIEFmcmljYS48L2F1dGgtYWRkcmVzcz48dGl0bGVzPjx0aXRsZT5VcmluYXJ5IGJhY3Rl
cmlhbCBwcm9maWxlIGFuZCBhbnRpYmlvdGljIHN1c2NlcHRpYmlsaXR5IHBhdHRlcm4gYW1vbmcg
cHJlZ25hbnQgd29tZW4gaW4gUmFoaW1hIE1vb3NhIE1vdGhlciBhbmQgQ2hpbGQgSG9zcGl0YWws
IEpvaGFubmVzYnVyZzwvdGl0bGU+PHNlY29uZGFyeS10aXRsZT5TIEFmciBKIEluZmVjdCBEaXM8
L3NlY29uZGFyeS10aXRsZT48L3RpdGxlcz48cGVyaW9kaWNhbD48ZnVsbC10aXRsZT5TIEFmciBK
IEluZmVjdCBEaXM8L2Z1bGwtdGl0bGU+PC9wZXJpb2RpY2FsPjxwYWdlcz4zNDM8L3BhZ2VzPjx2
b2x1bWU+Mzc8L3ZvbHVtZT48bnVtYmVyPjE8L251bWJlcj48ZWRpdGlvbj4yMDIyMDEyODwvZWRp
dGlvbj48a2V5d29yZHM+PGtleXdvcmQ+VXRpPC9rZXl3b3JkPjxrZXl3b3JkPnBhdGhvZ2VuPC9r
ZXl3b3JkPjxrZXl3b3JkPnByZWduYW5jeTwva2V5d29yZD48a2V5d29yZD5zZW5zaXRpdml0eTwv
a2V5d29yZD48a2V5d29yZD5zZW5zaXRpdml0eSBhbmQgY3VsdHVyZTwva2V5d29yZD48a2V5d29y
ZD51cmluZSBtaWNyb3Njb3B5PC9rZXl3b3JkPjwva2V5d29yZHM+PGRhdGVzPjx5ZWFyPjIwMjI8
L3llYXI+PC9kYXRlcz48aXNibj4yMzEzLTE4MTAgKEVsZWN0cm9uaWMpJiN4RDsyMzEyLTAwNTMg
KFByaW50KSYjeEQ7MjMxMi0wMDUzIChMaW5raW5nKTwvaXNibj48YWNjZXNzaW9uLW51bT4zNTE2
OTU4NzwvYWNjZXNzaW9uLW51bT48dXJscz48cmVsYXRlZC11cmxzPjx1cmw+aHR0cHM6Ly93d3cu
bmNiaS5ubG0ubmloLmdvdi9wdWJtZWQvMzUxNjk1ODc8L3VybD48L3JlbGF0ZWQtdXJscz48L3Vy
bHM+PGN1c3RvbTE+VGhlIGF1dGhvcnMgZGVjbGFyZSB0aGF0IHRoZXkgaGF2ZSBubyBmaW5hbmNp
YWwgb3IgcGVyc29uYWwgcmVsYXRpb25zaGlwcyB0aGF0IG1heSBoYXZlIGluYXBwcm9wcmlhdGVs
eSBpbmZsdWVuY2VkIHRoZW0gaW4gd3JpdGluZyB0aGlzIGFydGljbGUuPC9jdXN0b20xPjxjdXN0
b20yPlBNQzg4MzIwMTg8L2N1c3RvbTI+PGVsZWN0cm9uaWMtcmVzb3VyY2UtbnVtPjEwLjQxMDIv
c2FqaWQudjM3aTEuMzQzPC9lbGVjdHJvbmljLXJlc291cmNlLW51bT48cmVtb3RlLWRhdGFiYXNl
LW5hbWU+UHViTWVkLW5vdC1NRURMSU5FPC9yZW1vdGUtZGF0YWJhc2UtbmFtZT48cmVtb3RlLWRh
dGFiYXNlLXByb3ZpZGVyPk5MTTwvcmVtb3RlLWRhdGFiYXNlLXByb3ZpZGVyPjwvcmVjb3JkPjwv
Q2l0ZT48Q2l0ZT48QXV0aG9yPkpvaG5zb248L0F1dGhvcj48WWVhcj4yMDIxPC9ZZWFyPjxSZWNO
dW0+NDg1PC9SZWNOdW0+PHJlY29yZD48cmVjLW51bWJlcj40ODU8L3JlYy1udW1iZXI+PGZvcmVp
Z24ta2V5cz48a2V5IGFwcD0iRU4iIGRiLWlkPSIwMHZ2cmUwem1zZXJycGV3cjlhNXR3cHplOXBh
c3ZyYXZycGEiIHRpbWVzdGFtcD0iMTc3NDY0Mjk0MiI+NDg1PC9rZXk+PC9mb3JlaWduLWtleXM+
PHJlZi10eXBlIG5hbWU9IkpvdXJuYWwgQXJ0aWNsZSI+MTc8L3JlZi10eXBlPjxjb250cmlidXRv
cnM+PGF1dGhvcnM+PGF1dGhvcj5Kb2huc29uLCBCLjwvYXV0aG9yPjxhdXRob3I+U3RlcGhlbiwg
Qi4gTS48L2F1dGhvcj48YXV0aG9yPkpvc2VwaCwgTi48L2F1dGhvcj48YXV0aG9yPkFzaXBoYXMs
IE8uPC9hdXRob3I+PGF1dGhvcj5NdXNhLCBLLjwvYXV0aG9yPjxhdXRob3I+VGFzZWVyYSwgSy48
L2F1dGhvcj48L2F1dGhvcnM+PC9jb250cmlidXRvcnM+PGF1dGgtYWRkcmVzcz5EZXBhcnRtZW50
IG9mIE9ic3RldHJpY3MgYW5kIEd5bmFlY29sb2d5LCBNYmFyYXJhIFVuaXZlcnNpdHkgb2YgU2Np
ZW5jZSBhbmQgVGVjaG5vbG9neSwgTWJhcmFyYSBDaXR5LCBVZ2FuZGEuIGpvaG5zb25iYWhhdGlA
Z21haWwuY29tLiYjeEQ7TWJhcmFyYSBSZWdpb25hbCBSZWZlcnJhbCBIb3NwaXRhbCwgTWJhcmFy
YSBDaXR5LCBVZ2FuZGEuJiN4RDtEZXBhcnRtZW50IG9mIE9ic3RldHJpY3MgYW5kIEd5bmFlY29s
b2d5LCBNYmFyYXJhIFVuaXZlcnNpdHkgb2YgU2NpZW5jZSBhbmQgVGVjaG5vbG9neSwgTWJhcmFy
YSBDaXR5LCBVZ2FuZGEuJiN4RDtEZXBhcnRtZW50IG9mIE1pY3JvYmlvbG9neSwgTWJhcmFyYSBV
bml2ZXJzaXR5IG9mIFNjaWVuY2UgYW5kIFRlY2hub2xvZ3ksIE1iYXJhcmEgQ2l0eSwgVWdhbmRh
LjwvYXV0aC1hZGRyZXNzPjx0aXRsZXM+PHRpdGxlPlByZXZhbGVuY2UgYW5kIGJhY3RlcmlvbG9n
eSBvZiBjdWx0dXJlLXBvc2l0aXZlIHVyaW5hcnkgdHJhY3QgaW5mZWN0aW9uIGFtb25nIHByZWdu
YW50IHdvbWVuIHdpdGggc3VzcGVjdGVkIHVyaW5hcnkgdHJhY3QgaW5mZWN0aW9uIGF0IE1iYXJh
cmEgcmVnaW9uYWwgcmVmZXJyYWwgaG9zcGl0YWwsIFNvdXRoLVdlc3Rlcm4gVWdhbmRhPC90aXRs
ZT48c2Vjb25kYXJ5LXRpdGxlPkJNQyBQcmVnbmFuY3kgQ2hpbGRiaXJ0aDwvc2Vjb25kYXJ5LXRp
dGxlPjwvdGl0bGVzPjxwZXJpb2RpY2FsPjxmdWxsLXRpdGxlPkJNQyBQcmVnbmFuY3kgQ2hpbGRi
aXJ0aDwvZnVsbC10aXRsZT48L3BlcmlvZGljYWw+PHBhZ2VzPjE1OTwvcGFnZXM+PHZvbHVtZT4y
MTwvdm9sdW1lPjxudW1iZXI+MTwvbnVtYmVyPjxlZGl0aW9uPjIwMjEwMjIzPC9lZGl0aW9uPjxr
ZXl3b3Jkcz48a2V5d29yZD5BZHVsdDwva2V5d29yZD48a2V5d29yZD5CYWN0ZXJpdXJpYS8qZXBp
ZGVtaW9sb2d5L21pY3JvYmlvbG9neTwva2V5d29yZD48a2V5d29yZD5Dcm9zcy1TZWN0aW9uYWwg
U3R1ZGllczwva2V5d29yZD48a2V5d29yZD5Fc2NoZXJpY2hpYSBjb2xpLyppc29sYXRpb24gJmFt
cDsgcHVyaWZpY2F0aW9uPC9rZXl3b3JkPjxrZXl3b3JkPkZlbWFsZTwva2V5d29yZD48a2V5d29y
ZD5IdW1hbnM8L2tleXdvcmQ+PGtleXdvcmQ+S2xlYnNpZWxsYSBwbmV1bW9uaWFlLyppc29sYXRp
b24gJmFtcDsgcHVyaWZpY2F0aW9uPC9rZXl3b3JkPjxrZXl3b3JkPlByZWduYW5jeTwva2V5d29y
ZD48a2V5d29yZD5QcmVnbmFuY3kgQ29tcGxpY2F0aW9ucywgSW5mZWN0aW91cy8qZXBpZGVtaW9s
b2d5L21pY3JvYmlvbG9neTwva2V5d29yZD48a2V5d29yZD5QcmV2YWxlbmNlPC9rZXl3b3JkPjxr
ZXl3b3JkPlByb3RldXMgbWlyYWJpbGlzL2lzb2xhdGlvbiAmYW1wOyBwdXJpZmljYXRpb248L2tl
eXdvcmQ+PGtleXdvcmQ+UHNldWRvbW9uYXMgYWVydWdpbm9zYS9pc29sYXRpb24gJmFtcDsgcHVy
aWZpY2F0aW9uPC9rZXl3b3JkPjxrZXl3b3JkPlVnYW5kYTwva2V5d29yZD48a2V5d29yZD5Vcmlu
YXJ5IFRyYWN0IEluZmVjdGlvbnMvKmVwaWRlbWlvbG9neS9taWNyb2Jpb2xvZ3k8L2tleXdvcmQ+
PGtleXdvcmQ+WW91bmcgQWR1bHQ8L2tleXdvcmQ+PGtleXdvcmQ+QmFjdGVyaW9sb2d5PC9rZXl3
b3JkPjxrZXl3b3JkPk11bHRpLWRydWcgcmVzaXN0YW5jZTwva2V5d29yZD48a2V5d29yZD5QcmVn
bmFudCB3b21lbjwva2V5d29yZD48a2V5d29yZD5TeW1wdG9tYXRpYyBVVEk8L2tleXdvcmQ+PGtl
eXdvcmQ+VXJpbmFyeSB0cmFjdCBpbmZlY3Rpb24gKFVUSSk8L2tleXdvcmQ+PC9rZXl3b3Jkcz48
ZGF0ZXM+PHllYXI+MjAyMTwveWVhcj48cHViLWRhdGVzPjxkYXRlPkZlYiAyMzwvZGF0ZT48L3B1
Yi1kYXRlcz48L2RhdGVzPjxpc2JuPjE0NzEtMjM5MyAoRWxlY3Ryb25pYykmI3hEOzE0NzEtMjM5
MyAoTGlua2luZyk8L2lzYm4+PGFjY2Vzc2lvbi1udW0+MzM2MjIyODM8L2FjY2Vzc2lvbi1udW0+
PHVybHM+PHJlbGF0ZWQtdXJscz48dXJsPmh0dHBzOi8vd3d3Lm5jYmkubmxtLm5paC5nb3YvcHVi
bWVkLzMzNjIyMjgzPC91cmw+PC9yZWxhdGVkLXVybHM+PC91cmxzPjxjdXN0b20xPlRoZSBhdXRo
b3JzIGRlY2xhcmUgdGhhdCB0aGV5IGhhdmUgbm8gY29tcGV0aW5nIGludGVyZXN0cy48L2N1c3Rv
bTE+PGN1c3RvbTI+UE1DNzkwMzY0MDwvY3VzdG9tMj48ZWxlY3Ryb25pYy1yZXNvdXJjZS1udW0+
MTAuMTE4Ni9zMTI4ODQtMDIxLTAzNjQxLTg8L2VsZWN0cm9uaWMtcmVzb3VyY2UtbnVtPjxyZW1v
dGUtZGF0YWJhc2UtbmFtZT5NZWRsaW5lPC9yZW1vdGUtZGF0YWJhc2UtbmFtZT48cmVtb3RlLWRh
dGFiYXNlLXByb3ZpZGVyPk5MTTwvcmVtb3RlLWRhdGFiYXNlLXByb3ZpZGVyPjwvcmVjb3JkPjwv
Q2l0ZT48L0VuZE5vdGU+
</w:fldData>
        </w:fldChar>
      </w:r>
      <w:r w:rsidR="003A3A08" w:rsidRPr="00FF41EC">
        <w:rPr>
          <w:rFonts w:ascii="Times New Roman" w:hAnsi="Times New Roman" w:cs="Times New Roman"/>
          <w:sz w:val="24"/>
          <w:szCs w:val="24"/>
          <w:lang w:val="en-US"/>
        </w:rPr>
        <w:instrText xml:space="preserve"> ADDIN EN.CITE </w:instrText>
      </w:r>
      <w:r w:rsidR="003A3A08">
        <w:rPr>
          <w:rFonts w:ascii="Times New Roman"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pv
aG5zb24gZXQgYWwuLCAyMDIxOyBPcmppIGV0IGFsLiwgMjAyMik8L0Rpc3BsYXlUZXh0PjxyZWNv
cmQ+PHJlYy1udW1iZXI+NDkzPC9yZWMtbnVtYmVyPjxmb3JlaWduLWtleXM+PGtleSBhcHA9IkVO
IiBkYi1pZD0iMDB2dnJlMHptc2VycnBld3I5YTV0d3B6ZTlwYXN2cmF2cnBhIiB0aW1lc3RhbXA9
IjE3NzQ2NDMwMTEiPjQ5Mzwva2V5PjwvZm9yZWlnbi1rZXlzPjxyZWYtdHlwZSBuYW1lPSJKb3Vy
bmFsIEFydGljbGUiPjE3PC9yZWYtdHlwZT48Y29udHJpYnV0b3JzPjxhdXRob3JzPjxhdXRob3I+
R2lsYmVydCwgTi4gTS48L2F1dGhvcj48YXV0aG9yPk8mYXBvcztCcmllbiwgVi4gUC48L2F1dGhv
cj48YXV0aG9yPkh1bHRncmVuLCBTLjwvYXV0aG9yPjxhdXRob3I+TWFjb25lcywgRy48L2F1dGhv
cj48YXV0aG9yPkxld2lzLCBXLiBHLjwvYXV0aG9yPjxhdXRob3I+TGV3aXMsIEEuIEwuPC9hdXRo
b3I+PC9hdXRob3JzPjwvY29udHJpYnV0b3JzPjxhdXRoLWFkZHJlc3M+RGVwYXJ0bWVudCBvZiBN
b2xlY3VsYXIgTWljcm9iaW9sb2d5LCBDZW50ZXIgZm9yIFdvbWVuJmFwb3M7cyBJbmZlY3Rpb3Vz
IERpc2Vhc2UgUmVzZWFyY2gsIFdhc2hpbmd0b24gVW5pdmVyc2l0eSBTY2hvb2wgb2YgTWVkaWNp
bmUsIFN0IExvdWlzLCBNaXNzb3VyaSwgVW5pdGVkIFN0YXRlcy4mI3hEO0RlcGFydG1lbnQgb2Yg
T2JzdGV0cmljcyBhbmQgR3luZWNvbG9neSwgQ2VudGVyIGZvciBXb21lbiZhcG9zO3MgSW5mZWN0
aW91cyBEaXNlYXNlIFJlc2VhcmNoLCBXYXNoaW5ndG9uIFVuaXZlcnNpdHkgU2Nob29sIG9mIE1l
ZGljaW5lLCBTdCBMb3VpcywgTWlzc291cmksIFVuaXRlZCBTdGF0ZXMuJiN4RDtEZXBhcnRtZW50
IG9mIE1lZGljaW5lLCBDZW50ZXIgZm9yIFdvbWVuJmFwb3M7cyBJbmZlY3Rpb3VzIERpc2Vhc2Ug
UmVzZWFyY2gsIFdhc2hpbmd0b24gVW5pdmVyc2l0eSBTY2hvb2wgb2YgTWVkaWNpbmUsIFN0IExv
dWlzLCBNaXNzb3VyaSwgVW5pdGVkIFN0YXRlcy4mI3hEO0RlcGFydG1lbnRzIG9mIE1vbGVjdWxh
ciBNaWNyb2Jpb2xvZ3ksIE9ic3RldHJpY3MgYW5kIEd5bmVjb2xvZ3ksIENlbnRlciBmb3IgV29t
ZW4mYXBvcztzIEluZmVjdGlvdXMgRGlzZWFzZSBSZXNlYXJjaCwgV2FzaGluZ3RvbiBVbml2ZXJz
aXR5IFNjaG9vbCBvZiBNZWRpY2luZSwgU3QgTG91aXMsIE1pc3NvdXJpLCBVbml0ZWQgU3RhdGVz
LjwvYXV0aC1hZGRyZXNzPjx0aXRsZXM+PHRpdGxlPlVyaW5hcnkgdHJhY3QgaW5mZWN0aW9uIGFz
IGEgcHJldmVudGFibGUgY2F1c2Ugb2YgcHJlZ25hbmN5IGNvbXBsaWNhdGlvbnM6IG9wcG9ydHVu
aXRpZXMsIGNoYWxsZW5nZXMsIGFuZCBhIGdsb2JhbCBjYWxsIHRvIGFjdGlvbjwvdGl0bGU+PHNl
Y29uZGFyeS10aXRsZT5HbG9iIEFkdiBIZWFsdGggTWVkPC9zZWNvbmRhcnktdGl0bGU+PC90aXRs
ZXM+PHBlcmlvZGljYWw+PGZ1bGwtdGl0bGU+R2xvYiBBZHYgSGVhbHRoIE1lZDwvZnVsbC10aXRs
ZT48L3BlcmlvZGljYWw+PHBhZ2VzPjU5LTY5PC9wYWdlcz48dm9sdW1lPjI8L3ZvbHVtZT48bnVt
YmVyPjU8L251bWJlcj48a2V5d29yZHM+PGtleXdvcmQ+VXJpbmFyeSB0cmFjdCBpbmZlY3Rpb248
L2tleXdvcmQ+PGtleXdvcmQ+Y29tcGxpY2F0aW9uczwva2V5d29yZD48a2V5d29yZD5wcmVnbmFu
Y3k8L2tleXdvcmQ+PGtleXdvcmQ+cHJldmVudGlvbjwva2V5d29yZD48a2V5d29yZD53b21lbiZh
cG9zO3MgaGVhbHRoPC9rZXl3b3JkPjwva2V5d29yZHM+PGRhdGVzPjx5ZWFyPjIwMTM8L3llYXI+
PHB1Yi1kYXRlcz48ZGF0ZT5TZXA8L2RhdGU+PC9wdWItZGF0ZXM+PC9kYXRlcz48aXNibj4yMTY0
LTk1N1ggKFByaW50KSYjeEQ7MjE2NC05NTYxIChFbGVjdHJvbmljKSYjeEQ7MjE2NC05NTYxIChM
aW5raW5nKTwvaXNibj48YWNjZXNzaW9uLW51bT4yNDQxNjY5NjwvYWNjZXNzaW9uLW51bT48dXJs
cz48cmVsYXRlZC11cmxzPjx1cmw+aHR0cHM6Ly93d3cubmNiaS5ubG0ubmloLmdvdi9wdWJtZWQv
MjQ0MTY2OTY8L3VybD48L3JlbGF0ZWQtdXJscz48L3VybHM+PGN1c3RvbTI+UE1DMzgzMzU2Mjwv
Y3VzdG9tMj48ZWxlY3Ryb25pYy1yZXNvdXJjZS1udW0+MTAuNzQ1My9nYWhtai4yMDEzLjA2MTwv
ZWxlY3Ryb25pYy1yZXNvdXJjZS1udW0+PHJlbW90ZS1kYXRhYmFzZS1uYW1lPlB1Yk1lZC1ub3Qt
TUVETElORTwvcmVtb3RlLWRhdGFiYXNlLW5hbWU+PHJlbW90ZS1kYXRhYmFzZS1wcm92aWRlcj5O
TE08L3JlbW90ZS1kYXRhYmFzZS1wcm92aWRlcj48L3JlY29yZD48L0NpdGU+PENpdGU+PEF1dGhv
cj5PcmppPC9BdXRob3I+PFllYXI+MjAyMjwvWWVhcj48UmVjTnVtPjUwMjwvUmVjTnVtPjxyZWNv
cmQ+PHJlYy1udW1iZXI+NTAyPC9yZWMtbnVtYmVyPjxmb3JlaWduLWtleXM+PGtleSBhcHA9IkVO
IiBkYi1pZD0iMDB2dnJlMHptc2VycnBld3I5YTV0d3B6ZTlwYXN2cmF2cnBhIiB0aW1lc3RhbXA9
IjE3NzQ2NDMwOTEiPjUwMjwva2V5PjwvZm9yZWlnbi1rZXlzPjxyZWYtdHlwZSBuYW1lPSJKb3Vy
bmFsIEFydGljbGUiPjE3PC9yZWYtdHlwZT48Y29udHJpYnV0b3JzPjxhdXRob3JzPjxhdXRob3I+
T3JqaSwgTy48L2F1dGhvcj48YXV0aG9yPkRsYW1pbmksIFouPC9hdXRob3I+PGF1dGhvcj5XaXNl
LCBBLiBKLjwvYXV0aG9yPjwvYXV0aG9ycz48L2NvbnRyaWJ1dG9ycz48YXV0aC1hZGRyZXNzPkRl
cGFydG1lbnQgb2YgT2JzdGV0cmljcyBhbmQgR3luYWVjb2xvZ3ksIEZhY3VsdHkgb2YgSGVhbHRo
IFNjaWVuY2VzLCBVbml2ZXJzaXR5IG9mIHRoZSBXaXR3YXRlcnNyYW5kLCBKb2hhbm5lc2J1cmcs
IFNvdXRoIEFmcmljYS48L2F1dGgtYWRkcmVzcz48dGl0bGVzPjx0aXRsZT5VcmluYXJ5IGJhY3Rl
cmlhbCBwcm9maWxlIGFuZCBhbnRpYmlvdGljIHN1c2NlcHRpYmlsaXR5IHBhdHRlcm4gYW1vbmcg
cHJlZ25hbnQgd29tZW4gaW4gUmFoaW1hIE1vb3NhIE1vdGhlciBhbmQgQ2hpbGQgSG9zcGl0YWws
IEpvaGFubmVzYnVyZzwvdGl0bGU+PHNlY29uZGFyeS10aXRsZT5TIEFmciBKIEluZmVjdCBEaXM8
L3NlY29uZGFyeS10aXRsZT48L3RpdGxlcz48cGVyaW9kaWNhbD48ZnVsbC10aXRsZT5TIEFmciBK
IEluZmVjdCBEaXM8L2Z1bGwtdGl0bGU+PC9wZXJpb2RpY2FsPjxwYWdlcz4zNDM8L3BhZ2VzPjx2
b2x1bWU+Mzc8L3ZvbHVtZT48bnVtYmVyPjE8L251bWJlcj48ZWRpdGlvbj4yMDIyMDEyODwvZWRp
dGlvbj48a2V5d29yZHM+PGtleXdvcmQ+VXRpPC9rZXl3b3JkPjxrZXl3b3JkPnBhdGhvZ2VuPC9r
ZXl3b3JkPjxrZXl3b3JkPnByZWduYW5jeTwva2V5d29yZD48a2V5d29yZD5zZW5zaXRpdml0eTwv
a2V5d29yZD48a2V5d29yZD5zZW5zaXRpdml0eSBhbmQgY3VsdHVyZTwva2V5d29yZD48a2V5d29y
ZD51cmluZSBtaWNyb3Njb3B5PC9rZXl3b3JkPjwva2V5d29yZHM+PGRhdGVzPjx5ZWFyPjIwMjI8
L3llYXI+PC9kYXRlcz48aXNibj4yMzEzLTE4MTAgKEVsZWN0cm9uaWMpJiN4RDsyMzEyLTAwNTMg
KFByaW50KSYjeEQ7MjMxMi0wMDUzIChMaW5raW5nKTwvaXNibj48YWNjZXNzaW9uLW51bT4zNTE2
OTU4NzwvYWNjZXNzaW9uLW51bT48dXJscz48cmVsYXRlZC11cmxzPjx1cmw+aHR0cHM6Ly93d3cu
bmNiaS5ubG0ubmloLmdvdi9wdWJtZWQvMzUxNjk1ODc8L3VybD48L3JlbGF0ZWQtdXJscz48L3Vy
bHM+PGN1c3RvbTE+VGhlIGF1dGhvcnMgZGVjbGFyZSB0aGF0IHRoZXkgaGF2ZSBubyBmaW5hbmNp
YWwgb3IgcGVyc29uYWwgcmVsYXRpb25zaGlwcyB0aGF0IG1heSBoYXZlIGluYXBwcm9wcmlhdGVs
eSBpbmZsdWVuY2VkIHRoZW0gaW4gd3JpdGluZyB0aGlzIGFydGljbGUuPC9jdXN0b20xPjxjdXN0
b20yPlBNQzg4MzIwMTg8L2N1c3RvbTI+PGVsZWN0cm9uaWMtcmVzb3VyY2UtbnVtPjEwLjQxMDIv
c2FqaWQudjM3aTEuMzQzPC9lbGVjdHJvbmljLXJlc291cmNlLW51bT48cmVtb3RlLWRhdGFiYXNl
LW5hbWU+UHViTWVkLW5vdC1NRURMSU5FPC9yZW1vdGUtZGF0YWJhc2UtbmFtZT48cmVtb3RlLWRh
dGFiYXNlLXByb3ZpZGVyPk5MTTwvcmVtb3RlLWRhdGFiYXNlLXByb3ZpZGVyPjwvcmVjb3JkPjwv
Q2l0ZT48Q2l0ZT48QXV0aG9yPkpvaG5zb248L0F1dGhvcj48WWVhcj4yMDIxPC9ZZWFyPjxSZWNO
dW0+NDg1PC9SZWNOdW0+PHJlY29yZD48cmVjLW51bWJlcj40ODU8L3JlYy1udW1iZXI+PGZvcmVp
Z24ta2V5cz48a2V5IGFwcD0iRU4iIGRiLWlkPSIwMHZ2cmUwem1zZXJycGV3cjlhNXR3cHplOXBh
c3ZyYXZycGEiIHRpbWVzdGFtcD0iMTc3NDY0Mjk0MiI+NDg1PC9rZXk+PC9mb3JlaWduLWtleXM+
PHJlZi10eXBlIG5hbWU9IkpvdXJuYWwgQXJ0aWNsZSI+MTc8L3JlZi10eXBlPjxjb250cmlidXRv
cnM+PGF1dGhvcnM+PGF1dGhvcj5Kb2huc29uLCBCLjwvYXV0aG9yPjxhdXRob3I+U3RlcGhlbiwg
Qi4gTS48L2F1dGhvcj48YXV0aG9yPkpvc2VwaCwgTi48L2F1dGhvcj48YXV0aG9yPkFzaXBoYXMs
IE8uPC9hdXRob3I+PGF1dGhvcj5NdXNhLCBLLjwvYXV0aG9yPjxhdXRob3I+VGFzZWVyYSwgSy48
L2F1dGhvcj48L2F1dGhvcnM+PC9jb250cmlidXRvcnM+PGF1dGgtYWRkcmVzcz5EZXBhcnRtZW50
IG9mIE9ic3RldHJpY3MgYW5kIEd5bmFlY29sb2d5LCBNYmFyYXJhIFVuaXZlcnNpdHkgb2YgU2Np
ZW5jZSBhbmQgVGVjaG5vbG9neSwgTWJhcmFyYSBDaXR5LCBVZ2FuZGEuIGpvaG5zb25iYWhhdGlA
Z21haWwuY29tLiYjeEQ7TWJhcmFyYSBSZWdpb25hbCBSZWZlcnJhbCBIb3NwaXRhbCwgTWJhcmFy
YSBDaXR5LCBVZ2FuZGEuJiN4RDtEZXBhcnRtZW50IG9mIE9ic3RldHJpY3MgYW5kIEd5bmFlY29s
b2d5LCBNYmFyYXJhIFVuaXZlcnNpdHkgb2YgU2NpZW5jZSBhbmQgVGVjaG5vbG9neSwgTWJhcmFy
YSBDaXR5LCBVZ2FuZGEuJiN4RDtEZXBhcnRtZW50IG9mIE1pY3JvYmlvbG9neSwgTWJhcmFyYSBV
bml2ZXJzaXR5IG9mIFNjaWVuY2UgYW5kIFRlY2hub2xvZ3ksIE1iYXJhcmEgQ2l0eSwgVWdhbmRh
LjwvYXV0aC1hZGRyZXNzPjx0aXRsZXM+PHRpdGxlPlByZXZhbGVuY2UgYW5kIGJhY3RlcmlvbG9n
eSBvZiBjdWx0dXJlLXBvc2l0aXZlIHVyaW5hcnkgdHJhY3QgaW5mZWN0aW9uIGFtb25nIHByZWdu
YW50IHdvbWVuIHdpdGggc3VzcGVjdGVkIHVyaW5hcnkgdHJhY3QgaW5mZWN0aW9uIGF0IE1iYXJh
cmEgcmVnaW9uYWwgcmVmZXJyYWwgaG9zcGl0YWwsIFNvdXRoLVdlc3Rlcm4gVWdhbmRhPC90aXRs
ZT48c2Vjb25kYXJ5LXRpdGxlPkJNQyBQcmVnbmFuY3kgQ2hpbGRiaXJ0aDwvc2Vjb25kYXJ5LXRp
dGxlPjwvdGl0bGVzPjxwZXJpb2RpY2FsPjxmdWxsLXRpdGxlPkJNQyBQcmVnbmFuY3kgQ2hpbGRi
aXJ0aDwvZnVsbC10aXRsZT48L3BlcmlvZGljYWw+PHBhZ2VzPjE1OTwvcGFnZXM+PHZvbHVtZT4y
MTwvdm9sdW1lPjxudW1iZXI+MTwvbnVtYmVyPjxlZGl0aW9uPjIwMjEwMjIzPC9lZGl0aW9uPjxr
ZXl3b3Jkcz48a2V5d29yZD5BZHVsdDwva2V5d29yZD48a2V5d29yZD5CYWN0ZXJpdXJpYS8qZXBp
ZGVtaW9sb2d5L21pY3JvYmlvbG9neTwva2V5d29yZD48a2V5d29yZD5Dcm9zcy1TZWN0aW9uYWwg
U3R1ZGllczwva2V5d29yZD48a2V5d29yZD5Fc2NoZXJpY2hpYSBjb2xpLyppc29sYXRpb24gJmFt
cDsgcHVyaWZpY2F0aW9uPC9rZXl3b3JkPjxrZXl3b3JkPkZlbWFsZTwva2V5d29yZD48a2V5d29y
ZD5IdW1hbnM8L2tleXdvcmQ+PGtleXdvcmQ+S2xlYnNpZWxsYSBwbmV1bW9uaWFlLyppc29sYXRp
b24gJmFtcDsgcHVyaWZpY2F0aW9uPC9rZXl3b3JkPjxrZXl3b3JkPlByZWduYW5jeTwva2V5d29y
ZD48a2V5d29yZD5QcmVnbmFuY3kgQ29tcGxpY2F0aW9ucywgSW5mZWN0aW91cy8qZXBpZGVtaW9s
b2d5L21pY3JvYmlvbG9neTwva2V5d29yZD48a2V5d29yZD5QcmV2YWxlbmNlPC9rZXl3b3JkPjxr
ZXl3b3JkPlByb3RldXMgbWlyYWJpbGlzL2lzb2xhdGlvbiAmYW1wOyBwdXJpZmljYXRpb248L2tl
eXdvcmQ+PGtleXdvcmQ+UHNldWRvbW9uYXMgYWVydWdpbm9zYS9pc29sYXRpb24gJmFtcDsgcHVy
aWZpY2F0aW9uPC9rZXl3b3JkPjxrZXl3b3JkPlVnYW5kYTwva2V5d29yZD48a2V5d29yZD5Vcmlu
YXJ5IFRyYWN0IEluZmVjdGlvbnMvKmVwaWRlbWlvbG9neS9taWNyb2Jpb2xvZ3k8L2tleXdvcmQ+
PGtleXdvcmQ+WW91bmcgQWR1bHQ8L2tleXdvcmQ+PGtleXdvcmQ+QmFjdGVyaW9sb2d5PC9rZXl3
b3JkPjxrZXl3b3JkPk11bHRpLWRydWcgcmVzaXN0YW5jZTwva2V5d29yZD48a2V5d29yZD5QcmVn
bmFudCB3b21lbjwva2V5d29yZD48a2V5d29yZD5TeW1wdG9tYXRpYyBVVEk8L2tleXdvcmQ+PGtl
eXdvcmQ+VXJpbmFyeSB0cmFjdCBpbmZlY3Rpb24gKFVUSSk8L2tleXdvcmQ+PC9rZXl3b3Jkcz48
ZGF0ZXM+PHllYXI+MjAyMTwveWVhcj48cHViLWRhdGVzPjxkYXRlPkZlYiAyMzwvZGF0ZT48L3B1
Yi1kYXRlcz48L2RhdGVzPjxpc2JuPjE0NzEtMjM5MyAoRWxlY3Ryb25pYykmI3hEOzE0NzEtMjM5
MyAoTGlua2luZyk8L2lzYm4+PGFjY2Vzc2lvbi1udW0+MzM2MjIyODM8L2FjY2Vzc2lvbi1udW0+
PHVybHM+PHJlbGF0ZWQtdXJscz48dXJsPmh0dHBzOi8vd3d3Lm5jYmkubmxtLm5paC5nb3YvcHVi
bWVkLzMzNjIyMjgzPC91cmw+PC9yZWxhdGVkLXVybHM+PC91cmxzPjxjdXN0b20xPlRoZSBhdXRo
b3JzIGRlY2xhcmUgdGhhdCB0aGV5IGhhdmUgbm8gY29tcGV0aW5nIGludGVyZXN0cy48L2N1c3Rv
bTE+PGN1c3RvbTI+UE1DNzkwMzY0MDwvY3VzdG9tMj48ZWxlY3Ryb25pYy1yZXNvdXJjZS1udW0+
MTAuMTE4Ni9zMTI4ODQtMDIxLTAzNjQxLTg8L2VsZWN0cm9uaWMtcmVzb3VyY2UtbnVtPjxyZW1v
dGUtZGF0YWJhc2UtbmFtZT5NZWRsaW5lPC9yZW1vdGUtZGF0YWJhc2UtbmFtZT48cmVtb3RlLWRh
dGFiYXNlLXByb3ZpZGVyPk5MTTwvcmVtb3RlLWRhdGFiYXNlLXByb3ZpZGVyPjwvcmVjb3JkPjwv
Q2l0ZT48L0VuZE5vdGU+
</w:fldData>
        </w:fldChar>
      </w:r>
      <w:r w:rsidR="003A3A08" w:rsidRPr="00FF41EC">
        <w:rPr>
          <w:rFonts w:ascii="Times New Roman" w:hAnsi="Times New Roman" w:cs="Times New Roman"/>
          <w:sz w:val="24"/>
          <w:szCs w:val="24"/>
          <w:lang w:val="en-US"/>
        </w:rPr>
        <w:instrText xml:space="preserve"> ADDIN EN.CITE.DATA </w:instrText>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end"/>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separate"/>
      </w:r>
      <w:r w:rsidR="003A3A08" w:rsidRPr="00FF41EC">
        <w:rPr>
          <w:rFonts w:ascii="Times New Roman" w:hAnsi="Times New Roman" w:cs="Times New Roman"/>
          <w:noProof/>
          <w:sz w:val="24"/>
          <w:szCs w:val="24"/>
          <w:lang w:val="en-US"/>
        </w:rPr>
        <w:t>(Gilbert et al., 2013; Johnson et al., 2021; Orji et al., 2022)</w:t>
      </w:r>
      <w:r w:rsidR="003A3A08">
        <w:rPr>
          <w:rFonts w:ascii="Times New Roman" w:hAnsi="Times New Roman" w:cs="Times New Roman"/>
          <w:sz w:val="24"/>
          <w:szCs w:val="24"/>
          <w:lang w:val="pt-PT"/>
        </w:rPr>
        <w:fldChar w:fldCharType="end"/>
      </w:r>
      <w:r w:rsidR="003D3CE9" w:rsidRPr="00FF41EC">
        <w:rPr>
          <w:rFonts w:ascii="Times New Roman" w:hAnsi="Times New Roman" w:cs="Times New Roman"/>
          <w:sz w:val="24"/>
          <w:szCs w:val="24"/>
          <w:lang w:val="en-US"/>
        </w:rPr>
        <w:t xml:space="preserve">. </w:t>
      </w:r>
      <w:r w:rsidR="008A4569" w:rsidRPr="008A4569">
        <w:rPr>
          <w:rFonts w:ascii="Times New Roman" w:hAnsi="Times New Roman" w:cs="Times New Roman"/>
          <w:sz w:val="24"/>
          <w:szCs w:val="24"/>
          <w:lang w:val="en-US"/>
        </w:rPr>
        <w:t>However, other studies report divergent results, indicating a higher risk in multiparous women due to cumulative anatomical and physiological changes in the urinary tract</w:t>
      </w:r>
      <w:r w:rsidR="001D71C4" w:rsidRPr="008A4569">
        <w:rPr>
          <w:rFonts w:ascii="Times New Roman" w:hAnsi="Times New Roman" w:cs="Times New Roman"/>
          <w:sz w:val="24"/>
          <w:szCs w:val="24"/>
          <w:lang w:val="en-US"/>
        </w:rPr>
        <w:t xml:space="preserve"> </w:t>
      </w:r>
      <w:r w:rsidR="001D71C4">
        <w:rPr>
          <w:rFonts w:ascii="Times New Roman" w:hAnsi="Times New Roman" w:cs="Times New Roman"/>
          <w:sz w:val="24"/>
          <w:szCs w:val="24"/>
          <w:lang w:val="pt-PT"/>
        </w:rPr>
        <w:fldChar w:fldCharType="begin">
          <w:fldData xml:space="preserve">PEVuZE5vdGU+PENpdGU+PEF1dGhvcj5FemVpZ2JvPC9BdXRob3I+PFllYXI+MjAxNjwvWWVhcj48
UmVjTnVtPjUyNjwvUmVjTnVtPjxEaXNwbGF5VGV4dD4oRXplaWdibyBldCBhbC4sIDIwMTY7IFJv
ZHJpZ3VlcyBldCBhbC4sIDIwMjUpPC9EaXNwbGF5VGV4dD48cmVjb3JkPjxyZWMtbnVtYmVyPjUy
NjwvcmVjLW51bWJlcj48Zm9yZWlnbi1rZXlzPjxrZXkgYXBwPSJFTiIgZGItaWQ9IjAwdnZyZTB6
bXNlcnJwZXdyOWE1dHdwemU5cGFzdnJhdnJwYSIgdGltZXN0YW1wPSIxNzc1MDMwNDE4Ij41MjY8
L2tleT48L2ZvcmVpZ24ta2V5cz48cmVmLXR5cGUgbmFtZT0iSm91cm5hbCBBcnRpY2xlIj4xNzwv
cmVmLXR5cGU+PGNvbnRyaWJ1dG9ycz48YXV0aG9ycz48YXV0aG9yPkV6ZWlnYm8sIE8uIFIuPC9h
dXRob3I+PGF1dGhvcj5ObmFkb3ppZSwgUi4gSS4gQS48L2F1dGhvcj48YXV0aG9yPkFzdW9oYS1D
aHVrcywgTi48L2F1dGhvcj48YXV0aG9yPk9qaWFrbywgVi4gVS48L2F1dGhvcj48YXV0aG9yPkF3
dXJ1bSwgSS4gTi48L2F1dGhvcj48YXV0aG9yPlVnb2NodWt3dSwgTS4gRy48L2F1dGhvcj48L2F1
dGhvcnM+PC9jb250cmlidXRvcnM+PHRpdGxlcz48dGl0bGU+SW5jaWRlbmNlIG9mIFVyaW5hcnkg
VHJhY3QgSW5mZWN0aW9uIChVVEkpIEFtb25nIFByZWduYW50IFdvbWVuIEF0dGVuZGluZyBBbnRl
bmF0YWwgQ2xpbmljcyBhdCBTb21lIFNlbGVjdGVkIEhvc3BpdGFscyBpbiBBYmEsIFNvdXRoZWFz
dGVybiBOaWdlcmlhPC90aXRsZT48c2Vjb25kYXJ5LXRpdGxlPkludGVybmF0aW9uYWwgSm91cm5h
bCBvZiBDdXJyZW50IE1pY3JvYmlvbG9neSBhbmQgQXBwbGllZCBTY2llbmNlczwvc2Vjb25kYXJ5
LXRpdGxlPjwvdGl0bGVzPjxwZXJpb2RpY2FsPjxmdWxsLXRpdGxlPkludGVybmF0aW9uYWwgSm91
cm5hbCBvZiBDdXJyZW50IE1pY3JvYmlvbG9neSBhbmQgQXBwbGllZCBTY2llbmNlczwvZnVsbC10
aXRsZT48L3BlcmlvZGljYWw+PHBhZ2VzPjE5My0xOTk8L3BhZ2VzPjx2b2x1bWU+NTwvdm9sdW1l
PjxudW1iZXI+MTwvbnVtYmVyPjxzZWN0aW9uPjE5Mzwvc2VjdGlvbj48ZGF0ZXM+PHllYXI+MjAx
NjwveWVhcj48L2RhdGVzPjxpc2JuPjIzMTk3NjkyJiN4RDsyMzE5NzcwNjwvaXNibj48dXJscz48
L3VybHM+PGVsZWN0cm9uaWMtcmVzb3VyY2UtbnVtPjEwLjIwNTQ2L2lqY21hcy4yMDE2LjUwMS4w
MTc8L2VsZWN0cm9uaWMtcmVzb3VyY2UtbnVtPjwvcmVjb3JkPjwvQ2l0ZT48Q2l0ZT48QXV0aG9y
PlJvZHJpZ3VlczwvQXV0aG9yPjxZZWFyPjIwMjU8L1llYXI+PFJlY051bT40OTI8L1JlY051bT48
cmVjb3JkPjxyZWMtbnVtYmVyPjQ5MjwvcmVjLW51bWJlcj48Zm9yZWlnbi1rZXlzPjxrZXkgYXBw
PSJFTiIgZGItaWQ9IjAwdnZyZTB6bXNlcnJwZXdyOWE1dHdwemU5cGFzdnJhdnJwYSIgdGltZXN0
YW1wPSIxNzc0NjQzMDAyIj40OTI8L2tleT48L2ZvcmVpZ24ta2V5cz48cmVmLXR5cGUgbmFtZT0i
Sm91cm5hbCBBcnRpY2xlIj4xNzwvcmVmLXR5cGU+PGNvbnRyaWJ1dG9ycz48YXV0aG9ycz48YXV0
aG9yPlJvZHJpZ3VlcywgRnJhbmNpc2NvPC9hdXRob3I+PGF1dGhvcj5Db2VsaG8sIFBhdHLDrWNp
YTwvYXV0aG9yPjxhdXRob3I+TWF0ZXVzLCBTw7NuaWE8L2F1dGhvcj48YXV0aG9yPkVpZGVoLCBI
YXRlbTwvYXV0aG9yPjxhdXRob3I+R29uw6dhbHZlcywgVGVyZXNhPC9hdXRob3I+PGF1dGhvcj5D
YXNlaXJvLCBBcm1hbmRvPC9hdXRob3I+PGF1dGhvcj5DYXN0ZWxvIEJyYW5jbywgTWlndWVsPC9h
dXRob3I+PC9hdXRob3JzPjwvY29udHJpYnV0b3JzPjx0aXRsZXM+PHRpdGxlPlJpc2luZyBUcmVu
ZHMgb2YgVXJpbmFyeSBJbmZlY3Rpb25zIEFtb25nIFByZWduYW50IFdvbWVuOiBJbnNpZ2h0cyBm
cm9tIGEgUG9ydHVndWVzZSBIb3NwaXRhbCAoMjAxOOKAkzIwMjIpPC90aXRsZT48c2Vjb25kYXJ5
LXRpdGxlPkJhY3RlcmlhPC9zZWNvbmRhcnktdGl0bGU+PC90aXRsZXM+PHBlcmlvZGljYWw+PGZ1
bGwtdGl0bGU+QmFjdGVyaWE8L2Z1bGwtdGl0bGU+PC9wZXJpb2RpY2FsPjx2b2x1bWU+NDwvdm9s
dW1lPjxudW1iZXI+MTwvbnVtYmVyPjxzZWN0aW9uPjEwPC9zZWN0aW9uPjxkYXRlcz48eWVhcj4y
MDI1PC95ZWFyPjwvZGF0ZXM+PGlzYm4+MjY3NC0xMzM0PC9pc2JuPjx1cmxzPjwvdXJscz48ZWxl
Y3Ryb25pYy1yZXNvdXJjZS1udW0+MTAuMzM5MC9iYWN0ZXJpYTQwMTAwMTA8L2VsZWN0cm9uaWMt
cmVzb3VyY2UtbnVtPjwvcmVjb3JkPjwvQ2l0ZT48L0VuZE5vdGU+
</w:fldData>
        </w:fldChar>
      </w:r>
      <w:r w:rsidR="001D71C4" w:rsidRPr="008A4569">
        <w:rPr>
          <w:rFonts w:ascii="Times New Roman" w:hAnsi="Times New Roman" w:cs="Times New Roman"/>
          <w:sz w:val="24"/>
          <w:szCs w:val="24"/>
          <w:lang w:val="en-US"/>
        </w:rPr>
        <w:instrText xml:space="preserve"> ADDIN EN.CITE </w:instrText>
      </w:r>
      <w:r w:rsidR="001D71C4">
        <w:rPr>
          <w:rFonts w:ascii="Times New Roman" w:hAnsi="Times New Roman" w:cs="Times New Roman"/>
          <w:sz w:val="24"/>
          <w:szCs w:val="24"/>
          <w:lang w:val="pt-PT"/>
        </w:rPr>
        <w:fldChar w:fldCharType="begin">
          <w:fldData xml:space="preserve">PEVuZE5vdGU+PENpdGU+PEF1dGhvcj5FemVpZ2JvPC9BdXRob3I+PFllYXI+MjAxNjwvWWVhcj48
UmVjTnVtPjUyNjwvUmVjTnVtPjxEaXNwbGF5VGV4dD4oRXplaWdibyBldCBhbC4sIDIwMTY7IFJv
ZHJpZ3VlcyBldCBhbC4sIDIwMjUpPC9EaXNwbGF5VGV4dD48cmVjb3JkPjxyZWMtbnVtYmVyPjUy
NjwvcmVjLW51bWJlcj48Zm9yZWlnbi1rZXlzPjxrZXkgYXBwPSJFTiIgZGItaWQ9IjAwdnZyZTB6
bXNlcnJwZXdyOWE1dHdwemU5cGFzdnJhdnJwYSIgdGltZXN0YW1wPSIxNzc1MDMwNDE4Ij41MjY8
L2tleT48L2ZvcmVpZ24ta2V5cz48cmVmLXR5cGUgbmFtZT0iSm91cm5hbCBBcnRpY2xlIj4xNzwv
cmVmLXR5cGU+PGNvbnRyaWJ1dG9ycz48YXV0aG9ycz48YXV0aG9yPkV6ZWlnYm8sIE8uIFIuPC9h
dXRob3I+PGF1dGhvcj5ObmFkb3ppZSwgUi4gSS4gQS48L2F1dGhvcj48YXV0aG9yPkFzdW9oYS1D
aHVrcywgTi48L2F1dGhvcj48YXV0aG9yPk9qaWFrbywgVi4gVS48L2F1dGhvcj48YXV0aG9yPkF3
dXJ1bSwgSS4gTi48L2F1dGhvcj48YXV0aG9yPlVnb2NodWt3dSwgTS4gRy48L2F1dGhvcj48L2F1
dGhvcnM+PC9jb250cmlidXRvcnM+PHRpdGxlcz48dGl0bGU+SW5jaWRlbmNlIG9mIFVyaW5hcnkg
VHJhY3QgSW5mZWN0aW9uIChVVEkpIEFtb25nIFByZWduYW50IFdvbWVuIEF0dGVuZGluZyBBbnRl
bmF0YWwgQ2xpbmljcyBhdCBTb21lIFNlbGVjdGVkIEhvc3BpdGFscyBpbiBBYmEsIFNvdXRoZWFz
dGVybiBOaWdlcmlhPC90aXRsZT48c2Vjb25kYXJ5LXRpdGxlPkludGVybmF0aW9uYWwgSm91cm5h
bCBvZiBDdXJyZW50IE1pY3JvYmlvbG9neSBhbmQgQXBwbGllZCBTY2llbmNlczwvc2Vjb25kYXJ5
LXRpdGxlPjwvdGl0bGVzPjxwZXJpb2RpY2FsPjxmdWxsLXRpdGxlPkludGVybmF0aW9uYWwgSm91
cm5hbCBvZiBDdXJyZW50IE1pY3JvYmlvbG9neSBhbmQgQXBwbGllZCBTY2llbmNlczwvZnVsbC10
aXRsZT48L3BlcmlvZGljYWw+PHBhZ2VzPjE5My0xOTk8L3BhZ2VzPjx2b2x1bWU+NTwvdm9sdW1l
PjxudW1iZXI+MTwvbnVtYmVyPjxzZWN0aW9uPjE5Mzwvc2VjdGlvbj48ZGF0ZXM+PHllYXI+MjAx
NjwveWVhcj48L2RhdGVzPjxpc2JuPjIzMTk3NjkyJiN4RDsyMzE5NzcwNjwvaXNibj48dXJscz48
L3VybHM+PGVsZWN0cm9uaWMtcmVzb3VyY2UtbnVtPjEwLjIwNTQ2L2lqY21hcy4yMDE2LjUwMS4w
MTc8L2VsZWN0cm9uaWMtcmVzb3VyY2UtbnVtPjwvcmVjb3JkPjwvQ2l0ZT48Q2l0ZT48QXV0aG9y
PlJvZHJpZ3VlczwvQXV0aG9yPjxZZWFyPjIwMjU8L1llYXI+PFJlY051bT40OTI8L1JlY051bT48
cmVjb3JkPjxyZWMtbnVtYmVyPjQ5MjwvcmVjLW51bWJlcj48Zm9yZWlnbi1rZXlzPjxrZXkgYXBw
PSJFTiIgZGItaWQ9IjAwdnZyZTB6bXNlcnJwZXdyOWE1dHdwemU5cGFzdnJhdnJwYSIgdGltZXN0
YW1wPSIxNzc0NjQzMDAyIj40OTI8L2tleT48L2ZvcmVpZ24ta2V5cz48cmVmLXR5cGUgbmFtZT0i
Sm91cm5hbCBBcnRpY2xlIj4xNzwvcmVmLXR5cGU+PGNvbnRyaWJ1dG9ycz48YXV0aG9ycz48YXV0
aG9yPlJvZHJpZ3VlcywgRnJhbmNpc2NvPC9hdXRob3I+PGF1dGhvcj5Db2VsaG8sIFBhdHLDrWNp
YTwvYXV0aG9yPjxhdXRob3I+TWF0ZXVzLCBTw7NuaWE8L2F1dGhvcj48YXV0aG9yPkVpZGVoLCBI
YXRlbTwvYXV0aG9yPjxhdXRob3I+R29uw6dhbHZlcywgVGVyZXNhPC9hdXRob3I+PGF1dGhvcj5D
YXNlaXJvLCBBcm1hbmRvPC9hdXRob3I+PGF1dGhvcj5DYXN0ZWxvIEJyYW5jbywgTWlndWVsPC9h
dXRob3I+PC9hdXRob3JzPjwvY29udHJpYnV0b3JzPjx0aXRsZXM+PHRpdGxlPlJpc2luZyBUcmVu
ZHMgb2YgVXJpbmFyeSBJbmZlY3Rpb25zIEFtb25nIFByZWduYW50IFdvbWVuOiBJbnNpZ2h0cyBm
cm9tIGEgUG9ydHVndWVzZSBIb3NwaXRhbCAoMjAxOOKAkzIwMjIpPC90aXRsZT48c2Vjb25kYXJ5
LXRpdGxlPkJhY3RlcmlhPC9zZWNvbmRhcnktdGl0bGU+PC90aXRsZXM+PHBlcmlvZGljYWw+PGZ1
bGwtdGl0bGU+QmFjdGVyaWE8L2Z1bGwtdGl0bGU+PC9wZXJpb2RpY2FsPjx2b2x1bWU+NDwvdm9s
dW1lPjxudW1iZXI+MTwvbnVtYmVyPjxzZWN0aW9uPjEwPC9zZWN0aW9uPjxkYXRlcz48eWVhcj4y
MDI1PC95ZWFyPjwvZGF0ZXM+PGlzYm4+MjY3NC0xMzM0PC9pc2JuPjx1cmxzPjwvdXJscz48ZWxl
Y3Ryb25pYy1yZXNvdXJjZS1udW0+MTAuMzM5MC9iYWN0ZXJpYTQwMTAwMTA8L2VsZWN0cm9uaWMt
cmVzb3VyY2UtbnVtPjwvcmVjb3JkPjwvQ2l0ZT48L0VuZE5vdGU+
</w:fldData>
        </w:fldChar>
      </w:r>
      <w:r w:rsidR="001D71C4" w:rsidRPr="008A4569">
        <w:rPr>
          <w:rFonts w:ascii="Times New Roman" w:hAnsi="Times New Roman" w:cs="Times New Roman"/>
          <w:sz w:val="24"/>
          <w:szCs w:val="24"/>
          <w:lang w:val="en-US"/>
        </w:rPr>
        <w:instrText xml:space="preserve"> ADDIN EN.CITE.DATA </w:instrText>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end"/>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separate"/>
      </w:r>
      <w:r w:rsidR="001D71C4" w:rsidRPr="008A4569">
        <w:rPr>
          <w:rFonts w:ascii="Times New Roman" w:hAnsi="Times New Roman" w:cs="Times New Roman"/>
          <w:noProof/>
          <w:sz w:val="24"/>
          <w:szCs w:val="24"/>
          <w:lang w:val="en-US"/>
        </w:rPr>
        <w:t>(Ezeigbo et al., 2016; Rodrigues et al., 2025)</w:t>
      </w:r>
      <w:r w:rsidR="001D71C4">
        <w:rPr>
          <w:rFonts w:ascii="Times New Roman" w:hAnsi="Times New Roman" w:cs="Times New Roman"/>
          <w:sz w:val="24"/>
          <w:szCs w:val="24"/>
          <w:lang w:val="pt-PT"/>
        </w:rPr>
        <w:fldChar w:fldCharType="end"/>
      </w:r>
      <w:r w:rsidR="003D3CE9" w:rsidRPr="008A4569">
        <w:rPr>
          <w:rFonts w:ascii="Times New Roman" w:hAnsi="Times New Roman" w:cs="Times New Roman"/>
          <w:sz w:val="24"/>
          <w:szCs w:val="24"/>
          <w:lang w:val="en-US"/>
        </w:rPr>
        <w:t xml:space="preserve">. </w:t>
      </w:r>
      <w:r w:rsidR="008A4569" w:rsidRPr="008A4569">
        <w:rPr>
          <w:rFonts w:ascii="Times New Roman" w:hAnsi="Times New Roman" w:cs="Times New Roman"/>
          <w:sz w:val="24"/>
          <w:szCs w:val="24"/>
          <w:lang w:val="en-US"/>
        </w:rPr>
        <w:t>This inconsistency suggests that parity alone is not a determining factor and should be analyzed in conjunction with age, hygiene practices, and access to prenatal care.</w:t>
      </w:r>
    </w:p>
    <w:p w14:paraId="1798BA46" w14:textId="1BC16F96" w:rsidR="003D3CE9" w:rsidRPr="005A0AB3" w:rsidRDefault="005A0AB3" w:rsidP="003D3CE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5A0AB3">
        <w:rPr>
          <w:rFonts w:ascii="Times New Roman" w:hAnsi="Times New Roman" w:cs="Times New Roman"/>
          <w:sz w:val="24"/>
          <w:szCs w:val="24"/>
          <w:lang w:val="en-US"/>
        </w:rPr>
        <w:t>he results of this study are consistent with other studies conducted in Mozambique and across Africa, highlighting that factors such as low educational attainment, rural residence, and socioeconomic conditions play a central role in UTI occurrence. However, unlike some approaches, the present findings underscore that these factors operate interdependently, necessitating integrated public health strategies</w:t>
      </w:r>
      <w:r w:rsidR="001D71C4" w:rsidRPr="005A0AB3">
        <w:rPr>
          <w:rFonts w:ascii="Times New Roman" w:hAnsi="Times New Roman" w:cs="Times New Roman"/>
          <w:sz w:val="24"/>
          <w:szCs w:val="24"/>
          <w:lang w:val="en-US"/>
        </w:rPr>
        <w:t xml:space="preserve"> </w:t>
      </w:r>
      <w:r w:rsidR="001D71C4">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7IFRl
c3NlbWEgZXQgYWwuLCAyMDIyKTwvRGlzcGxheVRleHQ+PHJlY29yZD48cmVjLW51bWJlcj41MjU8
L3JlYy1udW1iZXI+PGZvcmVpZ24ta2V5cz48a2V5IGFwcD0iRU4iIGRiLWlkPSIwMHZ2cmUwem1z
ZXJycGV3cjlhNXR3cHplOXBhc3ZyYXZycGEiIHRpbWVzdGFtcD0iMTc3NTAzMDQxMCI+NTI1PC9r
ZXk+PC9mb3JlaWduLWtleXM+PHJlZi10eXBlIG5hbWU9IkpvdXJuYWwgQXJ0aWNsZSI+MTc8L3Jl
Zi10eXBlPjxjb250cmlidXRvcnM+PGF1dGhvcnM+PGF1dGhvcj5HZXRhbmVoLCBULjwvYXV0aG9y
PjxhdXRob3I+TmVnZXNzZSwgQS48L2F1dGhvcj48YXV0aG9yPkRlc3NpZSwgRy48L2F1dGhvcj48
YXV0aG9yPkRlc3RhLCBNLjwvYXV0aG9yPjxhdXRob3I+VGlnYWJ1LCBBLjwvYXV0aG9yPjwvYXV0
aG9ycz48L2NvbnRyaWJ1dG9ycz48YXV0aC1hZGRyZXNzPkRlcGFydG1lbnQgb2YgTWlkd2lmZXJ5
LCBDb2xsZWdlIG9mIEhlYWx0aCBTY2llbmNlLCBEZWJyZSBNYXJrb3MgVW5pdmVyc2l0eSwgRGVi
cmUgTWFya29zLCBFdGhpb3BpYS4mI3hEO0RlcGFydG1lbnQgb2YgSHVtYW4gTnV0cml0aW9uIGFu
ZCBGb29kIFNjaWVuY2UsIENvbGxlZ2Ugb2YgSGVhbHRoIFNjaWVuY2UsIERlYnJlIE1hcmtvcyBV
bml2ZXJzaXR5LCBEZWJyZSBNYXJrb3MsIEV0aGlvcGlhLiYjeEQ7Q2VudGVyIG9mIEV4Y2VsbGVu
Y2UgaW4gSHVtYW4gTnV0cml0aW9uLCBTY2hvb2wgb2YgSHVtYW4gTnV0cml0aW9uLCBGb29kIFNj
aWVuY2UgYW5kIFRlY2hub2xvZ3ksIEhhd2Fzc2EgVW5pdmVyc2l0eSwgRXRoaW9waWEuJiN4RDtE
ZXBhcnRtZW50IG9mIE51cnNpbmcsIENvbGxlZ2Ugb2YgTWVkaWNpbmUgYW5kIEhlYWx0aCBTY2ll
bmNlLCBCYWhpciBEYXIgVW5pdmVyc2l0eSwgQmFoaXIgRGFyLCBFdGhpb3BpYS4mI3hEO0RlcGFy
dG1lbnQgb2YgTnVyc2luZywgQ29sbGVnZSBvZiBIZWFsdGggU2NpZW5jZSwgRGVicmUgVGFib3Ig
VW5pdmVyc2l0eSwgRGVicmUgVGFib3IsIEV0aGlvcGlhLjwvYXV0aC1hZGRyZXNzPjx0aXRsZXM+
PHRpdGxlPlByZXZhbGVuY2Ugb2YgVXJpbmFyeSBUcmFjdCBJbmZlY3Rpb24gYW5kIEl0cyBBc3Nv
Y2lhdGVkIEZhY3RvcnMgYW1vbmcgUHJlZ25hbnQgV29tZW4gaW4gRXRoaW9waWE6IEEgU3lzdGVt
YXRpYyBSZXZpZXcgYW5kIE1ldGEtQW5hbHlzaXM8L3RpdGxlPjxzZWNvbmRhcnktdGl0bGU+Qmlv
bWVkIFJlcyBJbnQ8L3NlY29uZGFyeS10aXRsZT48L3RpdGxlcz48cGVyaW9kaWNhbD48ZnVsbC10
aXRsZT5CaW9tZWQgUmVzIEludDwvZnVsbC10aXRsZT48L3BlcmlvZGljYWw+PHBhZ2VzPjY1NTE1
MjY8L3BhZ2VzPjx2b2x1bWU+MjAyMTwvdm9sdW1lPjxlZGl0aW9uPjIwMjExMjAxPC9lZGl0aW9u
PjxrZXl3b3Jkcz48a2V5d29yZD5FdGhpb3BpYS9lcGlkZW1pb2xvZ3k8L2tleXdvcmQ+PGtleXdv
cmQ+RmVtYWxlPC9rZXl3b3JkPjxrZXl3b3JkPkh1bWFuczwva2V5d29yZD48a2V5d29yZD5QcmVn
bmFuY3k8L2tleXdvcmQ+PGtleXdvcmQ+UHJlZ25hbnQgUGVvcGxlPC9rZXl3b3JkPjxrZXl3b3Jk
PlByZXZhbGVuY2U8L2tleXdvcmQ+PGtleXdvcmQ+VXJpbmFyeSBUcmFjdCBJbmZlY3Rpb25zLypl
cGlkZW1pb2xvZ3kvKmV0aW9sb2d5PC9rZXl3b3JkPjwva2V5d29yZHM+PGRhdGVzPjx5ZWFyPjIw
MjE8L3llYXI+PC9kYXRlcz48aXNibj4yMzE0LTYxNDEgKEVsZWN0cm9uaWMpJiN4RDsyMzE0LTYx
MzMgKFByaW50KTwvaXNibj48YWNjZXNzaW9uLW51bT4zNDkwMTI3NjwvYWNjZXNzaW9uLW51bT48
dXJscz48cmVsYXRlZC11cmxzPjx1cmw+aHR0cHM6Ly93d3cubmNiaS5ubG0ubmloLmdvdi9wdWJt
ZWQvMzQ5MDEyNzY8L3VybD48L3JlbGF0ZWQtdXJscz48L3VybHM+PGN1c3RvbTE+VGhlIGF1dGhv
cnMgaGF2ZSBkZWNsYXJlZCB0aGF0IHRoZXJlIGFyZSBubyBjb21wZXRpbmcgaW50ZXJlc3RzLjwv
Y3VzdG9tMT48Y3VzdG9tMj5QTUM4NjU0NTcwPC9jdXN0b20yPjxlbGVjdHJvbmljLXJlc291cmNl
LW51bT4xMC4xMTU1LzIwMjEvNjU1MTUyNjwvZWxlY3Ryb25pYy1yZXNvdXJjZS1udW0+PHJlbW90
ZS1kYXRhYmFzZS1uYW1lPk1lZGxpbmU8L3JlbW90ZS1kYXRhYmFzZS1uYW1lPjxyZW1vdGUtZGF0
YWJhc2UtcHJvdmlkZXI+TkxNPC9yZW1vdGUtZGF0YWJhc2UtcHJvdmlkZXI+PC9yZWNvcmQ+PC9D
aXRlPjxDaXRlPjxBdXRob3I+VGVzc2VtYTwvQXV0aG9yPjxZZWFyPjIwMjI8L1llYXI+PFJlY051
bT41MjQ8L1JlY051bT48cmVjb3JkPjxyZWMtbnVtYmVyPjUyNDwvcmVjLW51bWJlcj48Zm9yZWln
bi1rZXlzPjxrZXkgYXBwPSJFTiIgZGItaWQ9IjAwdnZyZTB6bXNlcnJwZXdyOWE1dHdwemU5cGFz
dnJhdnJwYSIgdGltZXN0YW1wPSIxNzc1MDMwNDA0Ij41MjQ8L2tleT48L2ZvcmVpZ24ta2V5cz48
cmVmLXR5cGUgbmFtZT0iSm91cm5hbCBBcnRpY2xlIj4xNzwvcmVmLXR5cGU+PGNvbnRyaWJ1dG9y
cz48YXV0aG9ycz48YXV0aG9yPlRlc3NlbWEsIFouIFQuPC9hdXRob3I+PGF1dGhvcj5Xb3JrdSwg
TS4gRy48L2F1dGhvcj48YXV0aG9yPlRlc2VtYSwgRy4gQS48L2F1dGhvcj48YXV0aG9yPkFsYW1u
ZWgsIFQuIFMuPC9hdXRob3I+PGF1dGhvcj5UZXNoYWxlLCBBLiBCLjwvYXV0aG9yPjxhdXRob3I+
WWVzaGF3LCBZLjwvYXV0aG9yPjxhdXRob3I+QWxlbSwgQS4gWi48L2F1dGhvcj48YXV0aG9yPkF5
YWxldywgSC4gRy48L2F1dGhvcj48YXV0aG9yPkxpeWV3LCBBLiBNLjwvYXV0aG9yPjwvYXV0aG9y
cz48L2NvbnRyaWJ1dG9ycz48YXV0aC1hZGRyZXNzPkVwaWRlbWlvbG9neSBhbmQgQmlvc3RhdGlz
dGljcywgVW5pdmVyc2l0eSBvZiBHb25kYXIgQ29sbGVnZSBvZiBNZWRpY2luZSBhbmQgSGVhbHRo
IFNjaWVuY2VzLCBHb25kYXIsIEV0aGlvcGlhIHplbWVudXQxOTc5QGdtYWlsLmNvbS4mI3hEO0h1
bWFuIEFuYXRvbXksIFVuaXZlcnNpdHkgb2YgR29uZGFyLCBHb25kYXIsIEV0aGlvcGlhLiYjeEQ7
RXBpZGVtaW9sb2d5IGFuZCBCaW9zdGF0aXN0aWNzLCBVbml2ZXJzaXR5IG9mIEdvbmRhciBDb2xs
ZWdlIG9mIE1lZGljaW5lIGFuZCBIZWFsdGggU2NpZW5jZXMsIEdvbmRhciwgRXRoaW9waWEuJiN4
RDtNZWRpY2FsIFBoeXNpb2xvZ3ksIFVuaXZlcnNpdHkgb2YgR29uZGFyIENvbGxlZ2Ugb2YgTWVk
aWNpbmUgYW5kIEhlYWx0aCBTY2llbmNlcywgR29uZGFyLCBFdGhpb3BpYS4mI3hEO0RlcGFydG1l
bnQgb2YgTWlkd2lmZXJ5LCBTY2hvb2wgb2YgTnVyc2luZyBhbmQgTWlkd2lmZXJ5LCBDb2xsZWdl
IG9mIE1lZGljaW5lIGFuZCBIZWFsdGggU2NpZW5jZXMsIFdvbGxvIFVuaXZlcnNpdHksIERlc3Np
ZSwgRXRoaW9waWEuPC9hdXRoLWFkZHJlc3M+PHRpdGxlcz48dGl0bGU+RGV0ZXJtaW5hbnRzIG9m
IGFjY2Vzc2luZyBoZWFsdGhjYXJlIGluIFN1Yi1TYWhhcmFuIEFmcmljYTogYSBtaXhlZC1lZmZl
Y3QgYW5hbHlzaXMgb2YgcmVjZW50IERlbW9ncmFwaGljIGFuZCBIZWFsdGggU3VydmV5cyBmcm9t
IDM2IGNvdW50cmllczwvdGl0bGU+PHNlY29uZGFyeS10aXRsZT5CTUogT3Blbjwvc2Vjb25kYXJ5
LXRpdGxlPjwvdGl0bGVzPjxwZXJpb2RpY2FsPjxmdWxsLXRpdGxlPkJNSiBPcGVuPC9mdWxsLXRp
dGxlPjwvcGVyaW9kaWNhbD48cGFnZXM+ZTA1NDM5NzwvcGFnZXM+PHZvbHVtZT4xMjwvdm9sdW1l
PjxudW1iZXI+MTwvbnVtYmVyPjxlZGl0aW9uPjIwMjIwMTMxPC9lZGl0aW9uPjxrZXl3b3Jkcz48
a2V5d29yZD5BZG9sZXNjZW50PC9rZXl3b3JkPjxrZXl3b3JkPkFkdWx0PC9rZXl3b3JkPjxrZXl3
b3JkPkFmcmljYSBTb3V0aCBvZiB0aGUgU2FoYXJhL2VwaWRlbWlvbG9neTwva2V5d29yZD48a2V5
d29yZD5Dcm9zcy1TZWN0aW9uYWwgU3R1ZGllczwva2V5d29yZD48a2V5d29yZD5GZW1hbGU8L2tl
eXdvcmQ+PGtleXdvcmQ+KkhlYWx0aCBTZXJ2aWNlcyBBY2Nlc3NpYmlsaXR5PC9rZXl3b3JkPjxr
ZXl3b3JkPkhlYWx0aCBTdXJ2ZXlzPC9rZXl3b3JkPjxrZXl3b3JkPkh1bWFuczwva2V5d29yZD48
a2V5d29yZD5NaWRkbGUgQWdlZDwva2V5d29yZD48a2V5d29yZD5QcmVnbmFuY3k8L2tleXdvcmQ+
PGtleXdvcmQ+UHJldmFsZW5jZTwva2V5d29yZD48a2V5d29yZD5Zb3VuZyBBZHVsdDwva2V5d29y
ZD48a2V5d29yZD5lcGlkZW1pb2xvZ3k8L2tleXdvcmQ+PGtleXdvcmQ+aW50ZXJuYXRpb25hbCBo
ZWFsdGggc2VydmljZXM8L2tleXdvcmQ+PGtleXdvcmQ+cHVibGljIGhlYWx0aDwva2V5d29yZD48
a2V5d29yZD5xdWFsaXR5IGluIGhlYWx0aCBjYXJlPC9rZXl3b3JkPjwva2V5d29yZHM+PGRhdGVz
Pjx5ZWFyPjIwMjI8L3llYXI+PHB1Yi1kYXRlcz48ZGF0ZT5KYW4gMzE8L2RhdGU+PC9wdWItZGF0
ZXM+PC9kYXRlcz48aXNibj4yMDQ0LTYwNTUgKEVsZWN0cm9uaWMpJiN4RDsyMDQ0LTYwNTUgKExp
bmtpbmcpPC9pc2JuPjxhY2Nlc3Npb24tbnVtPjM1MTA1NjM1PC9hY2Nlc3Npb24tbnVtPjx1cmxz
PjxyZWxhdGVkLXVybHM+PHVybD5odHRwczovL3d3dy5uY2JpLm5sbS5uaWguZ292L3B1Ym1lZC8z
NTEwNTYzNTwvdXJsPjwvcmVsYXRlZC11cmxzPjwvdXJscz48Y3VzdG9tMT5Db21wZXRpbmcgaW50
ZXJlc3RzOiBOb25lIGRlY2xhcmVkLjwvY3VzdG9tMT48Y3VzdG9tMj5QTUM4ODA0NjMyPC9jdXN0
b20yPjxlbGVjdHJvbmljLXJlc291cmNlLW51bT4xMC4xMTM2L2Jtam9wZW4tMjAyMS0wNTQzOTc8
L2VsZWN0cm9uaWMtcmVzb3VyY2UtbnVtPjxyZW1vdGUtZGF0YWJhc2UtbmFtZT5NZWRsaW5lPC9y
ZW1vdGUtZGF0YWJhc2UtbmFtZT48cmVtb3RlLWRhdGFiYXNlLXByb3ZpZGVyPk5MTTwvcmVtb3Rl
LWRhdGFiYXNlLXByb3ZpZGVyPjwvcmVjb3JkPjwvQ2l0ZT48L0VuZE5vdGU+AG==
</w:fldData>
        </w:fldChar>
      </w:r>
      <w:r w:rsidR="001D71C4" w:rsidRPr="005A0AB3">
        <w:rPr>
          <w:rFonts w:ascii="Times New Roman" w:hAnsi="Times New Roman" w:cs="Times New Roman"/>
          <w:sz w:val="24"/>
          <w:szCs w:val="24"/>
          <w:lang w:val="en-US"/>
        </w:rPr>
        <w:instrText xml:space="preserve"> ADDIN EN.CITE </w:instrText>
      </w:r>
      <w:r w:rsidR="001D71C4">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7IFRl
c3NlbWEgZXQgYWwuLCAyMDIyKTwvRGlzcGxheVRleHQ+PHJlY29yZD48cmVjLW51bWJlcj41MjU8
L3JlYy1udW1iZXI+PGZvcmVpZ24ta2V5cz48a2V5IGFwcD0iRU4iIGRiLWlkPSIwMHZ2cmUwem1z
ZXJycGV3cjlhNXR3cHplOXBhc3ZyYXZycGEiIHRpbWVzdGFtcD0iMTc3NTAzMDQxMCI+NTI1PC9r
ZXk+PC9mb3JlaWduLWtleXM+PHJlZi10eXBlIG5hbWU9IkpvdXJuYWwgQXJ0aWNsZSI+MTc8L3Jl
Zi10eXBlPjxjb250cmlidXRvcnM+PGF1dGhvcnM+PGF1dGhvcj5HZXRhbmVoLCBULjwvYXV0aG9y
PjxhdXRob3I+TmVnZXNzZSwgQS48L2F1dGhvcj48YXV0aG9yPkRlc3NpZSwgRy48L2F1dGhvcj48
YXV0aG9yPkRlc3RhLCBNLjwvYXV0aG9yPjxhdXRob3I+VGlnYWJ1LCBBLjwvYXV0aG9yPjwvYXV0
aG9ycz48L2NvbnRyaWJ1dG9ycz48YXV0aC1hZGRyZXNzPkRlcGFydG1lbnQgb2YgTWlkd2lmZXJ5
LCBDb2xsZWdlIG9mIEhlYWx0aCBTY2llbmNlLCBEZWJyZSBNYXJrb3MgVW5pdmVyc2l0eSwgRGVi
cmUgTWFya29zLCBFdGhpb3BpYS4mI3hEO0RlcGFydG1lbnQgb2YgSHVtYW4gTnV0cml0aW9uIGFu
ZCBGb29kIFNjaWVuY2UsIENvbGxlZ2Ugb2YgSGVhbHRoIFNjaWVuY2UsIERlYnJlIE1hcmtvcyBV
bml2ZXJzaXR5LCBEZWJyZSBNYXJrb3MsIEV0aGlvcGlhLiYjeEQ7Q2VudGVyIG9mIEV4Y2VsbGVu
Y2UgaW4gSHVtYW4gTnV0cml0aW9uLCBTY2hvb2wgb2YgSHVtYW4gTnV0cml0aW9uLCBGb29kIFNj
aWVuY2UgYW5kIFRlY2hub2xvZ3ksIEhhd2Fzc2EgVW5pdmVyc2l0eSwgRXRoaW9waWEuJiN4RDtE
ZXBhcnRtZW50IG9mIE51cnNpbmcsIENvbGxlZ2Ugb2YgTWVkaWNpbmUgYW5kIEhlYWx0aCBTY2ll
bmNlLCBCYWhpciBEYXIgVW5pdmVyc2l0eSwgQmFoaXIgRGFyLCBFdGhpb3BpYS4mI3hEO0RlcGFy
dG1lbnQgb2YgTnVyc2luZywgQ29sbGVnZSBvZiBIZWFsdGggU2NpZW5jZSwgRGVicmUgVGFib3Ig
VW5pdmVyc2l0eSwgRGVicmUgVGFib3IsIEV0aGlvcGlhLjwvYXV0aC1hZGRyZXNzPjx0aXRsZXM+
PHRpdGxlPlByZXZhbGVuY2Ugb2YgVXJpbmFyeSBUcmFjdCBJbmZlY3Rpb24gYW5kIEl0cyBBc3Nv
Y2lhdGVkIEZhY3RvcnMgYW1vbmcgUHJlZ25hbnQgV29tZW4gaW4gRXRoaW9waWE6IEEgU3lzdGVt
YXRpYyBSZXZpZXcgYW5kIE1ldGEtQW5hbHlzaXM8L3RpdGxlPjxzZWNvbmRhcnktdGl0bGU+Qmlv
bWVkIFJlcyBJbnQ8L3NlY29uZGFyeS10aXRsZT48L3RpdGxlcz48cGVyaW9kaWNhbD48ZnVsbC10
aXRsZT5CaW9tZWQgUmVzIEludDwvZnVsbC10aXRsZT48L3BlcmlvZGljYWw+PHBhZ2VzPjY1NTE1
MjY8L3BhZ2VzPjx2b2x1bWU+MjAyMTwvdm9sdW1lPjxlZGl0aW9uPjIwMjExMjAxPC9lZGl0aW9u
PjxrZXl3b3Jkcz48a2V5d29yZD5FdGhpb3BpYS9lcGlkZW1pb2xvZ3k8L2tleXdvcmQ+PGtleXdv
cmQ+RmVtYWxlPC9rZXl3b3JkPjxrZXl3b3JkPkh1bWFuczwva2V5d29yZD48a2V5d29yZD5QcmVn
bmFuY3k8L2tleXdvcmQ+PGtleXdvcmQ+UHJlZ25hbnQgUGVvcGxlPC9rZXl3b3JkPjxrZXl3b3Jk
PlByZXZhbGVuY2U8L2tleXdvcmQ+PGtleXdvcmQ+VXJpbmFyeSBUcmFjdCBJbmZlY3Rpb25zLypl
cGlkZW1pb2xvZ3kvKmV0aW9sb2d5PC9rZXl3b3JkPjwva2V5d29yZHM+PGRhdGVzPjx5ZWFyPjIw
MjE8L3llYXI+PC9kYXRlcz48aXNibj4yMzE0LTYxNDEgKEVsZWN0cm9uaWMpJiN4RDsyMzE0LTYx
MzMgKFByaW50KTwvaXNibj48YWNjZXNzaW9uLW51bT4zNDkwMTI3NjwvYWNjZXNzaW9uLW51bT48
dXJscz48cmVsYXRlZC11cmxzPjx1cmw+aHR0cHM6Ly93d3cubmNiaS5ubG0ubmloLmdvdi9wdWJt
ZWQvMzQ5MDEyNzY8L3VybD48L3JlbGF0ZWQtdXJscz48L3VybHM+PGN1c3RvbTE+VGhlIGF1dGhv
cnMgaGF2ZSBkZWNsYXJlZCB0aGF0IHRoZXJlIGFyZSBubyBjb21wZXRpbmcgaW50ZXJlc3RzLjwv
Y3VzdG9tMT48Y3VzdG9tMj5QTUM4NjU0NTcwPC9jdXN0b20yPjxlbGVjdHJvbmljLXJlc291cmNl
LW51bT4xMC4xMTU1LzIwMjEvNjU1MTUyNjwvZWxlY3Ryb25pYy1yZXNvdXJjZS1udW0+PHJlbW90
ZS1kYXRhYmFzZS1uYW1lPk1lZGxpbmU8L3JlbW90ZS1kYXRhYmFzZS1uYW1lPjxyZW1vdGUtZGF0
YWJhc2UtcHJvdmlkZXI+TkxNPC9yZW1vdGUtZGF0YWJhc2UtcHJvdmlkZXI+PC9yZWNvcmQ+PC9D
aXRlPjxDaXRlPjxBdXRob3I+VGVzc2VtYTwvQXV0aG9yPjxZZWFyPjIwMjI8L1llYXI+PFJlY051
bT41MjQ8L1JlY051bT48cmVjb3JkPjxyZWMtbnVtYmVyPjUyNDwvcmVjLW51bWJlcj48Zm9yZWln
bi1rZXlzPjxrZXkgYXBwPSJFTiIgZGItaWQ9IjAwdnZyZTB6bXNlcnJwZXdyOWE1dHdwemU5cGFz
dnJhdnJwYSIgdGltZXN0YW1wPSIxNzc1MDMwNDA0Ij41MjQ8L2tleT48L2ZvcmVpZ24ta2V5cz48
cmVmLXR5cGUgbmFtZT0iSm91cm5hbCBBcnRpY2xlIj4xNzwvcmVmLXR5cGU+PGNvbnRyaWJ1dG9y
cz48YXV0aG9ycz48YXV0aG9yPlRlc3NlbWEsIFouIFQuPC9hdXRob3I+PGF1dGhvcj5Xb3JrdSwg
TS4gRy48L2F1dGhvcj48YXV0aG9yPlRlc2VtYSwgRy4gQS48L2F1dGhvcj48YXV0aG9yPkFsYW1u
ZWgsIFQuIFMuPC9hdXRob3I+PGF1dGhvcj5UZXNoYWxlLCBBLiBCLjwvYXV0aG9yPjxhdXRob3I+
WWVzaGF3LCBZLjwvYXV0aG9yPjxhdXRob3I+QWxlbSwgQS4gWi48L2F1dGhvcj48YXV0aG9yPkF5
YWxldywgSC4gRy48L2F1dGhvcj48YXV0aG9yPkxpeWV3LCBBLiBNLjwvYXV0aG9yPjwvYXV0aG9y
cz48L2NvbnRyaWJ1dG9ycz48YXV0aC1hZGRyZXNzPkVwaWRlbWlvbG9neSBhbmQgQmlvc3RhdGlz
dGljcywgVW5pdmVyc2l0eSBvZiBHb25kYXIgQ29sbGVnZSBvZiBNZWRpY2luZSBhbmQgSGVhbHRo
IFNjaWVuY2VzLCBHb25kYXIsIEV0aGlvcGlhIHplbWVudXQxOTc5QGdtYWlsLmNvbS4mI3hEO0h1
bWFuIEFuYXRvbXksIFVuaXZlcnNpdHkgb2YgR29uZGFyLCBHb25kYXIsIEV0aGlvcGlhLiYjeEQ7
RXBpZGVtaW9sb2d5IGFuZCBCaW9zdGF0aXN0aWNzLCBVbml2ZXJzaXR5IG9mIEdvbmRhciBDb2xs
ZWdlIG9mIE1lZGljaW5lIGFuZCBIZWFsdGggU2NpZW5jZXMsIEdvbmRhciwgRXRoaW9waWEuJiN4
RDtNZWRpY2FsIFBoeXNpb2xvZ3ksIFVuaXZlcnNpdHkgb2YgR29uZGFyIENvbGxlZ2Ugb2YgTWVk
aWNpbmUgYW5kIEhlYWx0aCBTY2llbmNlcywgR29uZGFyLCBFdGhpb3BpYS4mI3hEO0RlcGFydG1l
bnQgb2YgTWlkd2lmZXJ5LCBTY2hvb2wgb2YgTnVyc2luZyBhbmQgTWlkd2lmZXJ5LCBDb2xsZWdl
IG9mIE1lZGljaW5lIGFuZCBIZWFsdGggU2NpZW5jZXMsIFdvbGxvIFVuaXZlcnNpdHksIERlc3Np
ZSwgRXRoaW9waWEuPC9hdXRoLWFkZHJlc3M+PHRpdGxlcz48dGl0bGU+RGV0ZXJtaW5hbnRzIG9m
IGFjY2Vzc2luZyBoZWFsdGhjYXJlIGluIFN1Yi1TYWhhcmFuIEFmcmljYTogYSBtaXhlZC1lZmZl
Y3QgYW5hbHlzaXMgb2YgcmVjZW50IERlbW9ncmFwaGljIGFuZCBIZWFsdGggU3VydmV5cyBmcm9t
IDM2IGNvdW50cmllczwvdGl0bGU+PHNlY29uZGFyeS10aXRsZT5CTUogT3Blbjwvc2Vjb25kYXJ5
LXRpdGxlPjwvdGl0bGVzPjxwZXJpb2RpY2FsPjxmdWxsLXRpdGxlPkJNSiBPcGVuPC9mdWxsLXRp
dGxlPjwvcGVyaW9kaWNhbD48cGFnZXM+ZTA1NDM5NzwvcGFnZXM+PHZvbHVtZT4xMjwvdm9sdW1l
PjxudW1iZXI+MTwvbnVtYmVyPjxlZGl0aW9uPjIwMjIwMTMxPC9lZGl0aW9uPjxrZXl3b3Jkcz48
a2V5d29yZD5BZG9sZXNjZW50PC9rZXl3b3JkPjxrZXl3b3JkPkFkdWx0PC9rZXl3b3JkPjxrZXl3
b3JkPkFmcmljYSBTb3V0aCBvZiB0aGUgU2FoYXJhL2VwaWRlbWlvbG9neTwva2V5d29yZD48a2V5
d29yZD5Dcm9zcy1TZWN0aW9uYWwgU3R1ZGllczwva2V5d29yZD48a2V5d29yZD5GZW1hbGU8L2tl
eXdvcmQ+PGtleXdvcmQ+KkhlYWx0aCBTZXJ2aWNlcyBBY2Nlc3NpYmlsaXR5PC9rZXl3b3JkPjxr
ZXl3b3JkPkhlYWx0aCBTdXJ2ZXlzPC9rZXl3b3JkPjxrZXl3b3JkPkh1bWFuczwva2V5d29yZD48
a2V5d29yZD5NaWRkbGUgQWdlZDwva2V5d29yZD48a2V5d29yZD5QcmVnbmFuY3k8L2tleXdvcmQ+
PGtleXdvcmQ+UHJldmFsZW5jZTwva2V5d29yZD48a2V5d29yZD5Zb3VuZyBBZHVsdDwva2V5d29y
ZD48a2V5d29yZD5lcGlkZW1pb2xvZ3k8L2tleXdvcmQ+PGtleXdvcmQ+aW50ZXJuYXRpb25hbCBo
ZWFsdGggc2VydmljZXM8L2tleXdvcmQ+PGtleXdvcmQ+cHVibGljIGhlYWx0aDwva2V5d29yZD48
a2V5d29yZD5xdWFsaXR5IGluIGhlYWx0aCBjYXJlPC9rZXl3b3JkPjwva2V5d29yZHM+PGRhdGVz
Pjx5ZWFyPjIwMjI8L3llYXI+PHB1Yi1kYXRlcz48ZGF0ZT5KYW4gMzE8L2RhdGU+PC9wdWItZGF0
ZXM+PC9kYXRlcz48aXNibj4yMDQ0LTYwNTUgKEVsZWN0cm9uaWMpJiN4RDsyMDQ0LTYwNTUgKExp
bmtpbmcpPC9pc2JuPjxhY2Nlc3Npb24tbnVtPjM1MTA1NjM1PC9hY2Nlc3Npb24tbnVtPjx1cmxz
PjxyZWxhdGVkLXVybHM+PHVybD5odHRwczovL3d3dy5uY2JpLm5sbS5uaWguZ292L3B1Ym1lZC8z
NTEwNTYzNTwvdXJsPjwvcmVsYXRlZC11cmxzPjwvdXJscz48Y3VzdG9tMT5Db21wZXRpbmcgaW50
ZXJlc3RzOiBOb25lIGRlY2xhcmVkLjwvY3VzdG9tMT48Y3VzdG9tMj5QTUM4ODA0NjMyPC9jdXN0
b20yPjxlbGVjdHJvbmljLXJlc291cmNlLW51bT4xMC4xMTM2L2Jtam9wZW4tMjAyMS0wNTQzOTc8
L2VsZWN0cm9uaWMtcmVzb3VyY2UtbnVtPjxyZW1vdGUtZGF0YWJhc2UtbmFtZT5NZWRsaW5lPC9y
ZW1vdGUtZGF0YWJhc2UtbmFtZT48cmVtb3RlLWRhdGFiYXNlLXByb3ZpZGVyPk5MTTwvcmVtb3Rl
LWRhdGFiYXNlLXByb3ZpZGVyPjwvcmVjb3JkPjwvQ2l0ZT48L0VuZE5vdGU+AG==
</w:fldData>
        </w:fldChar>
      </w:r>
      <w:r w:rsidR="001D71C4" w:rsidRPr="005A0AB3">
        <w:rPr>
          <w:rFonts w:ascii="Times New Roman" w:hAnsi="Times New Roman" w:cs="Times New Roman"/>
          <w:sz w:val="24"/>
          <w:szCs w:val="24"/>
          <w:lang w:val="en-US"/>
        </w:rPr>
        <w:instrText xml:space="preserve"> ADDIN EN.CITE.DATA </w:instrText>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end"/>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separate"/>
      </w:r>
      <w:r w:rsidR="001D71C4" w:rsidRPr="005A0AB3">
        <w:rPr>
          <w:rFonts w:ascii="Times New Roman" w:hAnsi="Times New Roman" w:cs="Times New Roman"/>
          <w:noProof/>
          <w:sz w:val="24"/>
          <w:szCs w:val="24"/>
          <w:lang w:val="en-US"/>
        </w:rPr>
        <w:t>(Getaneh et al., 2021; Tessema et al., 2022)</w:t>
      </w:r>
      <w:r w:rsidR="001D71C4">
        <w:rPr>
          <w:rFonts w:ascii="Times New Roman" w:hAnsi="Times New Roman" w:cs="Times New Roman"/>
          <w:sz w:val="24"/>
          <w:szCs w:val="24"/>
          <w:lang w:val="pt-PT"/>
        </w:rPr>
        <w:fldChar w:fldCharType="end"/>
      </w:r>
      <w:r w:rsidR="001D71C4" w:rsidRPr="005A0AB3">
        <w:rPr>
          <w:rFonts w:ascii="Times New Roman" w:hAnsi="Times New Roman" w:cs="Times New Roman"/>
          <w:sz w:val="24"/>
          <w:szCs w:val="24"/>
          <w:lang w:val="en-US"/>
        </w:rPr>
        <w:t>.</w:t>
      </w:r>
    </w:p>
    <w:p w14:paraId="4F8B27C8" w14:textId="77777777" w:rsidR="00EA651E" w:rsidRPr="005A0AB3" w:rsidRDefault="00EA651E" w:rsidP="003B1713">
      <w:pPr>
        <w:spacing w:line="360" w:lineRule="auto"/>
        <w:jc w:val="both"/>
        <w:rPr>
          <w:rFonts w:ascii="Times New Roman" w:hAnsi="Times New Roman" w:cs="Times New Roman"/>
          <w:sz w:val="24"/>
          <w:szCs w:val="24"/>
          <w:lang w:val="en-US"/>
        </w:rPr>
      </w:pPr>
    </w:p>
    <w:p w14:paraId="0881317D" w14:textId="7738966B" w:rsidR="00F06D08" w:rsidRPr="00626EF2" w:rsidRDefault="00626EF2" w:rsidP="00626EF2">
      <w:pPr>
        <w:pStyle w:val="ListParagraph"/>
        <w:numPr>
          <w:ilvl w:val="1"/>
          <w:numId w:val="10"/>
        </w:numPr>
        <w:spacing w:line="360" w:lineRule="auto"/>
        <w:jc w:val="both"/>
        <w:rPr>
          <w:rFonts w:ascii="Times New Roman" w:hAnsi="Times New Roman" w:cs="Times New Roman"/>
          <w:sz w:val="24"/>
          <w:szCs w:val="24"/>
          <w:lang w:val="en-US"/>
        </w:rPr>
      </w:pPr>
      <w:r w:rsidRPr="00626EF2">
        <w:rPr>
          <w:rFonts w:ascii="Times New Roman" w:hAnsi="Times New Roman" w:cs="Times New Roman"/>
          <w:b/>
          <w:bCs/>
          <w:sz w:val="24"/>
          <w:szCs w:val="24"/>
          <w:lang w:val="en-US"/>
        </w:rPr>
        <w:t>Distribution of positive urinary tract infection cases by gestational trimester</w:t>
      </w:r>
    </w:p>
    <w:p w14:paraId="408CA27A" w14:textId="73DCC6B7" w:rsidR="00F06D08" w:rsidRPr="00626EF2" w:rsidRDefault="00626EF2" w:rsidP="003B1713">
      <w:pPr>
        <w:spacing w:line="360" w:lineRule="auto"/>
        <w:jc w:val="both"/>
        <w:rPr>
          <w:rFonts w:ascii="Times New Roman" w:hAnsi="Times New Roman" w:cs="Times New Roman"/>
          <w:sz w:val="24"/>
          <w:szCs w:val="24"/>
          <w:lang w:val="en-US"/>
        </w:rPr>
      </w:pPr>
      <w:r w:rsidRPr="00626EF2">
        <w:rPr>
          <w:rFonts w:ascii="Times New Roman" w:hAnsi="Times New Roman" w:cs="Times New Roman"/>
          <w:sz w:val="24"/>
          <w:szCs w:val="24"/>
          <w:lang w:val="en-US"/>
        </w:rPr>
        <w:t>The distribution of positive urinary tract infection cases by gestational trimester showed a higher occurrence in the third trimester, with 25 cases, accounting for 59.5% of the total. In the first trimester, 10 cases (23.8%) were identified, while 7 cases (16.7%) were observed in the second trimester. These findings indicate that the frequency of positive cases progressively increases throughout pregnancy, reaching its peak in the third trimester</w:t>
      </w:r>
      <w:r>
        <w:rPr>
          <w:rFonts w:ascii="Times New Roman" w:hAnsi="Times New Roman" w:cs="Times New Roman"/>
          <w:sz w:val="24"/>
          <w:szCs w:val="24"/>
          <w:lang w:val="en-US"/>
        </w:rPr>
        <w:t xml:space="preserve"> (Table 2)</w:t>
      </w:r>
      <w:r w:rsidRPr="00626EF2">
        <w:rPr>
          <w:rFonts w:ascii="Times New Roman" w:hAnsi="Times New Roman" w:cs="Times New Roman"/>
          <w:sz w:val="24"/>
          <w:szCs w:val="24"/>
          <w:lang w:val="en-US"/>
        </w:rPr>
        <w:t>.</w:t>
      </w:r>
    </w:p>
    <w:p w14:paraId="6E4203CD" w14:textId="6889CB98" w:rsidR="00F06D08" w:rsidRPr="00626EF2" w:rsidRDefault="00F06D08" w:rsidP="003B1713">
      <w:pPr>
        <w:pStyle w:val="Caption"/>
        <w:keepNext/>
        <w:rPr>
          <w:rFonts w:ascii="Times New Roman" w:hAnsi="Times New Roman" w:cs="Times New Roman"/>
          <w:color w:val="auto"/>
          <w:sz w:val="20"/>
          <w:szCs w:val="20"/>
        </w:rPr>
      </w:pPr>
      <w:r w:rsidRPr="00626EF2">
        <w:rPr>
          <w:rFonts w:ascii="Times New Roman" w:hAnsi="Times New Roman" w:cs="Times New Roman"/>
          <w:color w:val="auto"/>
          <w:sz w:val="20"/>
          <w:szCs w:val="20"/>
        </w:rPr>
        <w:t>Tab</w:t>
      </w:r>
      <w:r w:rsidR="00626EF2" w:rsidRPr="00626EF2">
        <w:rPr>
          <w:rFonts w:ascii="Times New Roman" w:hAnsi="Times New Roman" w:cs="Times New Roman"/>
          <w:color w:val="auto"/>
          <w:sz w:val="20"/>
          <w:szCs w:val="20"/>
        </w:rPr>
        <w:t>le</w:t>
      </w:r>
      <w:r w:rsidRPr="00626EF2">
        <w:rPr>
          <w:rFonts w:ascii="Times New Roman" w:hAnsi="Times New Roman" w:cs="Times New Roman"/>
          <w:color w:val="auto"/>
          <w:sz w:val="20"/>
          <w:szCs w:val="20"/>
        </w:rPr>
        <w:t xml:space="preserve"> </w:t>
      </w:r>
      <w:r w:rsidR="00626EF2" w:rsidRPr="00626EF2">
        <w:rPr>
          <w:rFonts w:ascii="Times New Roman" w:hAnsi="Times New Roman" w:cs="Times New Roman"/>
          <w:color w:val="auto"/>
          <w:sz w:val="20"/>
          <w:szCs w:val="20"/>
        </w:rPr>
        <w:t>2</w:t>
      </w:r>
      <w:r w:rsidRPr="00626EF2">
        <w:rPr>
          <w:rFonts w:ascii="Times New Roman" w:hAnsi="Times New Roman" w:cs="Times New Roman"/>
          <w:color w:val="auto"/>
          <w:sz w:val="20"/>
          <w:szCs w:val="20"/>
        </w:rPr>
        <w:t>:</w:t>
      </w:r>
      <w:r w:rsidRPr="00626EF2">
        <w:rPr>
          <w:rFonts w:ascii="Times New Roman" w:hAnsi="Times New Roman" w:cs="Times New Roman"/>
          <w:b w:val="0"/>
          <w:bCs w:val="0"/>
          <w:color w:val="auto"/>
          <w:kern w:val="2"/>
          <w:sz w:val="20"/>
          <w:szCs w:val="20"/>
          <w14:ligatures w14:val="standardContextual"/>
        </w:rPr>
        <w:t xml:space="preserve"> </w:t>
      </w:r>
      <w:r w:rsidR="00626EF2" w:rsidRPr="00626EF2">
        <w:rPr>
          <w:rFonts w:ascii="Times New Roman" w:hAnsi="Times New Roman" w:cs="Times New Roman"/>
          <w:color w:val="auto"/>
          <w:sz w:val="20"/>
          <w:szCs w:val="20"/>
        </w:rPr>
        <w:t>Distribution of positive urinary tract infection cases by gestational trimester</w:t>
      </w:r>
    </w:p>
    <w:tbl>
      <w:tblPr>
        <w:tblStyle w:val="TableGrid"/>
        <w:tblW w:w="0" w:type="auto"/>
        <w:tblLook w:val="04A0" w:firstRow="1" w:lastRow="0" w:firstColumn="1" w:lastColumn="0" w:noHBand="0" w:noVBand="1"/>
      </w:tblPr>
      <w:tblGrid>
        <w:gridCol w:w="2337"/>
        <w:gridCol w:w="3187"/>
        <w:gridCol w:w="3543"/>
      </w:tblGrid>
      <w:tr w:rsidR="00F06D08" w14:paraId="46605AC1" w14:textId="77777777" w:rsidTr="002A7246">
        <w:tc>
          <w:tcPr>
            <w:tcW w:w="2337" w:type="dxa"/>
          </w:tcPr>
          <w:p w14:paraId="7598B55F" w14:textId="1D4D8619"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Gestational Trimester</w:t>
            </w:r>
          </w:p>
        </w:tc>
        <w:tc>
          <w:tcPr>
            <w:tcW w:w="3187" w:type="dxa"/>
          </w:tcPr>
          <w:p w14:paraId="7E72FEE9" w14:textId="3818CB9E"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Frequency of Positive Cases</w:t>
            </w:r>
          </w:p>
        </w:tc>
        <w:tc>
          <w:tcPr>
            <w:tcW w:w="3543" w:type="dxa"/>
          </w:tcPr>
          <w:p w14:paraId="1CAA252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F06D08" w14:paraId="179B7BBD" w14:textId="77777777" w:rsidTr="002A7246">
        <w:tc>
          <w:tcPr>
            <w:tcW w:w="2337" w:type="dxa"/>
          </w:tcPr>
          <w:p w14:paraId="7986752D" w14:textId="0F3A03D7"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1st trimester</w:t>
            </w:r>
          </w:p>
        </w:tc>
        <w:tc>
          <w:tcPr>
            <w:tcW w:w="3187" w:type="dxa"/>
          </w:tcPr>
          <w:p w14:paraId="364A421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3543" w:type="dxa"/>
          </w:tcPr>
          <w:p w14:paraId="59D69192"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tr w:rsidR="00F06D08" w14:paraId="4E1E952C" w14:textId="77777777" w:rsidTr="002A7246">
        <w:tc>
          <w:tcPr>
            <w:tcW w:w="2337" w:type="dxa"/>
          </w:tcPr>
          <w:p w14:paraId="42E6B224" w14:textId="409D4FBF"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2nd trimester</w:t>
            </w:r>
          </w:p>
        </w:tc>
        <w:tc>
          <w:tcPr>
            <w:tcW w:w="3187" w:type="dxa"/>
          </w:tcPr>
          <w:p w14:paraId="274CD69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7</w:t>
            </w:r>
          </w:p>
        </w:tc>
        <w:tc>
          <w:tcPr>
            <w:tcW w:w="3543" w:type="dxa"/>
          </w:tcPr>
          <w:p w14:paraId="49D010B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6.7</w:t>
            </w:r>
          </w:p>
        </w:tc>
      </w:tr>
      <w:tr w:rsidR="00F06D08" w14:paraId="7ACFD16D" w14:textId="77777777" w:rsidTr="002A7246">
        <w:tc>
          <w:tcPr>
            <w:tcW w:w="2337" w:type="dxa"/>
          </w:tcPr>
          <w:p w14:paraId="064D9E84" w14:textId="3CE2E03B"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3rd trimester</w:t>
            </w:r>
          </w:p>
        </w:tc>
        <w:tc>
          <w:tcPr>
            <w:tcW w:w="3187" w:type="dxa"/>
          </w:tcPr>
          <w:p w14:paraId="6AC6E62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5</w:t>
            </w:r>
          </w:p>
        </w:tc>
        <w:tc>
          <w:tcPr>
            <w:tcW w:w="3543" w:type="dxa"/>
          </w:tcPr>
          <w:p w14:paraId="6B78227C"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9.5</w:t>
            </w:r>
          </w:p>
        </w:tc>
      </w:tr>
    </w:tbl>
    <w:p w14:paraId="62EEAC78" w14:textId="77E1DFCF" w:rsidR="00393F38" w:rsidRPr="00393F38" w:rsidRDefault="00393F38" w:rsidP="00393F38">
      <w:pPr>
        <w:spacing w:line="360" w:lineRule="auto"/>
        <w:jc w:val="both"/>
        <w:rPr>
          <w:rFonts w:ascii="Times New Roman" w:hAnsi="Times New Roman" w:cs="Times New Roman"/>
          <w:sz w:val="24"/>
          <w:szCs w:val="24"/>
          <w:lang w:val="en-US"/>
        </w:rPr>
      </w:pPr>
      <w:r w:rsidRPr="00393F38">
        <w:rPr>
          <w:rFonts w:ascii="Times New Roman" w:hAnsi="Times New Roman" w:cs="Times New Roman"/>
          <w:sz w:val="24"/>
          <w:szCs w:val="24"/>
          <w:lang w:val="en-US"/>
        </w:rPr>
        <w:t xml:space="preserve">The results obtained at </w:t>
      </w:r>
      <w:proofErr w:type="spellStart"/>
      <w:r w:rsidRPr="00393F38">
        <w:rPr>
          <w:rFonts w:ascii="Times New Roman" w:hAnsi="Times New Roman" w:cs="Times New Roman"/>
          <w:sz w:val="24"/>
          <w:szCs w:val="24"/>
          <w:lang w:val="en-US"/>
        </w:rPr>
        <w:t>Xai-Xai</w:t>
      </w:r>
      <w:proofErr w:type="spellEnd"/>
      <w:r w:rsidRPr="00393F38">
        <w:rPr>
          <w:rFonts w:ascii="Times New Roman" w:hAnsi="Times New Roman" w:cs="Times New Roman"/>
          <w:sz w:val="24"/>
          <w:szCs w:val="24"/>
          <w:lang w:val="en-US"/>
        </w:rPr>
        <w:t xml:space="preserve"> Provincial Hospital demonstrate that the frequency of urinary tract infections (UTIs) among pregnant women progressively increased throughout gestation, with the highest occurrence in the third trimester (59.5%), followed by the first (23.8%) and second trimester (16.7%). This finding indicates greater vulnerability to infection as pregnancy advances, likely due to physiological and immunological changes that occur during gestation.</w:t>
      </w:r>
    </w:p>
    <w:p w14:paraId="1603E597" w14:textId="5CB2428D" w:rsidR="00F06D08" w:rsidRPr="00393F38" w:rsidRDefault="00393F38" w:rsidP="00393F38">
      <w:pPr>
        <w:spacing w:line="360" w:lineRule="auto"/>
        <w:jc w:val="both"/>
        <w:rPr>
          <w:rFonts w:ascii="Times New Roman" w:hAnsi="Times New Roman" w:cs="Times New Roman"/>
          <w:sz w:val="24"/>
          <w:szCs w:val="24"/>
          <w:lang w:val="en-US"/>
        </w:rPr>
      </w:pPr>
      <w:r w:rsidRPr="00393F38">
        <w:rPr>
          <w:rFonts w:ascii="Times New Roman" w:hAnsi="Times New Roman" w:cs="Times New Roman"/>
          <w:sz w:val="24"/>
          <w:szCs w:val="24"/>
          <w:lang w:val="en-US"/>
        </w:rPr>
        <w:t xml:space="preserve">During pregnancy, dilation of the urinary tract, increased urine volume, and ureteral compression by gestational organs can promote urinary stasis, increasing the likelihood of bacterial colonization and subsequent infection </w:t>
      </w:r>
      <w:r w:rsidR="00AF56CE">
        <w:rPr>
          <w:rFonts w:ascii="Times New Roman" w:hAnsi="Times New Roman" w:cs="Times New Roman"/>
          <w:sz w:val="24"/>
          <w:szCs w:val="24"/>
          <w:lang w:val="pt-PT"/>
        </w:rPr>
        <w:fldChar w:fldCharType="begin"/>
      </w:r>
      <w:r w:rsidR="00AF56CE" w:rsidRPr="00393F38">
        <w:rPr>
          <w:rFonts w:ascii="Times New Roman" w:hAnsi="Times New Roman" w:cs="Times New Roman"/>
          <w:sz w:val="24"/>
          <w:szCs w:val="24"/>
          <w:lang w:val="en-US"/>
        </w:rPr>
        <w:instrText xml:space="preserve"> ADDIN EN.CITE &lt;EndNote&gt;&lt;Cite&gt;&lt;Author&gt;Rodrigues&lt;/Author&gt;&lt;Year&gt;2025&lt;/Year&gt;&lt;RecNum&gt;492&lt;/RecNum&gt;&lt;DisplayText&gt;(Rodrigues et al., 2025)&lt;/DisplayText&gt;&lt;record&gt;&lt;rec-number&gt;492&lt;/rec-number&gt;&lt;foreign-keys&gt;&lt;key app="EN" db-id="00vvre0zmserrpewr9a5twpze9pasvravrpa" timestamp="1774643002"&gt;492&lt;/key&gt;&lt;/foreign-keys&gt;&lt;ref-type name="Journal Article"&gt;17&lt;/ref-type&gt;&lt;contributors&gt;&lt;authors&gt;&lt;author&gt;Rodrigues, Francisco&lt;/author&gt;&lt;author&gt;Coelho, Patrícia&lt;/author&gt;&lt;author&gt;Mateus, Sónia&lt;/author&gt;&lt;author&gt;Eideh, Hatem&lt;/author&gt;&lt;author&gt;Gonçalves, Teresa&lt;/author&gt;&lt;author&gt;Caseiro, Armando&lt;/author&gt;&lt;author&gt;Castelo Branco, Miguel&lt;/author&gt;&lt;/authors&gt;&lt;/contributors&gt;&lt;titles&gt;&lt;title&gt;Rising Trends of Urinary Infections Among Pregnant Women: Insights from a Portuguese Hospital (2018–2022)&lt;/title&gt;&lt;secondary-title&gt;Bacteria&lt;/secondary-title&gt;&lt;/titles&gt;&lt;periodical&gt;&lt;full-title&gt;Bacteria&lt;/full-title&gt;&lt;/periodical&gt;&lt;volume&gt;4&lt;/volume&gt;&lt;number&gt;1&lt;/number&gt;&lt;section&gt;10&lt;/section&gt;&lt;dates&gt;&lt;year&gt;2025&lt;/year&gt;&lt;/dates&gt;&lt;isbn&gt;2674-1334&lt;/isbn&gt;&lt;urls&gt;&lt;/urls&gt;&lt;electronic-resource-num&gt;10.3390/bacteria4010010&lt;/electronic-resource-num&gt;&lt;/record&gt;&lt;/Cite&gt;&lt;/EndNote&gt;</w:instrText>
      </w:r>
      <w:r w:rsidR="00AF56CE">
        <w:rPr>
          <w:rFonts w:ascii="Times New Roman" w:hAnsi="Times New Roman" w:cs="Times New Roman"/>
          <w:sz w:val="24"/>
          <w:szCs w:val="24"/>
          <w:lang w:val="pt-PT"/>
        </w:rPr>
        <w:fldChar w:fldCharType="separate"/>
      </w:r>
      <w:r w:rsidR="00AF56CE" w:rsidRPr="00393F38">
        <w:rPr>
          <w:rFonts w:ascii="Times New Roman" w:hAnsi="Times New Roman" w:cs="Times New Roman"/>
          <w:noProof/>
          <w:sz w:val="24"/>
          <w:szCs w:val="24"/>
          <w:lang w:val="en-US"/>
        </w:rPr>
        <w:t>(Rodrigues et al., 2025)</w:t>
      </w:r>
      <w:r w:rsidR="00AF56CE">
        <w:rPr>
          <w:rFonts w:ascii="Times New Roman" w:hAnsi="Times New Roman" w:cs="Times New Roman"/>
          <w:sz w:val="24"/>
          <w:szCs w:val="24"/>
          <w:lang w:val="pt-PT"/>
        </w:rPr>
        <w:fldChar w:fldCharType="end"/>
      </w:r>
      <w:r w:rsidR="00F06D08" w:rsidRPr="00393F38">
        <w:rPr>
          <w:rFonts w:ascii="Times New Roman" w:hAnsi="Times New Roman" w:cs="Times New Roman"/>
          <w:sz w:val="24"/>
          <w:szCs w:val="24"/>
          <w:lang w:val="en-US"/>
        </w:rPr>
        <w:t xml:space="preserve">. </w:t>
      </w:r>
      <w:r w:rsidRPr="00393F38">
        <w:rPr>
          <w:rFonts w:ascii="Times New Roman" w:hAnsi="Times New Roman" w:cs="Times New Roman"/>
          <w:sz w:val="24"/>
          <w:szCs w:val="24"/>
          <w:lang w:val="en-US"/>
        </w:rPr>
        <w:t>Additionally, hormonal changes, particularly elevated progesterone levels, reduce ureteral motility and bladder contractility, contributing to urine accumulation and bacterial growth</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r>
      <w:r w:rsidR="00AF56CE" w:rsidRPr="00393F38">
        <w:rPr>
          <w:rFonts w:ascii="Times New Roman" w:hAnsi="Times New Roman" w:cs="Times New Roman"/>
          <w:sz w:val="24"/>
          <w:szCs w:val="24"/>
          <w:lang w:val="en-US"/>
        </w:rPr>
        <w:instrText xml:space="preserve"> ADDIN EN.CITE &lt;EndNote&gt;&lt;Cite&gt;&lt;Author&gt;Madane&lt;/Author&gt;&lt;Year&gt;2024&lt;/Year&gt;&lt;RecNum&gt;496&lt;/RecNum&gt;&lt;DisplayText&gt;(Madane et al., 2024)&lt;/DisplayText&gt;&lt;record&gt;&lt;rec-number&gt;496&lt;/rec-number&gt;&lt;foreign-keys&gt;&lt;key app="EN" db-id="00vvre0zmserrpewr9a5twpze9pasvravrpa" timestamp="1774643039"&gt;496&lt;/key&gt;&lt;/foreign-keys&gt;&lt;ref-type name="Journal Article"&gt;17&lt;/ref-type&gt;&lt;contributors&gt;&lt;authors&gt;&lt;author&gt;Madane, Tanvi S.&lt;/author&gt;&lt;author&gt;Kulkarni, Prerana P.&lt;/author&gt;&lt;author&gt;Memane, Gaurav S.&lt;/author&gt;&lt;/authors&gt;&lt;/contributors&gt;&lt;titles&gt;&lt;title&gt;An overview on urinary tract infection in pregnancy&lt;/title&gt;&lt;secondary-title&gt;International Journal of Reproduction, Contraception, Obstetrics and Gynecology&lt;/secondary-title&gt;&lt;/titles&gt;&lt;periodical&gt;&lt;full-title&gt;International Journal of Reproduction, Contraception, Obstetrics and Gynecology&lt;/full-title&gt;&lt;/periodical&gt;&lt;pages&gt;1650-1656&lt;/pages&gt;&lt;volume&gt;13&lt;/volume&gt;&lt;number&gt;6&lt;/number&gt;&lt;section&gt;1650&lt;/section&gt;&lt;dates&gt;&lt;year&gt;2024&lt;/year&gt;&lt;/dates&gt;&lt;isbn&gt;2320-1789&amp;#xD;2320-1770&lt;/isbn&gt;&lt;urls&gt;&lt;/urls&gt;&lt;electronic-resource-num&gt;10.18203/2320-1770.ijrcog20241467&lt;/electronic-resource-num&gt;&lt;/record&gt;&lt;/Cite&gt;&lt;/EndNote&gt;</w:instrText>
      </w:r>
      <w:r w:rsidR="00AF56CE">
        <w:rPr>
          <w:rFonts w:ascii="Times New Roman" w:hAnsi="Times New Roman" w:cs="Times New Roman"/>
          <w:sz w:val="24"/>
          <w:szCs w:val="24"/>
          <w:lang w:val="pt-PT"/>
        </w:rPr>
        <w:fldChar w:fldCharType="separate"/>
      </w:r>
      <w:r w:rsidR="00AF56CE" w:rsidRPr="00393F38">
        <w:rPr>
          <w:rFonts w:ascii="Times New Roman" w:hAnsi="Times New Roman" w:cs="Times New Roman"/>
          <w:noProof/>
          <w:sz w:val="24"/>
          <w:szCs w:val="24"/>
          <w:lang w:val="en-US"/>
        </w:rPr>
        <w:t>(Madane et al., 2024)</w:t>
      </w:r>
      <w:r w:rsidR="00AF56CE">
        <w:rPr>
          <w:rFonts w:ascii="Times New Roman" w:hAnsi="Times New Roman" w:cs="Times New Roman"/>
          <w:sz w:val="24"/>
          <w:szCs w:val="24"/>
          <w:lang w:val="pt-PT"/>
        </w:rPr>
        <w:fldChar w:fldCharType="end"/>
      </w:r>
      <w:r w:rsidR="00AF56CE" w:rsidRPr="00393F38">
        <w:rPr>
          <w:rFonts w:ascii="Times New Roman" w:hAnsi="Times New Roman" w:cs="Times New Roman"/>
          <w:sz w:val="24"/>
          <w:szCs w:val="24"/>
          <w:lang w:val="en-US"/>
        </w:rPr>
        <w:t>.</w:t>
      </w:r>
    </w:p>
    <w:p w14:paraId="2E8B80E9" w14:textId="66294D0F" w:rsidR="00F06D08" w:rsidRPr="003F2A4D" w:rsidRDefault="003F2A4D" w:rsidP="003B17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es</w:t>
      </w:r>
      <w:r w:rsidRPr="003F2A4D">
        <w:rPr>
          <w:rFonts w:ascii="Times New Roman" w:hAnsi="Times New Roman" w:cs="Times New Roman"/>
          <w:sz w:val="24"/>
          <w:szCs w:val="24"/>
          <w:lang w:val="en-US"/>
        </w:rPr>
        <w:t xml:space="preserve"> conducted in Maputo reported that the prevalence of UTIs is higher in the third trimester, suggesting that anatomical and immunological factors combined with exposure to risk environments during late pregnancy increase susceptibility</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D94FF5" w:rsidRPr="003F2A4D">
        <w:rPr>
          <w:rFonts w:ascii="Times New Roman" w:hAnsi="Times New Roman" w:cs="Times New Roman"/>
          <w:sz w:val="24"/>
          <w:szCs w:val="24"/>
          <w:lang w:val="en-US"/>
        </w:rPr>
        <w:instrText xml:space="preserve"> ADDIN EN.CITE </w:instrText>
      </w:r>
      <w:r w:rsidR="00D94FF5">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D94FF5" w:rsidRPr="003F2A4D">
        <w:rPr>
          <w:rFonts w:ascii="Times New Roman" w:hAnsi="Times New Roman" w:cs="Times New Roman"/>
          <w:sz w:val="24"/>
          <w:szCs w:val="24"/>
          <w:lang w:val="en-US"/>
        </w:rPr>
        <w:instrText xml:space="preserve"> ADDIN EN.CITE.DATA </w:instrText>
      </w:r>
      <w:r w:rsidR="00D94FF5">
        <w:rPr>
          <w:rFonts w:ascii="Times New Roman" w:hAnsi="Times New Roman" w:cs="Times New Roman"/>
          <w:sz w:val="24"/>
          <w:szCs w:val="24"/>
          <w:lang w:val="pt-PT"/>
        </w:rPr>
      </w:r>
      <w:r w:rsidR="00D94FF5">
        <w:rPr>
          <w:rFonts w:ascii="Times New Roman" w:hAnsi="Times New Roman" w:cs="Times New Roman"/>
          <w:sz w:val="24"/>
          <w:szCs w:val="24"/>
          <w:lang w:val="pt-PT"/>
        </w:rPr>
        <w:fldChar w:fldCharType="end"/>
      </w:r>
      <w:r w:rsidR="00AF56CE">
        <w:rPr>
          <w:rFonts w:ascii="Times New Roman" w:hAnsi="Times New Roman" w:cs="Times New Roman"/>
          <w:sz w:val="24"/>
          <w:szCs w:val="24"/>
          <w:lang w:val="pt-PT"/>
        </w:rPr>
      </w:r>
      <w:r w:rsidR="00AF56CE">
        <w:rPr>
          <w:rFonts w:ascii="Times New Roman" w:hAnsi="Times New Roman" w:cs="Times New Roman"/>
          <w:sz w:val="24"/>
          <w:szCs w:val="24"/>
          <w:lang w:val="pt-PT"/>
        </w:rPr>
        <w:fldChar w:fldCharType="separate"/>
      </w:r>
      <w:r w:rsidR="00D94FF5" w:rsidRPr="003F2A4D">
        <w:rPr>
          <w:rFonts w:ascii="Times New Roman" w:hAnsi="Times New Roman" w:cs="Times New Roman"/>
          <w:noProof/>
          <w:sz w:val="24"/>
          <w:szCs w:val="24"/>
          <w:lang w:val="en-US"/>
        </w:rPr>
        <w:t>(Bulo, 2025; Nhampossa et al., 2023)</w:t>
      </w:r>
      <w:r w:rsidR="00AF56CE">
        <w:rPr>
          <w:rFonts w:ascii="Times New Roman" w:hAnsi="Times New Roman" w:cs="Times New Roman"/>
          <w:sz w:val="24"/>
          <w:szCs w:val="24"/>
          <w:lang w:val="pt-PT"/>
        </w:rPr>
        <w:fldChar w:fldCharType="end"/>
      </w:r>
      <w:r w:rsidR="00F06D08" w:rsidRPr="003F2A4D">
        <w:rPr>
          <w:rFonts w:ascii="Times New Roman" w:hAnsi="Times New Roman" w:cs="Times New Roman"/>
          <w:sz w:val="24"/>
          <w:szCs w:val="24"/>
          <w:lang w:val="en-US"/>
        </w:rPr>
        <w:t xml:space="preserve">. </w:t>
      </w:r>
      <w:r w:rsidRPr="003F2A4D">
        <w:rPr>
          <w:rFonts w:ascii="Times New Roman" w:hAnsi="Times New Roman" w:cs="Times New Roman"/>
          <w:sz w:val="24"/>
          <w:szCs w:val="24"/>
          <w:lang w:val="en-US"/>
        </w:rPr>
        <w:t>Another study in South Africa observed that progression of gestation is associated with a higher frequency of asymptomatic UTIs, reinforcing the need for continuous screening throughout pregnancy, particularly in the third trimester</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r>
      <w:r w:rsidR="00AF56CE" w:rsidRPr="003F2A4D">
        <w:rPr>
          <w:rFonts w:ascii="Times New Roman" w:hAnsi="Times New Roman" w:cs="Times New Roman"/>
          <w:sz w:val="24"/>
          <w:szCs w:val="24"/>
          <w:lang w:val="en-US"/>
        </w:rPr>
        <w:instrText xml:space="preserve"> ADDIN EN.CITE &lt;EndNote&gt;&lt;Cite&gt;&lt;Author&gt;Orji&lt;/Author&gt;&lt;Year&gt;2022&lt;/Year&gt;&lt;RecNum&gt;502&lt;/RecNum&gt;&lt;DisplayText&gt;(Orji et al., 2022)&lt;/DisplayText&gt;&lt;record&gt;&lt;rec-number&gt;502&lt;/rec-number&gt;&lt;foreign-keys&gt;&lt;key app="EN" db-id="00vvre0zmserrpewr9a5twpze9pasvravrpa" timestamp="1774643091"&gt;502&lt;/key&gt;&lt;/foreign-keys&gt;&lt;ref-type name="Journal Article"&gt;17&lt;/ref-type&gt;&lt;contributors&gt;&lt;authors&gt;&lt;author&gt;Orji, O.&lt;/author&gt;&lt;author&gt;Dlamini, Z.&lt;/author&gt;&lt;author&gt;Wise, A. J.&lt;/author&gt;&lt;/authors&gt;&lt;/contributors&gt;&lt;auth-address&gt;Department of Obstetrics and Gynaecology, Faculty of Health Sciences, University of the Witwatersrand, Johannesburg, South Africa.&lt;/auth-address&gt;&lt;titles&gt;&lt;title&gt;Urinary bacterial profile and antibiotic susceptibility pattern among pregnant women in Rahima Moosa Mother and Child Hospital, Johannesburg&lt;/title&gt;&lt;secondary-title&gt;S Afr J Infect Dis&lt;/secondary-title&gt;&lt;/titles&gt;&lt;periodical&gt;&lt;full-title&gt;S Afr J Infect Dis&lt;/full-title&gt;&lt;/periodical&gt;&lt;pages&gt;343&lt;/pages&gt;&lt;volume&gt;37&lt;/volume&gt;&lt;number&gt;1&lt;/number&gt;&lt;edition&gt;20220128&lt;/edition&gt;&lt;keywords&gt;&lt;keyword&gt;Uti&lt;/keyword&gt;&lt;keyword&gt;pathogen&lt;/keyword&gt;&lt;keyword&gt;pregnancy&lt;/keyword&gt;&lt;keyword&gt;sensitivity&lt;/keyword&gt;&lt;keyword&gt;sensitivity and culture&lt;/keyword&gt;&lt;keyword&gt;urine microscopy&lt;/keyword&gt;&lt;/keywords&gt;&lt;dates&gt;&lt;year&gt;2022&lt;/year&gt;&lt;/dates&gt;&lt;isbn&gt;2313-1810 (Electronic)&amp;#xD;2312-0053 (Print)&amp;#xD;2312-0053 (Linking)&lt;/isbn&gt;&lt;accession-num&gt;35169587&lt;/accession-num&gt;&lt;urls&gt;&lt;related-urls&gt;&lt;url&gt;https://www.ncbi.nlm.nih.gov/pubmed/35169587&lt;/url&gt;&lt;/related-urls&gt;&lt;/urls&gt;&lt;custom1&gt;The authors declare that they have no financial or personal relationships that may have inappropriately influenced them in writing this article.&lt;/custom1&gt;&lt;custom2&gt;PMC8832018&lt;/custom2&gt;&lt;electronic-resource-num&gt;10.4102/sajid.v37i1.343&lt;/electronic-resource-num&gt;&lt;remote-database-name&gt;PubMed-not-MEDLINE&lt;/remote-database-name&gt;&lt;remote-database-provider&gt;NLM&lt;/remote-database-provider&gt;&lt;/record&gt;&lt;/Cite&gt;&lt;/EndNote&gt;</w:instrText>
      </w:r>
      <w:r w:rsidR="00AF56CE">
        <w:rPr>
          <w:rFonts w:ascii="Times New Roman" w:hAnsi="Times New Roman" w:cs="Times New Roman"/>
          <w:sz w:val="24"/>
          <w:szCs w:val="24"/>
          <w:lang w:val="pt-PT"/>
        </w:rPr>
        <w:fldChar w:fldCharType="separate"/>
      </w:r>
      <w:r w:rsidR="00AF56CE" w:rsidRPr="003F2A4D">
        <w:rPr>
          <w:rFonts w:ascii="Times New Roman" w:hAnsi="Times New Roman" w:cs="Times New Roman"/>
          <w:noProof/>
          <w:sz w:val="24"/>
          <w:szCs w:val="24"/>
          <w:lang w:val="en-US"/>
        </w:rPr>
        <w:t>(Orji et al., 2022)</w:t>
      </w:r>
      <w:r w:rsidR="00AF56CE">
        <w:rPr>
          <w:rFonts w:ascii="Times New Roman" w:hAnsi="Times New Roman" w:cs="Times New Roman"/>
          <w:sz w:val="24"/>
          <w:szCs w:val="24"/>
          <w:lang w:val="pt-PT"/>
        </w:rPr>
        <w:fldChar w:fldCharType="end"/>
      </w:r>
      <w:r w:rsidR="00F06D08" w:rsidRPr="003F2A4D">
        <w:rPr>
          <w:rFonts w:ascii="Times New Roman" w:hAnsi="Times New Roman" w:cs="Times New Roman"/>
          <w:sz w:val="24"/>
          <w:szCs w:val="24"/>
          <w:lang w:val="en-US"/>
        </w:rPr>
        <w:t>.</w:t>
      </w:r>
    </w:p>
    <w:p w14:paraId="38DD472F" w14:textId="08C1623E" w:rsidR="00F06D08" w:rsidRPr="006623B1" w:rsidRDefault="006623B1" w:rsidP="003B1713">
      <w:pPr>
        <w:spacing w:line="360" w:lineRule="auto"/>
        <w:jc w:val="both"/>
        <w:rPr>
          <w:rFonts w:ascii="Times New Roman" w:hAnsi="Times New Roman" w:cs="Times New Roman"/>
          <w:sz w:val="24"/>
          <w:szCs w:val="24"/>
          <w:lang w:val="en-US"/>
        </w:rPr>
      </w:pPr>
      <w:r w:rsidRPr="006623B1">
        <w:rPr>
          <w:rFonts w:ascii="Times New Roman" w:hAnsi="Times New Roman" w:cs="Times New Roman"/>
          <w:sz w:val="24"/>
          <w:szCs w:val="24"/>
          <w:lang w:val="en-US"/>
        </w:rPr>
        <w:lastRenderedPageBreak/>
        <w:t>The predominance of cases in the third trimester also has important clinical implications. Untreated UTIs can result in maternal and fetal complications, such as pyelonephritis, preterm birth, and low birth weight</w:t>
      </w:r>
      <w:r w:rsidR="003C6E34" w:rsidRPr="006623B1">
        <w:rPr>
          <w:rFonts w:ascii="Times New Roman" w:hAnsi="Times New Roman" w:cs="Times New Roman"/>
          <w:sz w:val="24"/>
          <w:szCs w:val="24"/>
          <w:lang w:val="en-US"/>
        </w:rPr>
        <w:t xml:space="preserve"> </w:t>
      </w:r>
      <w:r w:rsidR="00D94FF5">
        <w:rPr>
          <w:rFonts w:ascii="Times New Roman" w:hAnsi="Times New Roman" w:cs="Times New Roman"/>
          <w:sz w:val="24"/>
          <w:szCs w:val="24"/>
          <w:lang w:val="pt-PT"/>
        </w:rPr>
        <w:fldChar w:fldCharType="begin"/>
      </w:r>
      <w:r w:rsidR="00D94FF5" w:rsidRPr="006623B1">
        <w:rPr>
          <w:rFonts w:ascii="Times New Roman" w:hAnsi="Times New Roman" w:cs="Times New Roman"/>
          <w:sz w:val="24"/>
          <w:szCs w:val="24"/>
          <w:lang w:val="en-US"/>
        </w:rPr>
        <w:instrText xml:space="preserve"> ADDIN EN.CITE &lt;EndNote&gt;&lt;Cite&gt;&lt;Author&gt;Nhampossa&lt;/Author&gt;&lt;Year&gt;2023&lt;/Year&gt;&lt;RecNum&gt;498&lt;/RecNum&gt;&lt;DisplayText&gt;(Nhampossa et al., 2023)&lt;/DisplayText&gt;&lt;record&gt;&lt;rec-number&gt;498&lt;/rec-number&gt;&lt;foreign-keys&gt;&lt;key app="EN" db-id="00vvre0zmserrpewr9a5twpze9pasvravrpa" timestamp="1774643060"&gt;498&lt;/key&gt;&lt;/foreign-keys&gt;&lt;ref-type name="Journal Article"&gt;17&lt;/ref-type&gt;&lt;contributors&gt;&lt;authors&gt;&lt;author&gt;Nhampossa, Tacilta&lt;/author&gt;&lt;author&gt;Munguambe, Khátia&lt;/author&gt;&lt;author&gt;Chauque, Célia&lt;/author&gt;&lt;author&gt;Chivangue, Mariza&lt;/author&gt;&lt;author&gt;Mazuze, Maura&lt;/author&gt;&lt;author&gt;Mendes, Anete&lt;/author&gt;&lt;author&gt;Garcia-Otero, Laura&lt;/author&gt;&lt;author&gt;Gonzalez, Raquel&lt;/author&gt;&lt;author&gt;Sevene, Esperança&lt;/author&gt;&lt;author&gt;Menendez, Clara&lt;/author&gt;&lt;author&gt;Torres, Neusa&lt;/author&gt;&lt;/authors&gt;&lt;/contributors&gt;&lt;titles&gt;&lt;title&gt;Knowledge of Pregnant Women in Rural Mozambique on Routine Practices to Prevent and Treat Common Conditions at the Antenatal Care Clinic&lt;/title&gt;&lt;secondary-title&gt;Obstetrics and Gynecology Research&lt;/secondary-title&gt;&lt;/titles&gt;&lt;periodical&gt;&lt;full-title&gt;Obstetrics and Gynecology Research&lt;/full-title&gt;&lt;/periodical&gt;&lt;volume&gt;06&lt;/volume&gt;&lt;number&gt;01&lt;/number&gt;&lt;dates&gt;&lt;year&gt;2023&lt;/year&gt;&lt;/dates&gt;&lt;isbn&gt;26374560&lt;/isbn&gt;&lt;urls&gt;&lt;/urls&gt;&lt;electronic-resource-num&gt;10.26502/ogr0117&lt;/electronic-resource-num&gt;&lt;/record&gt;&lt;/Cite&gt;&lt;/EndNote&gt;</w:instrText>
      </w:r>
      <w:r w:rsidR="00D94FF5">
        <w:rPr>
          <w:rFonts w:ascii="Times New Roman" w:hAnsi="Times New Roman" w:cs="Times New Roman"/>
          <w:sz w:val="24"/>
          <w:szCs w:val="24"/>
          <w:lang w:val="pt-PT"/>
        </w:rPr>
        <w:fldChar w:fldCharType="separate"/>
      </w:r>
      <w:r w:rsidR="00D94FF5" w:rsidRPr="006623B1">
        <w:rPr>
          <w:rFonts w:ascii="Times New Roman" w:hAnsi="Times New Roman" w:cs="Times New Roman"/>
          <w:noProof/>
          <w:sz w:val="24"/>
          <w:szCs w:val="24"/>
          <w:lang w:val="en-US"/>
        </w:rPr>
        <w:t>(Nhampossa et al., 2023)</w:t>
      </w:r>
      <w:r w:rsidR="00D94FF5">
        <w:rPr>
          <w:rFonts w:ascii="Times New Roman" w:hAnsi="Times New Roman" w:cs="Times New Roman"/>
          <w:sz w:val="24"/>
          <w:szCs w:val="24"/>
          <w:lang w:val="pt-PT"/>
        </w:rPr>
        <w:fldChar w:fldCharType="end"/>
      </w:r>
      <w:r w:rsidR="00F06D08" w:rsidRPr="006623B1">
        <w:rPr>
          <w:rFonts w:ascii="Times New Roman" w:hAnsi="Times New Roman" w:cs="Times New Roman"/>
          <w:sz w:val="24"/>
          <w:szCs w:val="24"/>
          <w:lang w:val="en-US"/>
        </w:rPr>
        <w:t xml:space="preserve">. </w:t>
      </w:r>
      <w:r w:rsidRPr="006623B1">
        <w:rPr>
          <w:rFonts w:ascii="Times New Roman" w:hAnsi="Times New Roman" w:cs="Times New Roman"/>
          <w:sz w:val="24"/>
          <w:szCs w:val="24"/>
          <w:lang w:val="en-US"/>
        </w:rPr>
        <w:t>Therefore, these results underscore the importance of regular screening protocols and early intervention, especially during the later stages of pregnancy, to reduce UTI-associated morbidity and mortality in pregnant women.</w:t>
      </w:r>
    </w:p>
    <w:p w14:paraId="4EA7C6D1" w14:textId="233E3C9A" w:rsidR="00F06D08" w:rsidRPr="00226DFA" w:rsidRDefault="00226DFA" w:rsidP="003B1713">
      <w:pPr>
        <w:spacing w:line="360" w:lineRule="auto"/>
        <w:jc w:val="both"/>
        <w:rPr>
          <w:rFonts w:ascii="Times New Roman" w:hAnsi="Times New Roman" w:cs="Times New Roman"/>
          <w:sz w:val="24"/>
          <w:szCs w:val="24"/>
          <w:lang w:val="en-US"/>
        </w:rPr>
      </w:pPr>
      <w:r w:rsidRPr="00226DFA">
        <w:rPr>
          <w:rFonts w:ascii="Times New Roman" w:hAnsi="Times New Roman" w:cs="Times New Roman"/>
          <w:sz w:val="24"/>
          <w:szCs w:val="24"/>
          <w:lang w:val="en-US"/>
        </w:rPr>
        <w:t xml:space="preserve">The higher number of women with UTIs in this study may also be associated with other factors. In general, </w:t>
      </w:r>
      <w:proofErr w:type="spellStart"/>
      <w:r w:rsidRPr="00226DFA">
        <w:rPr>
          <w:rFonts w:ascii="Times New Roman" w:hAnsi="Times New Roman" w:cs="Times New Roman"/>
          <w:sz w:val="24"/>
          <w:szCs w:val="24"/>
          <w:lang w:val="en-US"/>
        </w:rPr>
        <w:t>Xai-Xai</w:t>
      </w:r>
      <w:proofErr w:type="spellEnd"/>
      <w:r w:rsidRPr="00226DFA">
        <w:rPr>
          <w:rFonts w:ascii="Times New Roman" w:hAnsi="Times New Roman" w:cs="Times New Roman"/>
          <w:sz w:val="24"/>
          <w:szCs w:val="24"/>
          <w:lang w:val="en-US"/>
        </w:rPr>
        <w:t xml:space="preserve"> Provincial Hospital does not provide routine prenatal consultations, as these services are delivered by primary-level health units. These units refer only high-risk pregnant women to the provincial hospital.</w:t>
      </w:r>
    </w:p>
    <w:p w14:paraId="1583289B" w14:textId="3DD4AEAF" w:rsidR="00F06D08" w:rsidRPr="00FF64C6" w:rsidRDefault="00FF64C6" w:rsidP="003B1713">
      <w:pPr>
        <w:spacing w:line="360" w:lineRule="auto"/>
        <w:jc w:val="both"/>
        <w:rPr>
          <w:rFonts w:ascii="Times New Roman" w:hAnsi="Times New Roman" w:cs="Times New Roman"/>
          <w:b/>
          <w:bCs/>
          <w:sz w:val="24"/>
          <w:szCs w:val="24"/>
          <w:lang w:val="en-US"/>
        </w:rPr>
      </w:pPr>
      <w:r w:rsidRPr="00FF64C6">
        <w:rPr>
          <w:rFonts w:ascii="Times New Roman" w:hAnsi="Times New Roman" w:cs="Times New Roman"/>
          <w:b/>
          <w:bCs/>
          <w:sz w:val="24"/>
          <w:szCs w:val="24"/>
          <w:lang w:val="en-US"/>
        </w:rPr>
        <w:t>3.3 Distribution of positive urine culture and microscopy results by age group</w:t>
      </w:r>
    </w:p>
    <w:p w14:paraId="51C79DD0" w14:textId="53AE23DE"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The results show that a total of 42 positive cases (100%) were identified. Of these, 11 cases (26.2%) were confirmed by urine culture, while 31 cases (73.8%) were detected by microscopy.</w:t>
      </w:r>
    </w:p>
    <w:p w14:paraId="3D979344" w14:textId="597AB63D"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When analyzed by age group, the 18–21 years group presented the highest number of positive cases, with 14 (33.3%), of which 4 (9.5%) were confirmed by urine culture and 10 (23.8%) by microscopy. The 22–25 years group accounted for 10 cases (23.8%), including 2 (4.8%) positive by urine culture and 8 (19.0%) by microscopy.</w:t>
      </w:r>
    </w:p>
    <w:p w14:paraId="431D6363" w14:textId="1D011C8E"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In the 26–29 years group, 6 cases (14.3%) were identified, with 2 (4.8%) confirmed by urine culture and 4 (9.5%) by microscopy. Among individuals aged 30–33 years, 7 cases (16.7%) were reported, including 1 (2.4%) positive by urine culture and 6 (14.3%) by microscopy. Finally, the 34–37 years group had the lowest number of cases, with 5 (11.9%), of which 2 (4.8%) were confirmed by urine culture and 3 (7.1%) by microscopy</w:t>
      </w:r>
      <w:r>
        <w:rPr>
          <w:rFonts w:ascii="Times New Roman" w:hAnsi="Times New Roman" w:cs="Times New Roman"/>
          <w:b w:val="0"/>
          <w:bCs w:val="0"/>
          <w:color w:val="auto"/>
          <w:kern w:val="2"/>
          <w:sz w:val="24"/>
          <w:szCs w:val="24"/>
          <w14:ligatures w14:val="standardContextual"/>
        </w:rPr>
        <w:t xml:space="preserve"> (table 3)</w:t>
      </w:r>
      <w:r w:rsidRPr="00FF64C6">
        <w:rPr>
          <w:rFonts w:ascii="Times New Roman" w:hAnsi="Times New Roman" w:cs="Times New Roman"/>
          <w:b w:val="0"/>
          <w:bCs w:val="0"/>
          <w:color w:val="auto"/>
          <w:kern w:val="2"/>
          <w:sz w:val="24"/>
          <w:szCs w:val="24"/>
          <w14:ligatures w14:val="standardContextual"/>
        </w:rPr>
        <w:t xml:space="preserve">. </w:t>
      </w:r>
    </w:p>
    <w:p w14:paraId="0AA0C6C7" w14:textId="2B38F50B" w:rsidR="00F06D08" w:rsidRPr="00FF64C6" w:rsidRDefault="00F06D08" w:rsidP="00FF64C6">
      <w:pPr>
        <w:pStyle w:val="Caption"/>
        <w:keepNext/>
        <w:rPr>
          <w:rFonts w:ascii="Times New Roman" w:hAnsi="Times New Roman" w:cs="Times New Roman"/>
          <w:color w:val="auto"/>
          <w:sz w:val="20"/>
          <w:szCs w:val="20"/>
        </w:rPr>
      </w:pPr>
      <w:r w:rsidRPr="00FF64C6">
        <w:rPr>
          <w:rFonts w:ascii="Times New Roman" w:hAnsi="Times New Roman" w:cs="Times New Roman"/>
          <w:color w:val="auto"/>
          <w:sz w:val="20"/>
          <w:szCs w:val="20"/>
        </w:rPr>
        <w:t>Tab</w:t>
      </w:r>
      <w:r w:rsidR="00FF64C6" w:rsidRPr="00FF64C6">
        <w:rPr>
          <w:rFonts w:ascii="Times New Roman" w:hAnsi="Times New Roman" w:cs="Times New Roman"/>
          <w:color w:val="auto"/>
          <w:sz w:val="20"/>
          <w:szCs w:val="20"/>
        </w:rPr>
        <w:t>le</w:t>
      </w:r>
      <w:r w:rsidRPr="00FF64C6">
        <w:rPr>
          <w:rFonts w:ascii="Times New Roman" w:hAnsi="Times New Roman" w:cs="Times New Roman"/>
          <w:color w:val="auto"/>
          <w:sz w:val="20"/>
          <w:szCs w:val="20"/>
        </w:rPr>
        <w:t xml:space="preserve"> </w:t>
      </w:r>
      <w:r w:rsidR="00FF64C6" w:rsidRPr="00FF64C6">
        <w:rPr>
          <w:rFonts w:ascii="Times New Roman" w:hAnsi="Times New Roman" w:cs="Times New Roman"/>
          <w:color w:val="auto"/>
          <w:sz w:val="20"/>
          <w:szCs w:val="20"/>
        </w:rPr>
        <w:t>3</w:t>
      </w:r>
      <w:r w:rsidRPr="00FF64C6">
        <w:rPr>
          <w:rFonts w:ascii="Times New Roman" w:hAnsi="Times New Roman" w:cs="Times New Roman"/>
          <w:color w:val="auto"/>
          <w:sz w:val="20"/>
          <w:szCs w:val="20"/>
        </w:rPr>
        <w:t xml:space="preserve">: </w:t>
      </w:r>
      <w:r w:rsidR="00FF64C6" w:rsidRPr="00FF64C6">
        <w:rPr>
          <w:rFonts w:ascii="Times New Roman" w:hAnsi="Times New Roman" w:cs="Times New Roman"/>
          <w:color w:val="auto"/>
          <w:sz w:val="20"/>
          <w:szCs w:val="20"/>
        </w:rPr>
        <w:t>Distribution of positive urine culture and microscopy results by age group</w:t>
      </w:r>
    </w:p>
    <w:tbl>
      <w:tblPr>
        <w:tblStyle w:val="TableGrid"/>
        <w:tblW w:w="0" w:type="auto"/>
        <w:tblLook w:val="04A0" w:firstRow="1" w:lastRow="0" w:firstColumn="1" w:lastColumn="0" w:noHBand="0" w:noVBand="1"/>
      </w:tblPr>
      <w:tblGrid>
        <w:gridCol w:w="2337"/>
        <w:gridCol w:w="2337"/>
        <w:gridCol w:w="2338"/>
        <w:gridCol w:w="2338"/>
      </w:tblGrid>
      <w:tr w:rsidR="00F06D08" w14:paraId="54DA6F82" w14:textId="77777777" w:rsidTr="002A7246">
        <w:tc>
          <w:tcPr>
            <w:tcW w:w="2337" w:type="dxa"/>
          </w:tcPr>
          <w:p w14:paraId="54F67EEF" w14:textId="7FCA3C5C" w:rsidR="00F06D08" w:rsidRDefault="003E15D2" w:rsidP="002A7246">
            <w:pPr>
              <w:spacing w:line="360" w:lineRule="auto"/>
              <w:jc w:val="both"/>
              <w:rPr>
                <w:rFonts w:ascii="Times New Roman" w:hAnsi="Times New Roman" w:cs="Times New Roman"/>
                <w:sz w:val="24"/>
                <w:szCs w:val="24"/>
                <w:lang w:val="pt-PT"/>
              </w:rPr>
            </w:pPr>
            <w:r w:rsidRPr="003E15D2">
              <w:rPr>
                <w:rFonts w:ascii="Times New Roman" w:hAnsi="Times New Roman" w:cs="Times New Roman"/>
                <w:sz w:val="24"/>
                <w:szCs w:val="24"/>
                <w:lang w:val="pt-PT"/>
              </w:rPr>
              <w:t>Age Group (years)</w:t>
            </w:r>
          </w:p>
        </w:tc>
        <w:tc>
          <w:tcPr>
            <w:tcW w:w="2337" w:type="dxa"/>
          </w:tcPr>
          <w:p w14:paraId="0F706AF9" w14:textId="7D5F21D0" w:rsidR="00F06D08" w:rsidRPr="003E15D2" w:rsidRDefault="003E15D2" w:rsidP="002A7246">
            <w:pPr>
              <w:spacing w:line="360" w:lineRule="auto"/>
              <w:jc w:val="both"/>
              <w:rPr>
                <w:rFonts w:ascii="Times New Roman" w:hAnsi="Times New Roman" w:cs="Times New Roman"/>
                <w:sz w:val="24"/>
                <w:szCs w:val="24"/>
              </w:rPr>
            </w:pPr>
            <w:r w:rsidRPr="003E15D2">
              <w:rPr>
                <w:rFonts w:ascii="Times New Roman" w:hAnsi="Times New Roman" w:cs="Times New Roman"/>
                <w:sz w:val="24"/>
                <w:szCs w:val="24"/>
              </w:rPr>
              <w:t>Positive Results by Urine Culture and Microscop</w:t>
            </w:r>
            <w:r>
              <w:rPr>
                <w:rFonts w:ascii="Times New Roman" w:hAnsi="Times New Roman" w:cs="Times New Roman"/>
                <w:sz w:val="24"/>
                <w:szCs w:val="24"/>
              </w:rPr>
              <w:t>y</w:t>
            </w:r>
            <w:r w:rsidRPr="003E15D2">
              <w:rPr>
                <w:rFonts w:ascii="Times New Roman" w:hAnsi="Times New Roman" w:cs="Times New Roman"/>
                <w:sz w:val="24"/>
                <w:szCs w:val="24"/>
              </w:rPr>
              <w:t xml:space="preserve"> </w:t>
            </w:r>
            <w:r w:rsidR="00F06D08" w:rsidRPr="003E15D2">
              <w:rPr>
                <w:rFonts w:ascii="Times New Roman" w:hAnsi="Times New Roman" w:cs="Times New Roman"/>
                <w:sz w:val="24"/>
                <w:szCs w:val="24"/>
              </w:rPr>
              <w:t>(%)</w:t>
            </w:r>
          </w:p>
        </w:tc>
        <w:tc>
          <w:tcPr>
            <w:tcW w:w="2338" w:type="dxa"/>
          </w:tcPr>
          <w:p w14:paraId="66C48542" w14:textId="61ADFDCE" w:rsidR="00F06D08" w:rsidRDefault="003E15D2" w:rsidP="002A7246">
            <w:pPr>
              <w:spacing w:line="360" w:lineRule="auto"/>
              <w:jc w:val="both"/>
              <w:rPr>
                <w:rFonts w:ascii="Times New Roman" w:hAnsi="Times New Roman" w:cs="Times New Roman"/>
                <w:sz w:val="24"/>
                <w:szCs w:val="24"/>
                <w:lang w:val="pt-PT"/>
              </w:rPr>
            </w:pPr>
            <w:r w:rsidRPr="003E15D2">
              <w:rPr>
                <w:rFonts w:ascii="Times New Roman" w:hAnsi="Times New Roman" w:cs="Times New Roman"/>
                <w:sz w:val="24"/>
                <w:szCs w:val="24"/>
                <w:lang w:val="pt-PT"/>
              </w:rPr>
              <w:t>Urine Culture Result</w:t>
            </w:r>
            <w:r>
              <w:rPr>
                <w:rFonts w:ascii="Times New Roman" w:hAnsi="Times New Roman" w:cs="Times New Roman"/>
                <w:sz w:val="24"/>
                <w:szCs w:val="24"/>
                <w:lang w:val="pt-PT"/>
              </w:rPr>
              <w:t>s</w:t>
            </w:r>
            <w:r w:rsidRPr="003E15D2">
              <w:rPr>
                <w:rFonts w:ascii="Times New Roman" w:hAnsi="Times New Roman" w:cs="Times New Roman"/>
                <w:sz w:val="24"/>
                <w:szCs w:val="24"/>
                <w:lang w:val="pt-PT"/>
              </w:rPr>
              <w:t xml:space="preserve"> </w:t>
            </w:r>
            <w:r w:rsidR="00F06D08">
              <w:rPr>
                <w:rFonts w:ascii="Times New Roman" w:hAnsi="Times New Roman" w:cs="Times New Roman"/>
                <w:sz w:val="24"/>
                <w:szCs w:val="24"/>
                <w:lang w:val="pt-PT"/>
              </w:rPr>
              <w:t>(%)</w:t>
            </w:r>
          </w:p>
        </w:tc>
        <w:tc>
          <w:tcPr>
            <w:tcW w:w="2338" w:type="dxa"/>
          </w:tcPr>
          <w:p w14:paraId="1C3914AA" w14:textId="0D7284D9" w:rsidR="00F06D08" w:rsidRDefault="003E15D2" w:rsidP="002A7246">
            <w:pPr>
              <w:spacing w:line="360" w:lineRule="auto"/>
              <w:jc w:val="both"/>
              <w:rPr>
                <w:rFonts w:ascii="Times New Roman" w:hAnsi="Times New Roman" w:cs="Times New Roman"/>
                <w:sz w:val="24"/>
                <w:szCs w:val="24"/>
                <w:lang w:val="pt-PT"/>
              </w:rPr>
            </w:pPr>
            <w:r w:rsidRPr="003E15D2">
              <w:rPr>
                <w:rFonts w:ascii="Times New Roman" w:hAnsi="Times New Roman" w:cs="Times New Roman"/>
                <w:sz w:val="24"/>
                <w:szCs w:val="24"/>
                <w:lang w:val="pt-PT"/>
              </w:rPr>
              <w:t xml:space="preserve">Microscopy Results </w:t>
            </w:r>
            <w:r w:rsidR="00F06D08">
              <w:rPr>
                <w:rFonts w:ascii="Times New Roman" w:hAnsi="Times New Roman" w:cs="Times New Roman"/>
                <w:sz w:val="24"/>
                <w:szCs w:val="24"/>
                <w:lang w:val="pt-PT"/>
              </w:rPr>
              <w:t>(%)</w:t>
            </w:r>
          </w:p>
        </w:tc>
      </w:tr>
      <w:tr w:rsidR="00F06D08" w14:paraId="0859B6A7" w14:textId="77777777" w:rsidTr="002A7246">
        <w:tc>
          <w:tcPr>
            <w:tcW w:w="2337" w:type="dxa"/>
          </w:tcPr>
          <w:p w14:paraId="5AF4BF7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8-21</w:t>
            </w:r>
          </w:p>
        </w:tc>
        <w:tc>
          <w:tcPr>
            <w:tcW w:w="2337" w:type="dxa"/>
          </w:tcPr>
          <w:p w14:paraId="7A613D7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4 (33.3)</w:t>
            </w:r>
          </w:p>
        </w:tc>
        <w:tc>
          <w:tcPr>
            <w:tcW w:w="2338" w:type="dxa"/>
          </w:tcPr>
          <w:p w14:paraId="7F811D1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 (9.5)</w:t>
            </w:r>
          </w:p>
        </w:tc>
        <w:tc>
          <w:tcPr>
            <w:tcW w:w="2338" w:type="dxa"/>
          </w:tcPr>
          <w:p w14:paraId="17468B4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23.8)</w:t>
            </w:r>
          </w:p>
        </w:tc>
      </w:tr>
      <w:tr w:rsidR="00F06D08" w14:paraId="4F7C1E41" w14:textId="77777777" w:rsidTr="002A7246">
        <w:tc>
          <w:tcPr>
            <w:tcW w:w="2337" w:type="dxa"/>
          </w:tcPr>
          <w:p w14:paraId="74C0DD5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2-25</w:t>
            </w:r>
          </w:p>
        </w:tc>
        <w:tc>
          <w:tcPr>
            <w:tcW w:w="2337" w:type="dxa"/>
          </w:tcPr>
          <w:p w14:paraId="25F72C3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 (23.8)</w:t>
            </w:r>
          </w:p>
        </w:tc>
        <w:tc>
          <w:tcPr>
            <w:tcW w:w="2338" w:type="dxa"/>
          </w:tcPr>
          <w:p w14:paraId="16671D7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 (4.8)</w:t>
            </w:r>
          </w:p>
        </w:tc>
        <w:tc>
          <w:tcPr>
            <w:tcW w:w="2338" w:type="dxa"/>
          </w:tcPr>
          <w:p w14:paraId="0CE1DA3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19.0)</w:t>
            </w:r>
          </w:p>
        </w:tc>
      </w:tr>
      <w:tr w:rsidR="00F06D08" w14:paraId="4842A08B" w14:textId="77777777" w:rsidTr="002A7246">
        <w:tc>
          <w:tcPr>
            <w:tcW w:w="2337" w:type="dxa"/>
          </w:tcPr>
          <w:p w14:paraId="67A1940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6-29</w:t>
            </w:r>
          </w:p>
        </w:tc>
        <w:tc>
          <w:tcPr>
            <w:tcW w:w="2337" w:type="dxa"/>
          </w:tcPr>
          <w:p w14:paraId="3CB7D5E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 (14.3)</w:t>
            </w:r>
          </w:p>
        </w:tc>
        <w:tc>
          <w:tcPr>
            <w:tcW w:w="2338" w:type="dxa"/>
          </w:tcPr>
          <w:p w14:paraId="7395320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 (4.8)</w:t>
            </w:r>
          </w:p>
        </w:tc>
        <w:tc>
          <w:tcPr>
            <w:tcW w:w="2338" w:type="dxa"/>
          </w:tcPr>
          <w:p w14:paraId="3DAD9BE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9.5)</w:t>
            </w:r>
          </w:p>
        </w:tc>
      </w:tr>
      <w:tr w:rsidR="00F06D08" w14:paraId="6B472452" w14:textId="77777777" w:rsidTr="002A7246">
        <w:tc>
          <w:tcPr>
            <w:tcW w:w="2337" w:type="dxa"/>
          </w:tcPr>
          <w:p w14:paraId="3F15D41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0-33</w:t>
            </w:r>
          </w:p>
        </w:tc>
        <w:tc>
          <w:tcPr>
            <w:tcW w:w="2337" w:type="dxa"/>
          </w:tcPr>
          <w:p w14:paraId="4376E0F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7 (16.7)</w:t>
            </w:r>
          </w:p>
        </w:tc>
        <w:tc>
          <w:tcPr>
            <w:tcW w:w="2338" w:type="dxa"/>
          </w:tcPr>
          <w:p w14:paraId="42A0E5F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 (2.4)</w:t>
            </w:r>
          </w:p>
        </w:tc>
        <w:tc>
          <w:tcPr>
            <w:tcW w:w="2338" w:type="dxa"/>
          </w:tcPr>
          <w:p w14:paraId="31A392E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14.3)</w:t>
            </w:r>
          </w:p>
        </w:tc>
      </w:tr>
      <w:tr w:rsidR="00F06D08" w14:paraId="7EE1F579" w14:textId="77777777" w:rsidTr="002A7246">
        <w:tc>
          <w:tcPr>
            <w:tcW w:w="2337" w:type="dxa"/>
          </w:tcPr>
          <w:p w14:paraId="2349426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lastRenderedPageBreak/>
              <w:t>34-37</w:t>
            </w:r>
          </w:p>
        </w:tc>
        <w:tc>
          <w:tcPr>
            <w:tcW w:w="2337" w:type="dxa"/>
          </w:tcPr>
          <w:p w14:paraId="4C85DA9D"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 (11.9)</w:t>
            </w:r>
          </w:p>
        </w:tc>
        <w:tc>
          <w:tcPr>
            <w:tcW w:w="2338" w:type="dxa"/>
          </w:tcPr>
          <w:p w14:paraId="4620876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4.8)</w:t>
            </w:r>
          </w:p>
        </w:tc>
        <w:tc>
          <w:tcPr>
            <w:tcW w:w="2338" w:type="dxa"/>
          </w:tcPr>
          <w:p w14:paraId="68F7A0D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7.1)</w:t>
            </w:r>
          </w:p>
        </w:tc>
      </w:tr>
      <w:tr w:rsidR="00F06D08" w14:paraId="1EDD50C0" w14:textId="77777777" w:rsidTr="002A7246">
        <w:tc>
          <w:tcPr>
            <w:tcW w:w="2337" w:type="dxa"/>
          </w:tcPr>
          <w:p w14:paraId="3D932AF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otal</w:t>
            </w:r>
          </w:p>
        </w:tc>
        <w:tc>
          <w:tcPr>
            <w:tcW w:w="2337" w:type="dxa"/>
          </w:tcPr>
          <w:p w14:paraId="51E3A03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2 (100)</w:t>
            </w:r>
          </w:p>
        </w:tc>
        <w:tc>
          <w:tcPr>
            <w:tcW w:w="2338" w:type="dxa"/>
          </w:tcPr>
          <w:p w14:paraId="2485519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1(26.2)</w:t>
            </w:r>
          </w:p>
        </w:tc>
        <w:tc>
          <w:tcPr>
            <w:tcW w:w="2338" w:type="dxa"/>
          </w:tcPr>
          <w:p w14:paraId="2996F262" w14:textId="7DE6C655"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1(</w:t>
            </w:r>
            <w:r w:rsidR="001D09A0">
              <w:rPr>
                <w:rFonts w:ascii="Times New Roman" w:hAnsi="Times New Roman" w:cs="Times New Roman"/>
                <w:sz w:val="24"/>
                <w:szCs w:val="24"/>
                <w:lang w:val="pt-PT"/>
              </w:rPr>
              <w:t>7</w:t>
            </w:r>
            <w:r>
              <w:rPr>
                <w:rFonts w:ascii="Times New Roman" w:hAnsi="Times New Roman" w:cs="Times New Roman"/>
                <w:sz w:val="24"/>
                <w:szCs w:val="24"/>
                <w:lang w:val="pt-PT"/>
              </w:rPr>
              <w:t>3.8)</w:t>
            </w:r>
          </w:p>
        </w:tc>
      </w:tr>
    </w:tbl>
    <w:p w14:paraId="2B6FA39A" w14:textId="68808954" w:rsidR="00F06D08" w:rsidRPr="004E3F8A" w:rsidRDefault="004E3F8A" w:rsidP="003B1713">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 xml:space="preserve">The results of this study indicate that all 42 cases analyzed tested positive in laboratory examinations, with 26.2% confirmed by urine culture and 73.8% detected by microscopy. This finding suggests that microscopy demonstrated higher sensitivity for infection detection, possibly due to the identification of leukocytes or other indicators of inflammation. In contrast, urine culture, although considered the gold standard (more specific), may exhibit lower sensitivity in certain clinical contexts, particularly when the bacterial load is low </w:t>
      </w:r>
      <w:r w:rsidR="00F14D3C">
        <w:rPr>
          <w:rFonts w:ascii="Times New Roman" w:hAnsi="Times New Roman" w:cs="Times New Roman"/>
          <w:sz w:val="24"/>
          <w:szCs w:val="24"/>
          <w:lang w:val="pt-PT"/>
        </w:rPr>
        <w:fldChar w:fldCharType="begin">
          <w:fldData xml:space="preserve">PEVuZE5vdGU+PENpdGU+PEF1dGhvcj5LdW13ZW5kYTwvQXV0aG9yPjxZZWFyPjIwMjU8L1llYXI+
PFJlY051bT41MDc8L1JlY051bT48RGlzcGxheVRleHQ+KEt1bXdlbmRhICZhbXA7IFNlbXUsIDIw
MjU7IE1vc29uZ29saWEgZXQgYWwuLCAyMDIyKTwvRGlzcGxheVRleHQ+PHJlY29yZD48cmVjLW51
bWJlcj41MDc8L3JlYy1udW1iZXI+PGZvcmVpZ24ta2V5cz48a2V5IGFwcD0iRU4iIGRiLWlkPSIw
MHZ2cmUwem1zZXJycGV3cjlhNXR3cHplOXBhc3ZyYXZycGEiIHRpbWVzdGFtcD0iMTc3NDY0ODAx
NyI+NTA3PC9rZXk+PC9mb3JlaWduLWtleXM+PHJlZi10eXBlIG5hbWU9IkpvdXJuYWwgQXJ0aWNs
ZSI+MTc8L3JlZi10eXBlPjxjb250cmlidXRvcnM+PGF1dGhvcnM+PGF1dGhvcj5LdW13ZW5kYSwg
UC48L2F1dGhvcj48YXV0aG9yPlNlbXUsIFAuPC9hdXRob3I+PC9hdXRob3JzPjwvY29udHJpYnV0
b3JzPjxhdXRoLWFkZHJlc3M+RGVwYXJ0bWVudCBvZiBCaW9tZWRpY2FsIFNjaWVuY2VzLCBGYWN1
bHR5IG9mIEhlYWx0aCBTY2llbmNlcywgTXp1enUgVW5pdmVyc2l0eSwgUHJpdmF0ZSBCYWcgMjAx
LCBMdXdpbmdhLCBNenV6dSAyLCBNYWxhd2kuIGt1bXdlbmRhLnBAbXp1bmkuYWMubXcuJiN4RDtE
ZXBhcnRtZW50IG9mIEJpb21lZGljYWwgU2NpZW5jZXMsIEZhY3VsdHkgb2YgSGVhbHRoIFNjaWVu
Y2VzLCBNenV6dSBVbml2ZXJzaXR5LCBQcml2YXRlIEJhZyAyMDEsIEx1d2luZ2EsIE16dXp1IDIs
IE1hbGF3aS48L2F1dGgtYWRkcmVzcz48dGl0bGVzPjx0aXRsZT5DaGFyYWN0ZXJpemF0aW9uIG9m
IHVyaW5hcnkgdHJhY3QgaW5mZWN0aW9ucyBhbW9uZyBmZW1hbGVzIGF0IGEgdGVydGlhcnkgaG9z
cGl0YWwgaW4gTWFsYXdpOiBhIHJldHJvc3BlY3RpdmUgc3R1ZHk8L3RpdGxlPjxzZWNvbmRhcnkt
dGl0bGU+Qk1DIEluZmVjdCBEaXM8L3NlY29uZGFyeS10aXRsZT48L3RpdGxlcz48cGVyaW9kaWNh
bD48ZnVsbC10aXRsZT5CTUMgSW5mZWN0IERpczwvZnVsbC10aXRsZT48L3BlcmlvZGljYWw+PHBh
Z2VzPjQ2NjwvcGFnZXM+PHZvbHVtZT4yNTwvdm9sdW1lPjxudW1iZXI+MTwvbnVtYmVyPjxlZGl0
aW9uPjIwMjUwNDA1PC9lZGl0aW9uPjxrZXl3b3Jkcz48a2V5d29yZD5IdW1hbnM8L2tleXdvcmQ+
PGtleXdvcmQ+RmVtYWxlPC9rZXl3b3JkPjxrZXl3b3JkPlJldHJvc3BlY3RpdmUgU3R1ZGllczwv
a2V5d29yZD48a2V5d29yZD4qVXJpbmFyeSBUcmFjdCBJbmZlY3Rpb25zL2VwaWRlbWlvbG9neS9t
aWNyb2Jpb2xvZ3kvZHJ1ZyB0aGVyYXB5PC9rZXl3b3JkPjxrZXl3b3JkPk1hbGF3aS9lcGlkZW1p
b2xvZ3k8L2tleXdvcmQ+PGtleXdvcmQ+QWR1bHQ8L2tleXdvcmQ+PGtleXdvcmQ+VGVydGlhcnkg
Q2FyZSBDZW50ZXJzL3N0YXRpc3RpY3MgJmFtcDsgbnVtZXJpY2FsIGRhdGE8L2tleXdvcmQ+PGtl
eXdvcmQ+TWlkZGxlIEFnZWQ8L2tleXdvcmQ+PGtleXdvcmQ+Q3Jvc3MtU2VjdGlvbmFsIFN0dWRp
ZXM8L2tleXdvcmQ+PGtleXdvcmQ+WW91bmcgQWR1bHQ8L2tleXdvcmQ+PGtleXdvcmQ+QWRvbGVz
Y2VudDwva2V5d29yZD48a2V5d29yZD5BbnRpLUJhY3RlcmlhbCBBZ2VudHMvcGhhcm1hY29sb2d5
L3RoZXJhcGV1dGljIHVzZTwva2V5d29yZD48a2V5d29yZD5NaWNyb2JpYWwgU2Vuc2l0aXZpdHkg
VGVzdHM8L2tleXdvcmQ+PGtleXdvcmQ+UHJldmFsZW5jZTwva2V5d29yZD48a2V5d29yZD4qQmFj
dGVyaWEvZHJ1ZyBlZmZlY3RzL2lzb2xhdGlvbiAmYW1wOyBwdXJpZmljYXRpb24vY2xhc3NpZmlj
YXRpb248L2tleXdvcmQ+PGtleXdvcmQ+QWdlZDwva2V5d29yZD48a2V5d29yZD5BbnRpbWljcm9i
aWFsIHJlc2lzdGFuY2U8L2tleXdvcmQ+PGtleXdvcmQ+RmVtYWxlczwva2V5d29yZD48a2V5d29y
ZD5VcmluYXJ5IHRyYWN0IGluZmVjdGlvbnM8L2tleXdvcmQ+PGtleXdvcmQ+VXJvcGF0aG9nZW5z
PC9rZXl3b3JkPjwva2V5d29yZHM+PGRhdGVzPjx5ZWFyPjIwMjU8L3llYXI+PHB1Yi1kYXRlcz48
ZGF0ZT5BcHIgNTwvZGF0ZT48L3B1Yi1kYXRlcz48L2RhdGVzPjxpc2JuPjE0NzEtMjMzNCAoRWxl
Y3Ryb25pYykmI3hEOzE0NzEtMjMzNCAoTGlua2luZyk8L2lzYm4+PGFjY2Vzc2lvbi1udW0+NDAx
ODgwMzc8L2FjY2Vzc2lvbi1udW0+PHVybHM+PHJlbGF0ZWQtdXJscz48dXJsPmh0dHBzOi8vd3d3
Lm5jYmkubmxtLm5paC5nb3YvcHVibWVkLzQwMTg4MDM3PC91cmw+PC9yZWxhdGVkLXVybHM+PC91
cmxzPjxjdXN0b20xPkRlY2xhcmF0aW9ucy4gRXRoaWNzIGFwcHJvdmFsIGFuZCBjb25zZW50IHRv
IHBhcnRpY2lwYXRlOiBUaGlzIHN0dWR5IHdhcyBhcHByb3ZlZCBieSB0aGUgTXp1enUgVW5pdmVy
c2l0eSBGYWN1bHR5IG9mIEhlYWx0aCBTY2llbmNlcyBFdGhpY3MgUmV2aWV3IENvbW1pdHRlZSAo
RXRoaWNhbCBDbGVhcmFuY2UgTnVtYmVyIEZPSFMvUkVDLzIxLzAyOSkuIFRoaXMgc3R1ZHkgd2Fz
IGNhcnJpZWQgb3V0IGluIGNvbXBsaWFuY2Ugd2l0aCB0aGUgSGVsc2lua2kgZGVjbGFyYXRpb24u
IFBlcm1pc3Npb24gdG8gYWNjZXNzIHJhdyBkYXRhIHdhcyBncmFudGVkIGJ5IHRoZSBab21iYSBD
ZW50cmFsIEhvc3BpdGFsIFJlc2VhcmNoIEV0aGljcyBSZXZpZXcgQ29tbWl0dGVlLiBDb25zZW50
IHRvIHBhcnRpY2lwYXRlIGluIHRoZSBzdHVkeSB3YXMgbm90IG9idGFpbmVkIHNpbmNlIHRoaXMg
d2FzIGEgcmV0cm9zcGVjdGl2ZSBzdHVkeSBkZWFsaW5nIHdpdGggcGF0aWVudCZhcG9zO3MgcmVj
b3Jkcy4gTmV2ZXJ0aGVsZXNzLCB0aGUgcGF0aWVudCZhcG9zO3MgZGF0YSB3YXMgYW5vbnltaXpl
ZCB0aHJvdWdoIHRoZSB1c2Ugb2Ygc2VyaWFsIG51bWJlcnMuIENvbnNlbnQgZm9yIHB1YmxpY2F0
aW9uOiBOb3QgQXBwbGljYWJsZS4gQ29tcGV0aW5nIGludGVyZXN0czogVGhlIGF1dGhvcnMgZGVj
bGFyZSBubyBjb21wZXRpbmcgaW50ZXJlc3RzLjwvY3VzdG9tMT48Y3VzdG9tMj5QTUMxMTk3MTg1
OTwvY3VzdG9tMj48ZWxlY3Ryb25pYy1yZXNvdXJjZS1udW0+MTAuMTE4Ni9zMTI4NzktMDI1LTEw
ODQyLTU8L2VsZWN0cm9uaWMtcmVzb3VyY2UtbnVtPjxyZW1vdGUtZGF0YWJhc2UtbmFtZT5NZWRs
aW5lPC9yZW1vdGUtZGF0YWJhc2UtbmFtZT48cmVtb3RlLWRhdGFiYXNlLXByb3ZpZGVyPk5MTTwv
cmVtb3RlLWRhdGFiYXNlLXByb3ZpZGVyPjwvcmVjb3JkPjwvQ2l0ZT48Q2l0ZT48QXV0aG9yPk1v
c29uZ29saWE8L0F1dGhvcj48WWVhcj4yMDIyPC9ZZWFyPjxSZWNOdW0+NTAzPC9SZWNOdW0+PHJl
Y29yZD48cmVjLW51bWJlcj41MDM8L3JlYy1udW1iZXI+PGZvcmVpZ24ta2V5cz48a2V5IGFwcD0i
RU4iIGRiLWlkPSIwMHZ2cmUwem1zZXJycGV3cjlhNXR3cHplOXBhc3ZyYXZycGEiIHRpbWVzdGFt
cD0iMTc3NDY0MzEwMCI+NTAzPC9rZXk+PC9mb3JlaWduLWtleXM+PHJlZi10eXBlIG5hbWU9Ikpv
dXJuYWwgQXJ0aWNsZSI+MTc8L3JlZi10eXBlPjxjb250cmlidXRvcnM+PGF1dGhvcnM+PGF1dGhv
cj5Nb3NvbmdvbGlhLCBKYWNxdWVzIEJhaXRvYXNvbGE8L2F1dGhvcj48YXV0aG9yPkxvZmV0YSwg
QmVybmFyZCBCb2x1bmd3YTwvYXV0aG9yPjxhdXRob3I+TGlrb2tlLCBGbGF2aWVuIE1vbmdpdGEg
RXRpc29tYmE8L2F1dGhvcj48YXV0aG9yPkJhc2lsd2EsIEdoaXNsYWluIE5zaWx1bHU8L2F1dGhv
cj48YXV0aG9yPkVtYWthbnlhLCBCcmlzdG9uIE1vbmdpdGEgRXNvbOKAmWU8L2F1dGhvcj48L2F1
dGhvcnM+PC9jb250cmlidXRvcnM+PHRpdGxlcz48dGl0bGU+UHJldmFsZW5jZSBvZiBVcmluYXJ5
IFRyYWN0IEluZmVjdGlvbnMgaW4gUHJlZ25hbnQgV29tZW4gQXR0ZW5kaW5nIEFudGVuYXRhbCBD
b25zdWx0YXRpb25zIGF0IHRoZSBHZW5lcmFsIFJlZmVyZW5jZSBIb3NwaXRhbCBvZiBNYWtpc28g
aW4gS2lzYW5nYW5pLCBEZW1vY3JhdGljIFJlcHVibGljIG9mIENvbmdvPC90aXRsZT48c2Vjb25k
YXJ5LXRpdGxlPkFzaWFuIEpvdXJuYWwgb2YgTWVkaWNpbmUgYW5kIEhlYWx0aDwvc2Vjb25kYXJ5
LXRpdGxlPjwvdGl0bGVzPjxwZXJpb2RpY2FsPjxmdWxsLXRpdGxlPkFzaWFuIEpvdXJuYWwgb2Yg
TWVkaWNpbmUgYW5kIEhlYWx0aDwvZnVsbC10aXRsZT48L3BlcmlvZGljYWw+PHBhZ2VzPjMxLTM3
PC9wYWdlcz48c2VjdGlvbj4zMTwvc2VjdGlvbj48ZGF0ZXM+PHllYXI+MjAyMjwveWVhcj48L2Rh
dGVzPjxpc2JuPjI0NTYtODQxNDwvaXNibj48dXJscz48L3VybHM+PGVsZWN0cm9uaWMtcmVzb3Vy
Y2UtbnVtPjEwLjk3MzQvYWptYWgvMjAyMi92MjBpMTEzMDUyNDwvZWxlY3Ryb25pYy1yZXNvdXJj
ZS1udW0+PC9yZWNvcmQ+PC9DaXRlPjwvRW5kTm90ZT4A
</w:fldData>
        </w:fldChar>
      </w:r>
      <w:r w:rsidR="00284948" w:rsidRPr="004E3F8A">
        <w:rPr>
          <w:rFonts w:ascii="Times New Roman" w:hAnsi="Times New Roman" w:cs="Times New Roman"/>
          <w:sz w:val="24"/>
          <w:szCs w:val="24"/>
          <w:lang w:val="en-US"/>
        </w:rPr>
        <w:instrText xml:space="preserve"> ADDIN EN.CITE </w:instrText>
      </w:r>
      <w:r w:rsidR="00284948">
        <w:rPr>
          <w:rFonts w:ascii="Times New Roman" w:hAnsi="Times New Roman" w:cs="Times New Roman"/>
          <w:sz w:val="24"/>
          <w:szCs w:val="24"/>
          <w:lang w:val="pt-PT"/>
        </w:rPr>
        <w:fldChar w:fldCharType="begin">
          <w:fldData xml:space="preserve">PEVuZE5vdGU+PENpdGU+PEF1dGhvcj5LdW13ZW5kYTwvQXV0aG9yPjxZZWFyPjIwMjU8L1llYXI+
PFJlY051bT41MDc8L1JlY051bT48RGlzcGxheVRleHQ+KEt1bXdlbmRhICZhbXA7IFNlbXUsIDIw
MjU7IE1vc29uZ29saWEgZXQgYWwuLCAyMDIyKTwvRGlzcGxheVRleHQ+PHJlY29yZD48cmVjLW51
bWJlcj41MDc8L3JlYy1udW1iZXI+PGZvcmVpZ24ta2V5cz48a2V5IGFwcD0iRU4iIGRiLWlkPSIw
MHZ2cmUwem1zZXJycGV3cjlhNXR3cHplOXBhc3ZyYXZycGEiIHRpbWVzdGFtcD0iMTc3NDY0ODAx
NyI+NTA3PC9rZXk+PC9mb3JlaWduLWtleXM+PHJlZi10eXBlIG5hbWU9IkpvdXJuYWwgQXJ0aWNs
ZSI+MTc8L3JlZi10eXBlPjxjb250cmlidXRvcnM+PGF1dGhvcnM+PGF1dGhvcj5LdW13ZW5kYSwg
UC48L2F1dGhvcj48YXV0aG9yPlNlbXUsIFAuPC9hdXRob3I+PC9hdXRob3JzPjwvY29udHJpYnV0
b3JzPjxhdXRoLWFkZHJlc3M+RGVwYXJ0bWVudCBvZiBCaW9tZWRpY2FsIFNjaWVuY2VzLCBGYWN1
bHR5IG9mIEhlYWx0aCBTY2llbmNlcywgTXp1enUgVW5pdmVyc2l0eSwgUHJpdmF0ZSBCYWcgMjAx
LCBMdXdpbmdhLCBNenV6dSAyLCBNYWxhd2kuIGt1bXdlbmRhLnBAbXp1bmkuYWMubXcuJiN4RDtE
ZXBhcnRtZW50IG9mIEJpb21lZGljYWwgU2NpZW5jZXMsIEZhY3VsdHkgb2YgSGVhbHRoIFNjaWVu
Y2VzLCBNenV6dSBVbml2ZXJzaXR5LCBQcml2YXRlIEJhZyAyMDEsIEx1d2luZ2EsIE16dXp1IDIs
IE1hbGF3aS48L2F1dGgtYWRkcmVzcz48dGl0bGVzPjx0aXRsZT5DaGFyYWN0ZXJpemF0aW9uIG9m
IHVyaW5hcnkgdHJhY3QgaW5mZWN0aW9ucyBhbW9uZyBmZW1hbGVzIGF0IGEgdGVydGlhcnkgaG9z
cGl0YWwgaW4gTWFsYXdpOiBhIHJldHJvc3BlY3RpdmUgc3R1ZHk8L3RpdGxlPjxzZWNvbmRhcnkt
dGl0bGU+Qk1DIEluZmVjdCBEaXM8L3NlY29uZGFyeS10aXRsZT48L3RpdGxlcz48cGVyaW9kaWNh
bD48ZnVsbC10aXRsZT5CTUMgSW5mZWN0IERpczwvZnVsbC10aXRsZT48L3BlcmlvZGljYWw+PHBh
Z2VzPjQ2NjwvcGFnZXM+PHZvbHVtZT4yNTwvdm9sdW1lPjxudW1iZXI+MTwvbnVtYmVyPjxlZGl0
aW9uPjIwMjUwNDA1PC9lZGl0aW9uPjxrZXl3b3Jkcz48a2V5d29yZD5IdW1hbnM8L2tleXdvcmQ+
PGtleXdvcmQ+RmVtYWxlPC9rZXl3b3JkPjxrZXl3b3JkPlJldHJvc3BlY3RpdmUgU3R1ZGllczwv
a2V5d29yZD48a2V5d29yZD4qVXJpbmFyeSBUcmFjdCBJbmZlY3Rpb25zL2VwaWRlbWlvbG9neS9t
aWNyb2Jpb2xvZ3kvZHJ1ZyB0aGVyYXB5PC9rZXl3b3JkPjxrZXl3b3JkPk1hbGF3aS9lcGlkZW1p
b2xvZ3k8L2tleXdvcmQ+PGtleXdvcmQ+QWR1bHQ8L2tleXdvcmQ+PGtleXdvcmQ+VGVydGlhcnkg
Q2FyZSBDZW50ZXJzL3N0YXRpc3RpY3MgJmFtcDsgbnVtZXJpY2FsIGRhdGE8L2tleXdvcmQ+PGtl
eXdvcmQ+TWlkZGxlIEFnZWQ8L2tleXdvcmQ+PGtleXdvcmQ+Q3Jvc3MtU2VjdGlvbmFsIFN0dWRp
ZXM8L2tleXdvcmQ+PGtleXdvcmQ+WW91bmcgQWR1bHQ8L2tleXdvcmQ+PGtleXdvcmQ+QWRvbGVz
Y2VudDwva2V5d29yZD48a2V5d29yZD5BbnRpLUJhY3RlcmlhbCBBZ2VudHMvcGhhcm1hY29sb2d5
L3RoZXJhcGV1dGljIHVzZTwva2V5d29yZD48a2V5d29yZD5NaWNyb2JpYWwgU2Vuc2l0aXZpdHkg
VGVzdHM8L2tleXdvcmQ+PGtleXdvcmQ+UHJldmFsZW5jZTwva2V5d29yZD48a2V5d29yZD4qQmFj
dGVyaWEvZHJ1ZyBlZmZlY3RzL2lzb2xhdGlvbiAmYW1wOyBwdXJpZmljYXRpb24vY2xhc3NpZmlj
YXRpb248L2tleXdvcmQ+PGtleXdvcmQ+QWdlZDwva2V5d29yZD48a2V5d29yZD5BbnRpbWljcm9i
aWFsIHJlc2lzdGFuY2U8L2tleXdvcmQ+PGtleXdvcmQ+RmVtYWxlczwva2V5d29yZD48a2V5d29y
ZD5VcmluYXJ5IHRyYWN0IGluZmVjdGlvbnM8L2tleXdvcmQ+PGtleXdvcmQ+VXJvcGF0aG9nZW5z
PC9rZXl3b3JkPjwva2V5d29yZHM+PGRhdGVzPjx5ZWFyPjIwMjU8L3llYXI+PHB1Yi1kYXRlcz48
ZGF0ZT5BcHIgNTwvZGF0ZT48L3B1Yi1kYXRlcz48L2RhdGVzPjxpc2JuPjE0NzEtMjMzNCAoRWxl
Y3Ryb25pYykmI3hEOzE0NzEtMjMzNCAoTGlua2luZyk8L2lzYm4+PGFjY2Vzc2lvbi1udW0+NDAx
ODgwMzc8L2FjY2Vzc2lvbi1udW0+PHVybHM+PHJlbGF0ZWQtdXJscz48dXJsPmh0dHBzOi8vd3d3
Lm5jYmkubmxtLm5paC5nb3YvcHVibWVkLzQwMTg4MDM3PC91cmw+PC9yZWxhdGVkLXVybHM+PC91
cmxzPjxjdXN0b20xPkRlY2xhcmF0aW9ucy4gRXRoaWNzIGFwcHJvdmFsIGFuZCBjb25zZW50IHRv
IHBhcnRpY2lwYXRlOiBUaGlzIHN0dWR5IHdhcyBhcHByb3ZlZCBieSB0aGUgTXp1enUgVW5pdmVy
c2l0eSBGYWN1bHR5IG9mIEhlYWx0aCBTY2llbmNlcyBFdGhpY3MgUmV2aWV3IENvbW1pdHRlZSAo
RXRoaWNhbCBDbGVhcmFuY2UgTnVtYmVyIEZPSFMvUkVDLzIxLzAyOSkuIFRoaXMgc3R1ZHkgd2Fz
IGNhcnJpZWQgb3V0IGluIGNvbXBsaWFuY2Ugd2l0aCB0aGUgSGVsc2lua2kgZGVjbGFyYXRpb24u
IFBlcm1pc3Npb24gdG8gYWNjZXNzIHJhdyBkYXRhIHdhcyBncmFudGVkIGJ5IHRoZSBab21iYSBD
ZW50cmFsIEhvc3BpdGFsIFJlc2VhcmNoIEV0aGljcyBSZXZpZXcgQ29tbWl0dGVlLiBDb25zZW50
IHRvIHBhcnRpY2lwYXRlIGluIHRoZSBzdHVkeSB3YXMgbm90IG9idGFpbmVkIHNpbmNlIHRoaXMg
d2FzIGEgcmV0cm9zcGVjdGl2ZSBzdHVkeSBkZWFsaW5nIHdpdGggcGF0aWVudCZhcG9zO3MgcmVj
b3Jkcy4gTmV2ZXJ0aGVsZXNzLCB0aGUgcGF0aWVudCZhcG9zO3MgZGF0YSB3YXMgYW5vbnltaXpl
ZCB0aHJvdWdoIHRoZSB1c2Ugb2Ygc2VyaWFsIG51bWJlcnMuIENvbnNlbnQgZm9yIHB1YmxpY2F0
aW9uOiBOb3QgQXBwbGljYWJsZS4gQ29tcGV0aW5nIGludGVyZXN0czogVGhlIGF1dGhvcnMgZGVj
bGFyZSBubyBjb21wZXRpbmcgaW50ZXJlc3RzLjwvY3VzdG9tMT48Y3VzdG9tMj5QTUMxMTk3MTg1
OTwvY3VzdG9tMj48ZWxlY3Ryb25pYy1yZXNvdXJjZS1udW0+MTAuMTE4Ni9zMTI4NzktMDI1LTEw
ODQyLTU8L2VsZWN0cm9uaWMtcmVzb3VyY2UtbnVtPjxyZW1vdGUtZGF0YWJhc2UtbmFtZT5NZWRs
aW5lPC9yZW1vdGUtZGF0YWJhc2UtbmFtZT48cmVtb3RlLWRhdGFiYXNlLXByb3ZpZGVyPk5MTTwv
cmVtb3RlLWRhdGFiYXNlLXByb3ZpZGVyPjwvcmVjb3JkPjwvQ2l0ZT48Q2l0ZT48QXV0aG9yPk1v
c29uZ29saWE8L0F1dGhvcj48WWVhcj4yMDIyPC9ZZWFyPjxSZWNOdW0+NTAzPC9SZWNOdW0+PHJl
Y29yZD48cmVjLW51bWJlcj41MDM8L3JlYy1udW1iZXI+PGZvcmVpZ24ta2V5cz48a2V5IGFwcD0i
RU4iIGRiLWlkPSIwMHZ2cmUwem1zZXJycGV3cjlhNXR3cHplOXBhc3ZyYXZycGEiIHRpbWVzdGFt
cD0iMTc3NDY0MzEwMCI+NTAzPC9rZXk+PC9mb3JlaWduLWtleXM+PHJlZi10eXBlIG5hbWU9Ikpv
dXJuYWwgQXJ0aWNsZSI+MTc8L3JlZi10eXBlPjxjb250cmlidXRvcnM+PGF1dGhvcnM+PGF1dGhv
cj5Nb3NvbmdvbGlhLCBKYWNxdWVzIEJhaXRvYXNvbGE8L2F1dGhvcj48YXV0aG9yPkxvZmV0YSwg
QmVybmFyZCBCb2x1bmd3YTwvYXV0aG9yPjxhdXRob3I+TGlrb2tlLCBGbGF2aWVuIE1vbmdpdGEg
RXRpc29tYmE8L2F1dGhvcj48YXV0aG9yPkJhc2lsd2EsIEdoaXNsYWluIE5zaWx1bHU8L2F1dGhv
cj48YXV0aG9yPkVtYWthbnlhLCBCcmlzdG9uIE1vbmdpdGEgRXNvbOKAmWU8L2F1dGhvcj48L2F1
dGhvcnM+PC9jb250cmlidXRvcnM+PHRpdGxlcz48dGl0bGU+UHJldmFsZW5jZSBvZiBVcmluYXJ5
IFRyYWN0IEluZmVjdGlvbnMgaW4gUHJlZ25hbnQgV29tZW4gQXR0ZW5kaW5nIEFudGVuYXRhbCBD
b25zdWx0YXRpb25zIGF0IHRoZSBHZW5lcmFsIFJlZmVyZW5jZSBIb3NwaXRhbCBvZiBNYWtpc28g
aW4gS2lzYW5nYW5pLCBEZW1vY3JhdGljIFJlcHVibGljIG9mIENvbmdvPC90aXRsZT48c2Vjb25k
YXJ5LXRpdGxlPkFzaWFuIEpvdXJuYWwgb2YgTWVkaWNpbmUgYW5kIEhlYWx0aDwvc2Vjb25kYXJ5
LXRpdGxlPjwvdGl0bGVzPjxwZXJpb2RpY2FsPjxmdWxsLXRpdGxlPkFzaWFuIEpvdXJuYWwgb2Yg
TWVkaWNpbmUgYW5kIEhlYWx0aDwvZnVsbC10aXRsZT48L3BlcmlvZGljYWw+PHBhZ2VzPjMxLTM3
PC9wYWdlcz48c2VjdGlvbj4zMTwvc2VjdGlvbj48ZGF0ZXM+PHllYXI+MjAyMjwveWVhcj48L2Rh
dGVzPjxpc2JuPjI0NTYtODQxNDwvaXNibj48dXJscz48L3VybHM+PGVsZWN0cm9uaWMtcmVzb3Vy
Y2UtbnVtPjEwLjk3MzQvYWptYWgvMjAyMi92MjBpMTEzMDUyNDwvZWxlY3Ryb25pYy1yZXNvdXJj
ZS1udW0+PC9yZWNvcmQ+PC9DaXRlPjwvRW5kTm90ZT4A
</w:fldData>
        </w:fldChar>
      </w:r>
      <w:r w:rsidR="00284948" w:rsidRPr="004E3F8A">
        <w:rPr>
          <w:rFonts w:ascii="Times New Roman" w:hAnsi="Times New Roman" w:cs="Times New Roman"/>
          <w:sz w:val="24"/>
          <w:szCs w:val="24"/>
          <w:lang w:val="en-US"/>
        </w:rPr>
        <w:instrText xml:space="preserve"> ADDIN EN.CITE.DATA </w:instrText>
      </w:r>
      <w:r w:rsidR="00284948">
        <w:rPr>
          <w:rFonts w:ascii="Times New Roman" w:hAnsi="Times New Roman" w:cs="Times New Roman"/>
          <w:sz w:val="24"/>
          <w:szCs w:val="24"/>
          <w:lang w:val="pt-PT"/>
        </w:rPr>
      </w:r>
      <w:r w:rsidR="00284948">
        <w:rPr>
          <w:rFonts w:ascii="Times New Roman" w:hAnsi="Times New Roman" w:cs="Times New Roman"/>
          <w:sz w:val="24"/>
          <w:szCs w:val="24"/>
          <w:lang w:val="pt-PT"/>
        </w:rPr>
        <w:fldChar w:fldCharType="end"/>
      </w:r>
      <w:r w:rsidR="00F14D3C">
        <w:rPr>
          <w:rFonts w:ascii="Times New Roman" w:hAnsi="Times New Roman" w:cs="Times New Roman"/>
          <w:sz w:val="24"/>
          <w:szCs w:val="24"/>
          <w:lang w:val="pt-PT"/>
        </w:rPr>
      </w:r>
      <w:r w:rsidR="00F14D3C">
        <w:rPr>
          <w:rFonts w:ascii="Times New Roman" w:hAnsi="Times New Roman" w:cs="Times New Roman"/>
          <w:sz w:val="24"/>
          <w:szCs w:val="24"/>
          <w:lang w:val="pt-PT"/>
        </w:rPr>
        <w:fldChar w:fldCharType="separate"/>
      </w:r>
      <w:r w:rsidR="00284948" w:rsidRPr="004E3F8A">
        <w:rPr>
          <w:rFonts w:ascii="Times New Roman" w:hAnsi="Times New Roman" w:cs="Times New Roman"/>
          <w:noProof/>
          <w:sz w:val="24"/>
          <w:szCs w:val="24"/>
          <w:lang w:val="en-US"/>
        </w:rPr>
        <w:t>(Kumwenda &amp; Semu, 2025; Mosongolia et al., 2022)</w:t>
      </w:r>
      <w:r w:rsidR="00F14D3C">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519DE910" w14:textId="6E66FAEF" w:rsidR="004E3F8A"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In hospital settings in Mozambique, constraints related to the availability of laboratory resources are common, including shortages of supplies, limitations in equipment maintenance, and reduced culture-processing capacity. Additionally, the time required to obtain urine culture results can hinder its routine use in clinical practice, particularly in high-demand care settings.</w:t>
      </w:r>
    </w:p>
    <w:p w14:paraId="33109798" w14:textId="7298BF30" w:rsidR="004E3F8A"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Given these limitations, microscopy emerges as a more accessible and rapid alternative, justifying its more frequent use in diagnosis. However, despite its utility as a screening method, microscopy has low specificity, relying primarily on the detection of leukocytes and other inflammatory markers, which may lead to an overestimation of infection cases. Therefore, the higher proportion of diagnoses made by microscopy should be interpreted considering these structural limitations and does not necessarily reflect diagnostic superiority compared to urine culture.</w:t>
      </w:r>
    </w:p>
    <w:p w14:paraId="74E41A37" w14:textId="1E946282" w:rsidR="00F06D08"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It was observed that younger individuals, aged 18–21 years, were the most affected, representing 33.3% of positive cases, followed by the 22–25 years group (23.8%). This trend corroborates findings from studies conducted in Sub-Saharan Africa, which report a high prevalence of UTIs among young adults. This scenario is frequently associated with determinants such as sexual activity and variations in adherence to prophylactic measures within this age group</w:t>
      </w:r>
      <w:r w:rsidR="00F14D3C" w:rsidRPr="004E3F8A">
        <w:rPr>
          <w:rFonts w:ascii="Times New Roman" w:hAnsi="Times New Roman" w:cs="Times New Roman"/>
          <w:sz w:val="24"/>
          <w:szCs w:val="24"/>
          <w:lang w:val="en-US"/>
        </w:rPr>
        <w:t xml:space="preserve"> </w:t>
      </w:r>
      <w:r w:rsidR="00F14D3C">
        <w:rPr>
          <w:rFonts w:ascii="Times New Roman" w:hAnsi="Times New Roman" w:cs="Times New Roman"/>
          <w:sz w:val="24"/>
          <w:szCs w:val="24"/>
        </w:rPr>
        <w:fldChar w:fldCharType="begin">
          <w:fldData xml:space="preserve">PEVuZE5vdGU+PENpdGU+PEF1dGhvcj5BbGk8L0F1dGhvcj48WWVhcj4yMDIyPC9ZZWFyPjxSZWNO
dW0+NTA4PC9SZWNOdW0+PERpc3BsYXlUZXh0PihBbGkgZXQgYWwuLCAyMDIyOyBBbnR3aS1Cb2Fz
aWFrbyBldCBhbC4sIDIwMjUpPC9EaXNwbGF5VGV4dD48cmVjb3JkPjxyZWMtbnVtYmVyPjUwODwv
cmVjLW51bWJlcj48Zm9yZWlnbi1rZXlzPjxrZXkgYXBwPSJFTiIgZGItaWQ9IjAwdnZyZTB6bXNl
cnJwZXdyOWE1dHdwemU5cGFzdnJhdnJwYSIgdGltZXN0YW1wPSIxNzc0NjQ4MDIwIj41MDg8L2tl
eT48L2ZvcmVpZ24ta2V5cz48cmVmLXR5cGUgbmFtZT0iSm91cm5hbCBBcnRpY2xlIj4xNzwvcmVm
LXR5cGU+PGNvbnRyaWJ1dG9ycz48YXV0aG9ycz48YXV0aG9yPkFsaSwgQS4gSC48L2F1dGhvcj48
YXV0aG9yPlJlZGEsIEQuIFkuPC9hdXRob3I+PGF1dGhvcj5Pcm1hZ28sIE0uIEQuPC9hdXRob3I+
PC9hdXRob3JzPjwvY29udHJpYnV0b3JzPjxhdXRoLWFkZHJlc3M+SGF3YXNzYSBVbml2ZXJzaXR5
IENvbGxlZ2Ugb2YgTWVkaWNpbmUgYW5kIEhlYWx0aCBTY2llbmNlLCBIYXdhc3NhLCBFdGhpb3Bp
YS4mI3hEO0hhd2Fzc2EgVW5pdmVyc2l0eSBDb2xsZWdlIG9mIE1lZGljaW5lIGFuZCBIZWFsdGgg
U2NpZW5jZSwgSGF3YXNzYSwgRXRoaW9waWEuIG1vZ2VzMjJAZ21haWwuY29tLjwvYXV0aC1hZGRy
ZXNzPjx0aXRsZXM+PHRpdGxlPlByZXZhbGVuY2UgYW5kIGFudGltaWNyb2JpYWwgc3VzY2VwdGli
aWxpdHkgcGF0dGVybiBvZiB1cmluYXJ5IHRyYWN0IGluZmVjdGlvbiBhbW9uZyBwcmVnbmFudCB3
b21lbiBhdHRlbmRpbmcgSGFyZ2Vpc2EgR3JvdXAgSG9zcGl0YWwsIEhhcmdlaXNhLCBTb21hbGls
YW5kPC90aXRsZT48c2Vjb25kYXJ5LXRpdGxlPlNjaSBSZXA8L3NlY29uZGFyeS10aXRsZT48L3Rp
dGxlcz48cGVyaW9kaWNhbD48ZnVsbC10aXRsZT5TY2kgUmVwPC9mdWxsLXRpdGxlPjwvcGVyaW9k
aWNhbD48cGFnZXM+MTQxOTwvcGFnZXM+PHZvbHVtZT4xMjwvdm9sdW1lPjxudW1iZXI+MTwvbnVt
YmVyPjxlZGl0aW9uPjIwMjIwMTI2PC9lZGl0aW9uPjxrZXl3b3Jkcz48a2V5d29yZD5BZG9sZXNj
ZW50PC9rZXl3b3JkPjxrZXl3b3JkPkFkdWx0PC9rZXl3b3JkPjxrZXl3b3JkPkFtcGljaWxsaW4v
dGhlcmFwZXV0aWMgdXNlPC9rZXl3b3JkPjxrZXl3b3JkPkFudGktQmFjdGVyaWFsIEFnZW50cy8q
dGhlcmFwZXV0aWMgdXNlPC9rZXl3b3JkPjxrZXl3b3JkPkNyb3NzLVNlY3Rpb25hbCBTdHVkaWVz
PC9rZXl3b3JkPjxrZXl3b3JkPkRqaWJvdXRpL2VwaWRlbWlvbG9neTwva2V5d29yZD48a2V5d29y
ZD4qRHJ1ZyBSZXNpc3RhbmNlLCBNdWx0aXBsZSwgQmFjdGVyaWFsPC9rZXl3b3JkPjxrZXl3b3Jk
PkZlbWFsZTwva2V5d29yZD48a2V5d29yZD5HcmFtLU5lZ2F0aXZlIEJhY3RlcmlhLypkcnVnIGVm
ZmVjdHMvZ3Jvd3RoICZhbXA7IGRldmVsb3BtZW50L2lzb2xhdGlvbiAmYW1wOzwva2V5d29yZD48
a2V5d29yZD5wdXJpZmljYXRpb248L2tleXdvcmQ+PGtleXdvcmQ+R3JhbS1OZWdhdGl2ZSBCYWN0
ZXJpYWwgSW5mZWN0aW9ucy9kcnVnIHRoZXJhcHkvKmVwaWRlbWlvbG9neS9taWNyb2Jpb2xvZ3k8
L2tleXdvcmQ+PGtleXdvcmQ+R3JhbS1Qb3NpdGl2ZSBCYWN0ZXJpYS8qZHJ1ZyBlZmZlY3RzL2dy
b3d0aCAmYW1wOyBkZXZlbG9wbWVudC9pc29sYXRpb24gJmFtcDs8L2tleXdvcmQ+PGtleXdvcmQ+
cHVyaWZpY2F0aW9uPC9rZXl3b3JkPjxrZXl3b3JkPkdyYW0tUG9zaXRpdmUgQmFjdGVyaWFsIElu
ZmVjdGlvbnMvZHJ1ZyB0aGVyYXB5LyplcGlkZW1pb2xvZ3kvbWljcm9iaW9sb2d5PC9rZXl3b3Jk
PjxrZXl3b3JkPkhvc3BpdGFsczwva2V5d29yZD48a2V5d29yZD5IdW1hbnM8L2tleXdvcmQ+PGtl
eXdvcmQ+TWljcm9iaWFsIFNlbnNpdGl2aXR5IFRlc3RzPC9rZXl3b3JkPjxrZXl3b3JkPlByZWdu
YW5jeTwva2V5d29yZD48a2V5d29yZD5QcmV2YWxlbmNlPC9rZXl3b3JkPjxrZXl3b3JkPlRldHJh
Y3ljbGluZS90aGVyYXBldXRpYyB1c2U8L2tleXdvcmQ+PGtleXdvcmQ+VXJpbmFyeSBUcmFjdCBJ
bmZlY3Rpb25zL2RydWcgdGhlcmFweS8qZXBpZGVtaW9sb2d5L21pY3JvYmlvbG9neTwva2V5d29y
ZD48L2tleXdvcmRzPjxkYXRlcz48eWVhcj4yMDIyPC95ZWFyPjxwdWItZGF0ZXM+PGRhdGU+SmFu
IDI2PC9kYXRlPjwvcHViLWRhdGVzPjwvZGF0ZXM+PGlzYm4+MjA0NS0yMzIyIChFbGVjdHJvbmlj
KSYjeEQ7MjA0NS0yMzIyIChMaW5raW5nKTwvaXNibj48YWNjZXNzaW9uLW51bT4zNTA4MjM2Njwv
YWNjZXNzaW9uLW51bT48dXJscz48cmVsYXRlZC11cmxzPjx1cmw+aHR0cHM6Ly93d3cubmNiaS5u
bG0ubmloLmdvdi9wdWJtZWQvMzUwODIzNjY8L3VybD48L3JlbGF0ZWQtdXJscz48L3VybHM+PGN1
c3RvbTE+VGhlIGF1dGhvcnMgZGVjbGFyZSBubyBjb21wZXRpbmcgaW50ZXJlc3RzLjwvY3VzdG9t
MT48Y3VzdG9tMj5QTUM4NzkxOTYzPC9jdXN0b20yPjxlbGVjdHJvbmljLXJlc291cmNlLW51bT4x
MC4xMDM4L3M0MTU5OC0wMjItMDU0NTItejwvZWxlY3Ryb25pYy1yZXNvdXJjZS1udW0+PHJlbW90
ZS1kYXRhYmFzZS1uYW1lPk1lZGxpbmU8L3JlbW90ZS1kYXRhYmFzZS1uYW1lPjxyZW1vdGUtZGF0
YWJhc2UtcHJvdmlkZXI+TkxNPC9yZW1vdGUtZGF0YWJhc2UtcHJvdmlkZXI+PC9yZWNvcmQ+PC9D
aXRlPjxDaXRlPjxBdXRob3I+QW50d2ktQm9hc2lha288L0F1dGhvcj48WWVhcj4yMDI1PC9ZZWFy
PjxSZWNOdW0+NTExPC9SZWNOdW0+PHJlY29yZD48cmVjLW51bWJlcj41MTE8L3JlYy1udW1iZXI+
PGZvcmVpZ24ta2V5cz48a2V5IGFwcD0iRU4iIGRiLWlkPSIwMHZ2cmUwem1zZXJycGV3cjlhNXR3
cHplOXBhc3ZyYXZycGEiIHRpbWVzdGFtcD0iMTc3NDY0ODAzNSI+NTExPC9rZXk+PC9mb3JlaWdu
LWtleXM+PHJlZi10eXBlIG5hbWU9IkpvdXJuYWwgQXJ0aWNsZSI+MTc8L3JlZi10eXBlPjxjb250
cmlidXRvcnM+PGF1dGhvcnM+PGF1dGhvcj5BbnR3aS1Cb2FzaWFrbywgTS4gTi48L2F1dGhvcj48
YXV0aG9yPkF5ZW5zdSwgRi48L2F1dGhvcj48YXV0aG9yPkF3dWFoLCBBLjwvYXV0aG9yPjxhdXRo
b3I+TXV0YWxhLCBBLiBILjwvYXV0aG9yPjxhdXRob3I+Qm9hbXBvbmcsIEsuPC9hdXRob3I+PGF1
dGhvcj5CYWR1LCBLLjwvYXV0aG9yPjwvYXV0aG9ycz48L2NvbnRyaWJ1dG9ycz48YXV0aC1hZGRy
ZXNzPkRlcGFydG1lbnQgb2YgVGhlb3JldGljYWwgYW5kIEFwcGxpZWQgQmlvbG9neSwgS3dhbWUg
TmtydW1haCBVbml2ZXJzaXR5IG9mIFNjaWVuY2UgYW5kIFRlY2hub2xvZ3ksIEt1bWFzaSwgR2hh
bmEuJiN4RDtIb3BlWGNoYW5nZSBNZWRpY2FsIENlbnRyZSwgS3VtYXNpLCBHaGFuYS48L2F1dGgt
YWRkcmVzcz48dGl0bGVzPjx0aXRsZT5QcmV2YWxlbmNlLCBEaWFnbm9zdGljIEFjY3VyYWN5LCBh
bmQgQW50aW1pY3JvYmlhbCBSZXNpc3RhbmNlIFBhdHRlcm5zIG9mIFVyb3BhdGhvZ2VucyBpbiBV
cmluYXJ5IFRyYWN0IEluZmVjdGlvbnMgYXQgYSBIZWFsdGggRmFjaWxpdHkgaW4gS3VtYXNpLCBH
aGFuYTwvdGl0bGU+PHNlY29uZGFyeS10aXRsZT5NaWNyb2Jpb2xvZ3lvcGVuPC9zZWNvbmRhcnkt
dGl0bGU+PC90aXRsZXM+PHBlcmlvZGljYWw+PGZ1bGwtdGl0bGU+TWljcm9iaW9sb2d5b3Blbjwv
ZnVsbC10aXRsZT48L3BlcmlvZGljYWw+PHBhZ2VzPmU3MDAyODwvcGFnZXM+PHZvbHVtZT4xNDwv
dm9sdW1lPjxudW1iZXI+NTwvbnVtYmVyPjxrZXl3b3Jkcz48a2V5d29yZD5IdW1hbnM8L2tleXdv
cmQ+PGtleXdvcmQ+R2hhbmEvZXBpZGVtaW9sb2d5PC9rZXl3b3JkPjxrZXl3b3JkPipVcmluYXJ5
IFRyYWN0IEluZmVjdGlvbnMvbWljcm9iaW9sb2d5L2VwaWRlbWlvbG9neS9kaWFnbm9zaXMvZHJ1
ZyB0aGVyYXB5PC9rZXl3b3JkPjxrZXl3b3JkPkZlbWFsZTwva2V5d29yZD48a2V5d29yZD5NYWxl
PC9rZXl3b3JkPjxrZXl3b3JkPk1pZGRsZSBBZ2VkPC9rZXl3b3JkPjxrZXl3b3JkPlByZXZhbGVu
Y2U8L2tleXdvcmQ+PGtleXdvcmQ+Q3Jvc3MtU2VjdGlvbmFsIFN0dWRpZXM8L2tleXdvcmQ+PGtl
eXdvcmQ+QWR1bHQ8L2tleXdvcmQ+PGtleXdvcmQ+TWljcm9iaWFsIFNlbnNpdGl2aXR5IFRlc3Rz
PC9rZXl3b3JkPjxrZXl3b3JkPkFudGktQmFjdGVyaWFsIEFnZW50cy9waGFybWFjb2xvZ3k8L2tl
eXdvcmQ+PGtleXdvcmQ+WW91bmcgQWR1bHQ8L2tleXdvcmQ+PGtleXdvcmQ+KkRydWcgUmVzaXN0
YW5jZSwgQmFjdGVyaWFsPC9rZXl3b3JkPjxrZXl3b3JkPktsZWJzaWVsbGEvZHJ1ZyBlZmZlY3Rz
L2lzb2xhdGlvbiAmYW1wOyBwdXJpZmljYXRpb248L2tleXdvcmQ+PGtleXdvcmQ+QWdlZDwva2V5
d29yZD48a2V5d29yZD5BZG9sZXNjZW50PC9rZXl3b3JkPjxrZXl3b3JkPkVzY2hlcmljaGlhIGNv
bGkvZHJ1ZyBlZmZlY3RzL2lzb2xhdGlvbiAmYW1wOyBwdXJpZmljYXRpb248L2tleXdvcmQ+PGtl
eXdvcmQ+SGVhbHRoIEZhY2lsaXRpZXM8L2tleXdvcmQ+PGtleXdvcmQ+KkJhY3RlcmlhL2RydWcg
ZWZmZWN0cy9pc29sYXRpb24gJmFtcDsgcHVyaWZpY2F0aW9uL2NsYXNzaWZpY2F0aW9uPC9rZXl3
b3JkPjxrZXl3b3JkPlN0YXBoeWxvY29jY3VzL2RydWcgZWZmZWN0cy9pc29sYXRpb24gJmFtcDsg
cHVyaWZpY2F0aW9uPC9rZXl3b3JkPjxrZXl3b3JkPmRpcHN0aWNrPC9rZXl3b3JkPjxrZXl3b3Jk
Pm1pY3Jvc2NvcHk8L2tleXdvcmQ+PGtleXdvcmQ+c3VzY2VwdGliaWxpdHk8L2tleXdvcmQ+PGtl
eXdvcmQ+dXJpbmFyeSB0cmFjdCBpbmZlY3Rpb248L2tleXdvcmQ+PGtleXdvcmQ+dXJpbmUgY3Vs
dHVyZTwva2V5d29yZD48L2tleXdvcmRzPjxkYXRlcz48eWVhcj4yMDI1PC95ZWFyPjxwdWItZGF0
ZXM+PGRhdGU+T2N0PC9kYXRlPjwvcHViLWRhdGVzPjwvZGF0ZXM+PGlzYm4+MjA0NS04ODI3IChF
bGVjdHJvbmljKSYjeEQ7MjA0NS04ODI3IChMaW5raW5nKTwvaXNibj48YWNjZXNzaW9uLW51bT40
MDg2MjU0OTwvYWNjZXNzaW9uLW51bT48dXJscz48cmVsYXRlZC11cmxzPjx1cmw+aHR0cHM6Ly93
d3cubmNiaS5ubG0ubmloLmdvdi9wdWJtZWQvNDA4NjI1NDk8L3VybD48L3JlbGF0ZWQtdXJscz48
L3VybHM+PGN1c3RvbTE+VGhlIGF1dGhvcnMgZGVjbGFyZSBubyBjb25mbGljdHMgb2YgaW50ZXJl
c3QuPC9jdXN0b20xPjxjdXN0b20yPlBNQzEyMzgxOTU5PC9jdXN0b20yPjxlbGVjdHJvbmljLXJl
c291cmNlLW51bT4xMC4xMDAyL21ibzMuNzAwMjg8L2VsZWN0cm9uaWMtcmVzb3VyY2UtbnVtPjxy
ZW1vdGUtZGF0YWJhc2UtbmFtZT5NZWRsaW5lPC9yZW1vdGUtZGF0YWJhc2UtbmFtZT48cmVtb3Rl
LWRhdGFiYXNlLXByb3ZpZGVyPk5MTTwvcmVtb3RlLWRhdGFiYXNlLXByb3ZpZGVyPjwvcmVjb3Jk
PjwvQ2l0ZT48L0VuZE5vdGU+
</w:fldData>
        </w:fldChar>
      </w:r>
      <w:r w:rsidR="00F14D3C" w:rsidRPr="004E3F8A">
        <w:rPr>
          <w:rFonts w:ascii="Times New Roman" w:hAnsi="Times New Roman" w:cs="Times New Roman"/>
          <w:sz w:val="24"/>
          <w:szCs w:val="24"/>
          <w:lang w:val="en-US"/>
        </w:rPr>
        <w:instrText xml:space="preserve"> ADDIN EN.CITE </w:instrText>
      </w:r>
      <w:r w:rsidR="00F14D3C">
        <w:rPr>
          <w:rFonts w:ascii="Times New Roman" w:hAnsi="Times New Roman" w:cs="Times New Roman"/>
          <w:sz w:val="24"/>
          <w:szCs w:val="24"/>
        </w:rPr>
        <w:fldChar w:fldCharType="begin">
          <w:fldData xml:space="preserve">PEVuZE5vdGU+PENpdGU+PEF1dGhvcj5BbGk8L0F1dGhvcj48WWVhcj4yMDIyPC9ZZWFyPjxSZWNO
dW0+NTA4PC9SZWNOdW0+PERpc3BsYXlUZXh0PihBbGkgZXQgYWwuLCAyMDIyOyBBbnR3aS1Cb2Fz
aWFrbyBldCBhbC4sIDIwMjUpPC9EaXNwbGF5VGV4dD48cmVjb3JkPjxyZWMtbnVtYmVyPjUwODwv
cmVjLW51bWJlcj48Zm9yZWlnbi1rZXlzPjxrZXkgYXBwPSJFTiIgZGItaWQ9IjAwdnZyZTB6bXNl
cnJwZXdyOWE1dHdwemU5cGFzdnJhdnJwYSIgdGltZXN0YW1wPSIxNzc0NjQ4MDIwIj41MDg8L2tl
eT48L2ZvcmVpZ24ta2V5cz48cmVmLXR5cGUgbmFtZT0iSm91cm5hbCBBcnRpY2xlIj4xNzwvcmVm
LXR5cGU+PGNvbnRyaWJ1dG9ycz48YXV0aG9ycz48YXV0aG9yPkFsaSwgQS4gSC48L2F1dGhvcj48
YXV0aG9yPlJlZGEsIEQuIFkuPC9hdXRob3I+PGF1dGhvcj5Pcm1hZ28sIE0uIEQuPC9hdXRob3I+
PC9hdXRob3JzPjwvY29udHJpYnV0b3JzPjxhdXRoLWFkZHJlc3M+SGF3YXNzYSBVbml2ZXJzaXR5
IENvbGxlZ2Ugb2YgTWVkaWNpbmUgYW5kIEhlYWx0aCBTY2llbmNlLCBIYXdhc3NhLCBFdGhpb3Bp
YS4mI3hEO0hhd2Fzc2EgVW5pdmVyc2l0eSBDb2xsZWdlIG9mIE1lZGljaW5lIGFuZCBIZWFsdGgg
U2NpZW5jZSwgSGF3YXNzYSwgRXRoaW9waWEuIG1vZ2VzMjJAZ21haWwuY29tLjwvYXV0aC1hZGRy
ZXNzPjx0aXRsZXM+PHRpdGxlPlByZXZhbGVuY2UgYW5kIGFudGltaWNyb2JpYWwgc3VzY2VwdGli
aWxpdHkgcGF0dGVybiBvZiB1cmluYXJ5IHRyYWN0IGluZmVjdGlvbiBhbW9uZyBwcmVnbmFudCB3
b21lbiBhdHRlbmRpbmcgSGFyZ2Vpc2EgR3JvdXAgSG9zcGl0YWwsIEhhcmdlaXNhLCBTb21hbGls
YW5kPC90aXRsZT48c2Vjb25kYXJ5LXRpdGxlPlNjaSBSZXA8L3NlY29uZGFyeS10aXRsZT48L3Rp
dGxlcz48cGVyaW9kaWNhbD48ZnVsbC10aXRsZT5TY2kgUmVwPC9mdWxsLXRpdGxlPjwvcGVyaW9k
aWNhbD48cGFnZXM+MTQxOTwvcGFnZXM+PHZvbHVtZT4xMjwvdm9sdW1lPjxudW1iZXI+MTwvbnVt
YmVyPjxlZGl0aW9uPjIwMjIwMTI2PC9lZGl0aW9uPjxrZXl3b3Jkcz48a2V5d29yZD5BZG9sZXNj
ZW50PC9rZXl3b3JkPjxrZXl3b3JkPkFkdWx0PC9rZXl3b3JkPjxrZXl3b3JkPkFtcGljaWxsaW4v
dGhlcmFwZXV0aWMgdXNlPC9rZXl3b3JkPjxrZXl3b3JkPkFudGktQmFjdGVyaWFsIEFnZW50cy8q
dGhlcmFwZXV0aWMgdXNlPC9rZXl3b3JkPjxrZXl3b3JkPkNyb3NzLVNlY3Rpb25hbCBTdHVkaWVz
PC9rZXl3b3JkPjxrZXl3b3JkPkRqaWJvdXRpL2VwaWRlbWlvbG9neTwva2V5d29yZD48a2V5d29y
ZD4qRHJ1ZyBSZXNpc3RhbmNlLCBNdWx0aXBsZSwgQmFjdGVyaWFsPC9rZXl3b3JkPjxrZXl3b3Jk
PkZlbWFsZTwva2V5d29yZD48a2V5d29yZD5HcmFtLU5lZ2F0aXZlIEJhY3RlcmlhLypkcnVnIGVm
ZmVjdHMvZ3Jvd3RoICZhbXA7IGRldmVsb3BtZW50L2lzb2xhdGlvbiAmYW1wOzwva2V5d29yZD48
a2V5d29yZD5wdXJpZmljYXRpb248L2tleXdvcmQ+PGtleXdvcmQ+R3JhbS1OZWdhdGl2ZSBCYWN0
ZXJpYWwgSW5mZWN0aW9ucy9kcnVnIHRoZXJhcHkvKmVwaWRlbWlvbG9neS9taWNyb2Jpb2xvZ3k8
L2tleXdvcmQ+PGtleXdvcmQ+R3JhbS1Qb3NpdGl2ZSBCYWN0ZXJpYS8qZHJ1ZyBlZmZlY3RzL2dy
b3d0aCAmYW1wOyBkZXZlbG9wbWVudC9pc29sYXRpb24gJmFtcDs8L2tleXdvcmQ+PGtleXdvcmQ+
cHVyaWZpY2F0aW9uPC9rZXl3b3JkPjxrZXl3b3JkPkdyYW0tUG9zaXRpdmUgQmFjdGVyaWFsIElu
ZmVjdGlvbnMvZHJ1ZyB0aGVyYXB5LyplcGlkZW1pb2xvZ3kvbWljcm9iaW9sb2d5PC9rZXl3b3Jk
PjxrZXl3b3JkPkhvc3BpdGFsczwva2V5d29yZD48a2V5d29yZD5IdW1hbnM8L2tleXdvcmQ+PGtl
eXdvcmQ+TWljcm9iaWFsIFNlbnNpdGl2aXR5IFRlc3RzPC9rZXl3b3JkPjxrZXl3b3JkPlByZWdu
YW5jeTwva2V5d29yZD48a2V5d29yZD5QcmV2YWxlbmNlPC9rZXl3b3JkPjxrZXl3b3JkPlRldHJh
Y3ljbGluZS90aGVyYXBldXRpYyB1c2U8L2tleXdvcmQ+PGtleXdvcmQ+VXJpbmFyeSBUcmFjdCBJ
bmZlY3Rpb25zL2RydWcgdGhlcmFweS8qZXBpZGVtaW9sb2d5L21pY3JvYmlvbG9neTwva2V5d29y
ZD48L2tleXdvcmRzPjxkYXRlcz48eWVhcj4yMDIyPC95ZWFyPjxwdWItZGF0ZXM+PGRhdGU+SmFu
IDI2PC9kYXRlPjwvcHViLWRhdGVzPjwvZGF0ZXM+PGlzYm4+MjA0NS0yMzIyIChFbGVjdHJvbmlj
KSYjeEQ7MjA0NS0yMzIyIChMaW5raW5nKTwvaXNibj48YWNjZXNzaW9uLW51bT4zNTA4MjM2Njwv
YWNjZXNzaW9uLW51bT48dXJscz48cmVsYXRlZC11cmxzPjx1cmw+aHR0cHM6Ly93d3cubmNiaS5u
bG0ubmloLmdvdi9wdWJtZWQvMzUwODIzNjY8L3VybD48L3JlbGF0ZWQtdXJscz48L3VybHM+PGN1
c3RvbTE+VGhlIGF1dGhvcnMgZGVjbGFyZSBubyBjb21wZXRpbmcgaW50ZXJlc3RzLjwvY3VzdG9t
MT48Y3VzdG9tMj5QTUM4NzkxOTYzPC9jdXN0b20yPjxlbGVjdHJvbmljLXJlc291cmNlLW51bT4x
MC4xMDM4L3M0MTU5OC0wMjItMDU0NTItejwvZWxlY3Ryb25pYy1yZXNvdXJjZS1udW0+PHJlbW90
ZS1kYXRhYmFzZS1uYW1lPk1lZGxpbmU8L3JlbW90ZS1kYXRhYmFzZS1uYW1lPjxyZW1vdGUtZGF0
YWJhc2UtcHJvdmlkZXI+TkxNPC9yZW1vdGUtZGF0YWJhc2UtcHJvdmlkZXI+PC9yZWNvcmQ+PC9D
aXRlPjxDaXRlPjxBdXRob3I+QW50d2ktQm9hc2lha288L0F1dGhvcj48WWVhcj4yMDI1PC9ZZWFy
PjxSZWNOdW0+NTExPC9SZWNOdW0+PHJlY29yZD48cmVjLW51bWJlcj41MTE8L3JlYy1udW1iZXI+
PGZvcmVpZ24ta2V5cz48a2V5IGFwcD0iRU4iIGRiLWlkPSIwMHZ2cmUwem1zZXJycGV3cjlhNXR3
cHplOXBhc3ZyYXZycGEiIHRpbWVzdGFtcD0iMTc3NDY0ODAzNSI+NTExPC9rZXk+PC9mb3JlaWdu
LWtleXM+PHJlZi10eXBlIG5hbWU9IkpvdXJuYWwgQXJ0aWNsZSI+MTc8L3JlZi10eXBlPjxjb250
cmlidXRvcnM+PGF1dGhvcnM+PGF1dGhvcj5BbnR3aS1Cb2FzaWFrbywgTS4gTi48L2F1dGhvcj48
YXV0aG9yPkF5ZW5zdSwgRi48L2F1dGhvcj48YXV0aG9yPkF3dWFoLCBBLjwvYXV0aG9yPjxhdXRo
b3I+TXV0YWxhLCBBLiBILjwvYXV0aG9yPjxhdXRob3I+Qm9hbXBvbmcsIEsuPC9hdXRob3I+PGF1
dGhvcj5CYWR1LCBLLjwvYXV0aG9yPjwvYXV0aG9ycz48L2NvbnRyaWJ1dG9ycz48YXV0aC1hZGRy
ZXNzPkRlcGFydG1lbnQgb2YgVGhlb3JldGljYWwgYW5kIEFwcGxpZWQgQmlvbG9neSwgS3dhbWUg
TmtydW1haCBVbml2ZXJzaXR5IG9mIFNjaWVuY2UgYW5kIFRlY2hub2xvZ3ksIEt1bWFzaSwgR2hh
bmEuJiN4RDtIb3BlWGNoYW5nZSBNZWRpY2FsIENlbnRyZSwgS3VtYXNpLCBHaGFuYS48L2F1dGgt
YWRkcmVzcz48dGl0bGVzPjx0aXRsZT5QcmV2YWxlbmNlLCBEaWFnbm9zdGljIEFjY3VyYWN5LCBh
bmQgQW50aW1pY3JvYmlhbCBSZXNpc3RhbmNlIFBhdHRlcm5zIG9mIFVyb3BhdGhvZ2VucyBpbiBV
cmluYXJ5IFRyYWN0IEluZmVjdGlvbnMgYXQgYSBIZWFsdGggRmFjaWxpdHkgaW4gS3VtYXNpLCBH
aGFuYTwvdGl0bGU+PHNlY29uZGFyeS10aXRsZT5NaWNyb2Jpb2xvZ3lvcGVuPC9zZWNvbmRhcnkt
dGl0bGU+PC90aXRsZXM+PHBlcmlvZGljYWw+PGZ1bGwtdGl0bGU+TWljcm9iaW9sb2d5b3Blbjwv
ZnVsbC10aXRsZT48L3BlcmlvZGljYWw+PHBhZ2VzPmU3MDAyODwvcGFnZXM+PHZvbHVtZT4xNDwv
dm9sdW1lPjxudW1iZXI+NTwvbnVtYmVyPjxrZXl3b3Jkcz48a2V5d29yZD5IdW1hbnM8L2tleXdv
cmQ+PGtleXdvcmQ+R2hhbmEvZXBpZGVtaW9sb2d5PC9rZXl3b3JkPjxrZXl3b3JkPipVcmluYXJ5
IFRyYWN0IEluZmVjdGlvbnMvbWljcm9iaW9sb2d5L2VwaWRlbWlvbG9neS9kaWFnbm9zaXMvZHJ1
ZyB0aGVyYXB5PC9rZXl3b3JkPjxrZXl3b3JkPkZlbWFsZTwva2V5d29yZD48a2V5d29yZD5NYWxl
PC9rZXl3b3JkPjxrZXl3b3JkPk1pZGRsZSBBZ2VkPC9rZXl3b3JkPjxrZXl3b3JkPlByZXZhbGVu
Y2U8L2tleXdvcmQ+PGtleXdvcmQ+Q3Jvc3MtU2VjdGlvbmFsIFN0dWRpZXM8L2tleXdvcmQ+PGtl
eXdvcmQ+QWR1bHQ8L2tleXdvcmQ+PGtleXdvcmQ+TWljcm9iaWFsIFNlbnNpdGl2aXR5IFRlc3Rz
PC9rZXl3b3JkPjxrZXl3b3JkPkFudGktQmFjdGVyaWFsIEFnZW50cy9waGFybWFjb2xvZ3k8L2tl
eXdvcmQ+PGtleXdvcmQ+WW91bmcgQWR1bHQ8L2tleXdvcmQ+PGtleXdvcmQ+KkRydWcgUmVzaXN0
YW5jZSwgQmFjdGVyaWFsPC9rZXl3b3JkPjxrZXl3b3JkPktsZWJzaWVsbGEvZHJ1ZyBlZmZlY3Rz
L2lzb2xhdGlvbiAmYW1wOyBwdXJpZmljYXRpb248L2tleXdvcmQ+PGtleXdvcmQ+QWdlZDwva2V5
d29yZD48a2V5d29yZD5BZG9sZXNjZW50PC9rZXl3b3JkPjxrZXl3b3JkPkVzY2hlcmljaGlhIGNv
bGkvZHJ1ZyBlZmZlY3RzL2lzb2xhdGlvbiAmYW1wOyBwdXJpZmljYXRpb248L2tleXdvcmQ+PGtl
eXdvcmQ+SGVhbHRoIEZhY2lsaXRpZXM8L2tleXdvcmQ+PGtleXdvcmQ+KkJhY3RlcmlhL2RydWcg
ZWZmZWN0cy9pc29sYXRpb24gJmFtcDsgcHVyaWZpY2F0aW9uL2NsYXNzaWZpY2F0aW9uPC9rZXl3
b3JkPjxrZXl3b3JkPlN0YXBoeWxvY29jY3VzL2RydWcgZWZmZWN0cy9pc29sYXRpb24gJmFtcDsg
cHVyaWZpY2F0aW9uPC9rZXl3b3JkPjxrZXl3b3JkPmRpcHN0aWNrPC9rZXl3b3JkPjxrZXl3b3Jk
Pm1pY3Jvc2NvcHk8L2tleXdvcmQ+PGtleXdvcmQ+c3VzY2VwdGliaWxpdHk8L2tleXdvcmQ+PGtl
eXdvcmQ+dXJpbmFyeSB0cmFjdCBpbmZlY3Rpb248L2tleXdvcmQ+PGtleXdvcmQ+dXJpbmUgY3Vs
dHVyZTwva2V5d29yZD48L2tleXdvcmRzPjxkYXRlcz48eWVhcj4yMDI1PC95ZWFyPjxwdWItZGF0
ZXM+PGRhdGU+T2N0PC9kYXRlPjwvcHViLWRhdGVzPjwvZGF0ZXM+PGlzYm4+MjA0NS04ODI3IChF
bGVjdHJvbmljKSYjeEQ7MjA0NS04ODI3IChMaW5raW5nKTwvaXNibj48YWNjZXNzaW9uLW51bT40
MDg2MjU0OTwvYWNjZXNzaW9uLW51bT48dXJscz48cmVsYXRlZC11cmxzPjx1cmw+aHR0cHM6Ly93
d3cubmNiaS5ubG0ubmloLmdvdi9wdWJtZWQvNDA4NjI1NDk8L3VybD48L3JlbGF0ZWQtdXJscz48
L3VybHM+PGN1c3RvbTE+VGhlIGF1dGhvcnMgZGVjbGFyZSBubyBjb25mbGljdHMgb2YgaW50ZXJl
c3QuPC9jdXN0b20xPjxjdXN0b20yPlBNQzEyMzgxOTU5PC9jdXN0b20yPjxlbGVjdHJvbmljLXJl
c291cmNlLW51bT4xMC4xMDAyL21ibzMuNzAwMjg8L2VsZWN0cm9uaWMtcmVzb3VyY2UtbnVtPjxy
ZW1vdGUtZGF0YWJhc2UtbmFtZT5NZWRsaW5lPC9yZW1vdGUtZGF0YWJhc2UtbmFtZT48cmVtb3Rl
LWRhdGFiYXNlLXByb3ZpZGVyPk5MTTwvcmVtb3RlLWRhdGFiYXNlLXByb3ZpZGVyPjwvcmVjb3Jk
PjwvQ2l0ZT48L0VuZE5vdGU+
</w:fldData>
        </w:fldChar>
      </w:r>
      <w:r w:rsidR="00F14D3C" w:rsidRPr="004E3F8A">
        <w:rPr>
          <w:rFonts w:ascii="Times New Roman" w:hAnsi="Times New Roman" w:cs="Times New Roman"/>
          <w:sz w:val="24"/>
          <w:szCs w:val="24"/>
          <w:lang w:val="en-US"/>
        </w:rPr>
        <w:instrText xml:space="preserve"> ADDIN EN.CITE.DATA </w:instrText>
      </w:r>
      <w:r w:rsidR="00F14D3C">
        <w:rPr>
          <w:rFonts w:ascii="Times New Roman" w:hAnsi="Times New Roman" w:cs="Times New Roman"/>
          <w:sz w:val="24"/>
          <w:szCs w:val="24"/>
        </w:rPr>
      </w:r>
      <w:r w:rsidR="00F14D3C">
        <w:rPr>
          <w:rFonts w:ascii="Times New Roman" w:hAnsi="Times New Roman" w:cs="Times New Roman"/>
          <w:sz w:val="24"/>
          <w:szCs w:val="24"/>
        </w:rPr>
        <w:fldChar w:fldCharType="end"/>
      </w:r>
      <w:r w:rsidR="00F14D3C">
        <w:rPr>
          <w:rFonts w:ascii="Times New Roman" w:hAnsi="Times New Roman" w:cs="Times New Roman"/>
          <w:sz w:val="24"/>
          <w:szCs w:val="24"/>
        </w:rPr>
      </w:r>
      <w:r w:rsidR="00F14D3C">
        <w:rPr>
          <w:rFonts w:ascii="Times New Roman" w:hAnsi="Times New Roman" w:cs="Times New Roman"/>
          <w:sz w:val="24"/>
          <w:szCs w:val="24"/>
        </w:rPr>
        <w:fldChar w:fldCharType="separate"/>
      </w:r>
      <w:r w:rsidR="00F14D3C" w:rsidRPr="004E3F8A">
        <w:rPr>
          <w:rFonts w:ascii="Times New Roman" w:hAnsi="Times New Roman" w:cs="Times New Roman"/>
          <w:noProof/>
          <w:sz w:val="24"/>
          <w:szCs w:val="24"/>
          <w:lang w:val="en-US"/>
        </w:rPr>
        <w:t>(Ali et al., 2022; Antwi-Boasiako et al., 2025)</w:t>
      </w:r>
      <w:r w:rsidR="00F14D3C">
        <w:rPr>
          <w:rFonts w:ascii="Times New Roman" w:hAnsi="Times New Roman" w:cs="Times New Roman"/>
          <w:sz w:val="24"/>
          <w:szCs w:val="24"/>
        </w:rPr>
        <w:fldChar w:fldCharType="end"/>
      </w:r>
      <w:r w:rsidR="00F06D08" w:rsidRPr="004E3F8A">
        <w:rPr>
          <w:rFonts w:ascii="Times New Roman" w:hAnsi="Times New Roman" w:cs="Times New Roman"/>
          <w:sz w:val="24"/>
          <w:szCs w:val="24"/>
          <w:lang w:val="en-US"/>
        </w:rPr>
        <w:t>.</w:t>
      </w:r>
    </w:p>
    <w:p w14:paraId="6DCEB6ED" w14:textId="7F8A26BE" w:rsidR="00F06D08" w:rsidRPr="004E3F8A" w:rsidRDefault="004E3F8A" w:rsidP="003B1713">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 xml:space="preserve">The predominance of positive results by microscopy across all age groups also reflects trends observed in other African contexts, particularly in studies conducted in Tanzania, Mozambique, South Africa, and the Democratic Republic of Congo, where screening methods such as microscopy and reagent strips are frequently used due to limited access to urine culture, resulting </w:t>
      </w:r>
      <w:r w:rsidRPr="004E3F8A">
        <w:rPr>
          <w:rFonts w:ascii="Times New Roman" w:hAnsi="Times New Roman" w:cs="Times New Roman"/>
          <w:sz w:val="24"/>
          <w:szCs w:val="24"/>
          <w:lang w:val="en-US"/>
        </w:rPr>
        <w:lastRenderedPageBreak/>
        <w:t xml:space="preserve">in higher detection of cases based on inflammatory markers compared to culture-based methods </w:t>
      </w:r>
      <w:r w:rsidR="00144D47">
        <w:rPr>
          <w:rFonts w:ascii="Times New Roman" w:hAnsi="Times New Roman" w:cs="Times New Roman"/>
          <w:sz w:val="24"/>
          <w:szCs w:val="24"/>
          <w:lang w:val="pt-PT"/>
        </w:rPr>
        <w:fldChar w:fldCharType="begin">
          <w:fldData xml:space="preserve">PEVuZE5vdGU+PENpdGU+PEF1dGhvcj5PcmppPC9BdXRob3I+PFllYXI+MjAyMjwvWWVhcj48UmVj
TnVtPjUwMjwvUmVjTnVtPjxEaXNwbGF5VGV4dD4oTWFzb3VkIGV0IGFsLiwgMjAyNDsgTW9zb25n
b2xpYSBldCBhbC4sIDIwMjI7IE5oYW1wb3NzYSBldCBhbC4sIDIwMjM7IE9yamkgZXQgYWwuLCAy
MDIyKTwvRGlzcGxheVRleHQ+PHJlY29yZD48cmVjLW51bWJlcj41MDI8L3JlYy1udW1iZXI+PGZv
cmVpZ24ta2V5cz48a2V5IGFwcD0iRU4iIGRiLWlkPSIwMHZ2cmUwem1zZXJycGV3cjlhNXR3cHpl
OXBhc3ZyYXZycGEiIHRpbWVzdGFtcD0iMTc3NDY0MzA5MSI+NTAyPC9rZXk+PC9mb3JlaWduLWtl
eXM+PHJlZi10eXBlIG5hbWU9IkpvdXJuYWwgQXJ0aWNsZSI+MTc8L3JlZi10eXBlPjxjb250cmli
dXRvcnM+PGF1dGhvcnM+PGF1dGhvcj5PcmppLCBPLjwvYXV0aG9yPjxhdXRob3I+RGxhbWluaSwg
Wi48L2F1dGhvcj48YXV0aG9yPldpc2UsIEEuIEouPC9hdXRob3I+PC9hdXRob3JzPjwvY29udHJp
YnV0b3JzPjxhdXRoLWFkZHJlc3M+RGVwYXJ0bWVudCBvZiBPYnN0ZXRyaWNzIGFuZCBHeW5hZWNv
bG9neSwgRmFjdWx0eSBvZiBIZWFsdGggU2NpZW5jZXMsIFVuaXZlcnNpdHkgb2YgdGhlIFdpdHdh
dGVyc3JhbmQsIEpvaGFubmVzYnVyZywgU291dGggQWZyaWNhLjwvYXV0aC1hZGRyZXNzPjx0aXRs
ZXM+PHRpdGxlPlVyaW5hcnkgYmFjdGVyaWFsIHByb2ZpbGUgYW5kIGFudGliaW90aWMgc3VzY2Vw
dGliaWxpdHkgcGF0dGVybiBhbW9uZyBwcmVnbmFudCB3b21lbiBpbiBSYWhpbWEgTW9vc2EgTW90
aGVyIGFuZCBDaGlsZCBIb3NwaXRhbCwgSm9oYW5uZXNidXJnPC90aXRsZT48c2Vjb25kYXJ5LXRp
dGxlPlMgQWZyIEogSW5mZWN0IERpczwvc2Vjb25kYXJ5LXRpdGxlPjwvdGl0bGVzPjxwZXJpb2Rp
Y2FsPjxmdWxsLXRpdGxlPlMgQWZyIEogSW5mZWN0IERpczwvZnVsbC10aXRsZT48L3BlcmlvZGlj
YWw+PHBhZ2VzPjM0MzwvcGFnZXM+PHZvbHVtZT4zNzwvdm9sdW1lPjxudW1iZXI+MTwvbnVtYmVy
PjxlZGl0aW9uPjIwMjIwMTI4PC9lZGl0aW9uPjxrZXl3b3Jkcz48a2V5d29yZD5VdGk8L2tleXdv
cmQ+PGtleXdvcmQ+cGF0aG9nZW48L2tleXdvcmQ+PGtleXdvcmQ+cHJlZ25hbmN5PC9rZXl3b3Jk
PjxrZXl3b3JkPnNlbnNpdGl2aXR5PC9rZXl3b3JkPjxrZXl3b3JkPnNlbnNpdGl2aXR5IGFuZCBj
dWx0dXJlPC9rZXl3b3JkPjxrZXl3b3JkPnVyaW5lIG1pY3Jvc2NvcHk8L2tleXdvcmQ+PC9rZXl3
b3Jkcz48ZGF0ZXM+PHllYXI+MjAyMjwveWVhcj48L2RhdGVzPjxpc2JuPjIzMTMtMTgxMCAoRWxl
Y3Ryb25pYykmI3hEOzIzMTItMDA1MyAoUHJpbnQpJiN4RDsyMzEyLTAwNTMgKExpbmtpbmcpPC9p
c2JuPjxhY2Nlc3Npb24tbnVtPjM1MTY5NTg3PC9hY2Nlc3Npb24tbnVtPjx1cmxzPjxyZWxhdGVk
LXVybHM+PHVybD5odHRwczovL3d3dy5uY2JpLm5sbS5uaWguZ292L3B1Ym1lZC8zNTE2OTU4Nzwv
dXJsPjwvcmVsYXRlZC11cmxzPjwvdXJscz48Y3VzdG9tMT5UaGUgYXV0aG9ycyBkZWNsYXJlIHRo
YXQgdGhleSBoYXZlIG5vIGZpbmFuY2lhbCBvciBwZXJzb25hbCByZWxhdGlvbnNoaXBzIHRoYXQg
bWF5IGhhdmUgaW5hcHByb3ByaWF0ZWx5IGluZmx1ZW5jZWQgdGhlbSBpbiB3cml0aW5nIHRoaXMg
YXJ0aWNsZS48L2N1c3RvbTE+PGN1c3RvbTI+UE1DODgzMjAxODwvY3VzdG9tMj48ZWxlY3Ryb25p
Yy1yZXNvdXJjZS1udW0+MTAuNDEwMi9zYWppZC52MzdpMS4zNDM8L2VsZWN0cm9uaWMtcmVzb3Vy
Y2UtbnVtPjxyZW1vdGUtZGF0YWJhc2UtbmFtZT5QdWJNZWQtbm90LU1FRExJTkU8L3JlbW90ZS1k
YXRhYmFzZS1uYW1lPjxyZW1vdGUtZGF0YWJhc2UtcHJvdmlkZXI+TkxNPC9yZW1vdGUtZGF0YWJh
c2UtcHJvdmlkZXI+PC9yZWNvcmQ+PC9DaXRlPjxDaXRlPjxBdXRob3I+TmhhbXBvc3NhPC9BdXRo
b3I+PFllYXI+MjAyMzwvWWVhcj48UmVjTnVtPjQ5ODwvUmVjTnVtPjxyZWNvcmQ+PHJlYy1udW1i
ZXI+NDk4PC9yZWMtbnVtYmVyPjxmb3JlaWduLWtleXM+PGtleSBhcHA9IkVOIiBkYi1pZD0iMDB2
dnJlMHptc2VycnBld3I5YTV0d3B6ZTlwYXN2cmF2cnBhIiB0aW1lc3RhbXA9IjE3NzQ2NDMwNjAi
PjQ5ODwva2V5PjwvZm9yZWlnbi1rZXlzPjxyZWYtdHlwZSBuYW1lPSJKb3VybmFsIEFydGljbGUi
PjE3PC9yZWYtdHlwZT48Y29udHJpYnV0b3JzPjxhdXRob3JzPjxhdXRob3I+TmhhbXBvc3NhLCBU
YWNpbHRhPC9hdXRob3I+PGF1dGhvcj5NdW5ndWFtYmUsIEtow6F0aWE8L2F1dGhvcj48YXV0aG9y
PkNoYXVxdWUsIEPDqWxpYTwvYXV0aG9yPjxhdXRob3I+Q2hpdmFuZ3VlLCBNYXJpemE8L2F1dGhv
cj48YXV0aG9yPk1henV6ZSwgTWF1cmE8L2F1dGhvcj48YXV0aG9yPk1lbmRlcywgQW5ldGU8L2F1
dGhvcj48YXV0aG9yPkdhcmNpYS1PdGVybywgTGF1cmE8L2F1dGhvcj48YXV0aG9yPkdvbnphbGV6
LCBSYXF1ZWw8L2F1dGhvcj48YXV0aG9yPlNldmVuZSwgRXNwZXJhbsOnYTwvYXV0aG9yPjxhdXRo
b3I+TWVuZW5kZXosIENsYXJhPC9hdXRob3I+PGF1dGhvcj5Ub3JyZXMsIE5ldXNhPC9hdXRob3I+
PC9hdXRob3JzPjwvY29udHJpYnV0b3JzPjx0aXRsZXM+PHRpdGxlPktub3dsZWRnZSBvZiBQcmVn
bmFudCBXb21lbiBpbiBSdXJhbCBNb3phbWJpcXVlIG9uIFJvdXRpbmUgUHJhY3RpY2VzIHRvIFBy
ZXZlbnQgYW5kIFRyZWF0IENvbW1vbiBDb25kaXRpb25zIGF0IHRoZSBBbnRlbmF0YWwgQ2FyZSBD
bGluaWM8L3RpdGxlPjxzZWNvbmRhcnktdGl0bGU+T2JzdGV0cmljcyBhbmQgR3luZWNvbG9neSBS
ZXNlYXJjaDwvc2Vjb25kYXJ5LXRpdGxlPjwvdGl0bGVzPjxwZXJpb2RpY2FsPjxmdWxsLXRpdGxl
Pk9ic3RldHJpY3MgYW5kIEd5bmVjb2xvZ3kgUmVzZWFyY2g8L2Z1bGwtdGl0bGU+PC9wZXJpb2Rp
Y2FsPjx2b2x1bWU+MDY8L3ZvbHVtZT48bnVtYmVyPjAxPC9udW1iZXI+PGRhdGVzPjx5ZWFyPjIw
MjM8L3llYXI+PC9kYXRlcz48aXNibj4yNjM3NDU2MDwvaXNibj48dXJscz48L3VybHM+PGVsZWN0
cm9uaWMtcmVzb3VyY2UtbnVtPjEwLjI2NTAyL29ncjAxMTc8L2VsZWN0cm9uaWMtcmVzb3VyY2Ut
bnVtPjwvcmVjb3JkPjwvQ2l0ZT48Q2l0ZT48QXV0aG9yPk1hc291ZDwvQXV0aG9yPjxZZWFyPjIw
MjQ8L1llYXI+PFJlY051bT41MDE8L1JlY051bT48cmVjb3JkPjxyZWMtbnVtYmVyPjUwMTwvcmVj
LW51bWJlcj48Zm9yZWlnbi1rZXlzPjxrZXkgYXBwPSJFTiIgZGItaWQ9IjAwdnZyZTB6bXNlcnJw
ZXdyOWE1dHdwemU5cGFzdnJhdnJwYSIgdGltZXN0YW1wPSIxNzc0NjQzMDgzIj41MDE8L2tleT48
L2ZvcmVpZ24ta2V5cz48cmVmLXR5cGUgbmFtZT0iSm91cm5hbCBBcnRpY2xlIj4xNzwvcmVmLXR5
cGU+PGNvbnRyaWJ1dG9ycz48YXV0aG9ycz48YXV0aG9yPk1hc291ZCwgU2FsaW0gUy48L2F1dGhv
cj48YXV0aG9yPk1hamlnbywgTXRlYmU8L2F1dGhvcj48YXV0aG9yPlNpbGFnbywgVml0dXM8L2F1
dGhvcj48YXV0aG9yPkt1bmFtYmksIFBldGVyPC9hdXRob3I+PGF1dGhvcj5OeWF3YWxlLCBIZWxt
dXQ8L2F1dGhvcj48YXV0aG9yPk1vcmVtaSwgTnlhbWJ1cmE8L2F1dGhvcj48YXV0aG9yPktvbWJh
LCBFcmljazwvYXV0aG9yPjxhdXRob3I+TWdheWEsIEZhdXN0ZXIgWC48L2F1dGhvcj48YXV0aG9y
Pk1hZ2VtYmUsIEVtbWFudWVsPC9hdXRob3I+PGF1dGhvcj5NaXJhbWJvLCBNYXJpYW0gTS48L2F1
dGhvcj48YXV0aG9yPk1zaGFuYSwgU3RlcGhlbiBFLjwvYXV0aG9yPjxhdXRob3I+TWF0ZWUsIE1l
Y2t5IElzYWFjPC9hdXRob3I+PC9hdXRob3JzPjwvY29udHJpYnV0b3JzPjx0aXRsZXM+PHRpdGxl
PlV0aWxpdHkgb2YgZGlwc3RpY2sgdXJpbmFseXNpcyBpbiB0aGUgZGlhZ25vc2lzIG9mIHVyaW5h
cnkgdHJhY3QgaW5mZWN0aW9ucyBhbW9uZyBvdXRwYXRpZW50cyBpbiBNd2FuemEgYW5kIERhciBl
cyBTYWxhYW0gcmVnaW9ucyBpbiBUYW56YW5pYTwvdGl0bGU+PHNlY29uZGFyeS10aXRsZT5CdWxs
ZXRpbiBvZiB0aGUgTmF0aW9uYWwgUmVzZWFyY2ggQ2VudHJlPC9zZWNvbmRhcnktdGl0bGU+PC90
aXRsZXM+PHBlcmlvZGljYWw+PGZ1bGwtdGl0bGU+QnVsbGV0aW4gb2YgdGhlIE5hdGlvbmFsIFJl
c2VhcmNoIENlbnRyZTwvZnVsbC10aXRsZT48L3BlcmlvZGljYWw+PHZvbHVtZT40ODwvdm9sdW1l
PjxudW1iZXI+MTwvbnVtYmVyPjxkYXRlcz48eWVhcj4yMDI0PC95ZWFyPjwvZGF0ZXM+PGlzYm4+
MjUyMi04MzA3PC9pc2JuPjx1cmxzPjwvdXJscz48ZWxlY3Ryb25pYy1yZXNvdXJjZS1udW0+MTAu
MTE4Ni9zNDIyNjktMDIzLTAxMTU5LXg8L2VsZWN0cm9uaWMtcmVzb3VyY2UtbnVtPjwvcmVjb3Jk
PjwvQ2l0ZT48Q2l0ZT48QXV0aG9yPk1vc29uZ29saWE8L0F1dGhvcj48WWVhcj4yMDIyPC9ZZWFy
PjxSZWNOdW0+NTAzPC9SZWNOdW0+PHJlY29yZD48cmVjLW51bWJlcj41MDM8L3JlYy1udW1iZXI+
PGZvcmVpZ24ta2V5cz48a2V5IGFwcD0iRU4iIGRiLWlkPSIwMHZ2cmUwem1zZXJycGV3cjlhNXR3
cHplOXBhc3ZyYXZycGEiIHRpbWVzdGFtcD0iMTc3NDY0MzEwMCI+NTAzPC9rZXk+PC9mb3JlaWdu
LWtleXM+PHJlZi10eXBlIG5hbWU9IkpvdXJuYWwgQXJ0aWNsZSI+MTc8L3JlZi10eXBlPjxjb250
cmlidXRvcnM+PGF1dGhvcnM+PGF1dGhvcj5Nb3NvbmdvbGlhLCBKYWNxdWVzIEJhaXRvYXNvbGE8
L2F1dGhvcj48YXV0aG9yPkxvZmV0YSwgQmVybmFyZCBCb2x1bmd3YTwvYXV0aG9yPjxhdXRob3I+
TGlrb2tlLCBGbGF2aWVuIE1vbmdpdGEgRXRpc29tYmE8L2F1dGhvcj48YXV0aG9yPkJhc2lsd2Es
IEdoaXNsYWluIE5zaWx1bHU8L2F1dGhvcj48YXV0aG9yPkVtYWthbnlhLCBCcmlzdG9uIE1vbmdp
dGEgRXNvbOKAmWU8L2F1dGhvcj48L2F1dGhvcnM+PC9jb250cmlidXRvcnM+PHRpdGxlcz48dGl0
bGU+UHJldmFsZW5jZSBvZiBVcmluYXJ5IFRyYWN0IEluZmVjdGlvbnMgaW4gUHJlZ25hbnQgV29t
ZW4gQXR0ZW5kaW5nIEFudGVuYXRhbCBDb25zdWx0YXRpb25zIGF0IHRoZSBHZW5lcmFsIFJlZmVy
ZW5jZSBIb3NwaXRhbCBvZiBNYWtpc28gaW4gS2lzYW5nYW5pLCBEZW1vY3JhdGljIFJlcHVibGlj
IG9mIENvbmdvPC90aXRsZT48c2Vjb25kYXJ5LXRpdGxlPkFzaWFuIEpvdXJuYWwgb2YgTWVkaWNp
bmUgYW5kIEhlYWx0aDwvc2Vjb25kYXJ5LXRpdGxlPjwvdGl0bGVzPjxwZXJpb2RpY2FsPjxmdWxs
LXRpdGxlPkFzaWFuIEpvdXJuYWwgb2YgTWVkaWNpbmUgYW5kIEhlYWx0aDwvZnVsbC10aXRsZT48
L3BlcmlvZGljYWw+PHBhZ2VzPjMxLTM3PC9wYWdlcz48c2VjdGlvbj4zMTwvc2VjdGlvbj48ZGF0
ZXM+PHllYXI+MjAyMjwveWVhcj48L2RhdGVzPjxpc2JuPjI0NTYtODQxNDwvaXNibj48dXJscz48
L3VybHM+PGVsZWN0cm9uaWMtcmVzb3VyY2UtbnVtPjEwLjk3MzQvYWptYWgvMjAyMi92MjBpMTEz
MDUyNDwvZWxlY3Ryb25pYy1yZXNvdXJjZS1udW0+PC9yZWNvcmQ+PC9DaXRlPjwvRW5kTm90ZT4A
</w:fldData>
        </w:fldChar>
      </w:r>
      <w:r w:rsidR="00DF6628" w:rsidRPr="004E3F8A">
        <w:rPr>
          <w:rFonts w:ascii="Times New Roman" w:hAnsi="Times New Roman" w:cs="Times New Roman"/>
          <w:sz w:val="24"/>
          <w:szCs w:val="24"/>
          <w:lang w:val="en-US"/>
        </w:rPr>
        <w:instrText xml:space="preserve"> ADDIN EN.CITE </w:instrText>
      </w:r>
      <w:r w:rsidR="00DF6628">
        <w:rPr>
          <w:rFonts w:ascii="Times New Roman" w:hAnsi="Times New Roman" w:cs="Times New Roman"/>
          <w:sz w:val="24"/>
          <w:szCs w:val="24"/>
          <w:lang w:val="pt-PT"/>
        </w:rPr>
        <w:fldChar w:fldCharType="begin">
          <w:fldData xml:space="preserve">PEVuZE5vdGU+PENpdGU+PEF1dGhvcj5PcmppPC9BdXRob3I+PFllYXI+MjAyMjwvWWVhcj48UmVj
TnVtPjUwMjwvUmVjTnVtPjxEaXNwbGF5VGV4dD4oTWFzb3VkIGV0IGFsLiwgMjAyNDsgTW9zb25n
b2xpYSBldCBhbC4sIDIwMjI7IE5oYW1wb3NzYSBldCBhbC4sIDIwMjM7IE9yamkgZXQgYWwuLCAy
MDIyKTwvRGlzcGxheVRleHQ+PHJlY29yZD48cmVjLW51bWJlcj41MDI8L3JlYy1udW1iZXI+PGZv
cmVpZ24ta2V5cz48a2V5IGFwcD0iRU4iIGRiLWlkPSIwMHZ2cmUwem1zZXJycGV3cjlhNXR3cHpl
OXBhc3ZyYXZycGEiIHRpbWVzdGFtcD0iMTc3NDY0MzA5MSI+NTAyPC9rZXk+PC9mb3JlaWduLWtl
eXM+PHJlZi10eXBlIG5hbWU9IkpvdXJuYWwgQXJ0aWNsZSI+MTc8L3JlZi10eXBlPjxjb250cmli
dXRvcnM+PGF1dGhvcnM+PGF1dGhvcj5PcmppLCBPLjwvYXV0aG9yPjxhdXRob3I+RGxhbWluaSwg
Wi48L2F1dGhvcj48YXV0aG9yPldpc2UsIEEuIEouPC9hdXRob3I+PC9hdXRob3JzPjwvY29udHJp
YnV0b3JzPjxhdXRoLWFkZHJlc3M+RGVwYXJ0bWVudCBvZiBPYnN0ZXRyaWNzIGFuZCBHeW5hZWNv
bG9neSwgRmFjdWx0eSBvZiBIZWFsdGggU2NpZW5jZXMsIFVuaXZlcnNpdHkgb2YgdGhlIFdpdHdh
dGVyc3JhbmQsIEpvaGFubmVzYnVyZywgU291dGggQWZyaWNhLjwvYXV0aC1hZGRyZXNzPjx0aXRs
ZXM+PHRpdGxlPlVyaW5hcnkgYmFjdGVyaWFsIHByb2ZpbGUgYW5kIGFudGliaW90aWMgc3VzY2Vw
dGliaWxpdHkgcGF0dGVybiBhbW9uZyBwcmVnbmFudCB3b21lbiBpbiBSYWhpbWEgTW9vc2EgTW90
aGVyIGFuZCBDaGlsZCBIb3NwaXRhbCwgSm9oYW5uZXNidXJnPC90aXRsZT48c2Vjb25kYXJ5LXRp
dGxlPlMgQWZyIEogSW5mZWN0IERpczwvc2Vjb25kYXJ5LXRpdGxlPjwvdGl0bGVzPjxwZXJpb2Rp
Y2FsPjxmdWxsLXRpdGxlPlMgQWZyIEogSW5mZWN0IERpczwvZnVsbC10aXRsZT48L3BlcmlvZGlj
YWw+PHBhZ2VzPjM0MzwvcGFnZXM+PHZvbHVtZT4zNzwvdm9sdW1lPjxudW1iZXI+MTwvbnVtYmVy
PjxlZGl0aW9uPjIwMjIwMTI4PC9lZGl0aW9uPjxrZXl3b3Jkcz48a2V5d29yZD5VdGk8L2tleXdv
cmQ+PGtleXdvcmQ+cGF0aG9nZW48L2tleXdvcmQ+PGtleXdvcmQ+cHJlZ25hbmN5PC9rZXl3b3Jk
PjxrZXl3b3JkPnNlbnNpdGl2aXR5PC9rZXl3b3JkPjxrZXl3b3JkPnNlbnNpdGl2aXR5IGFuZCBj
dWx0dXJlPC9rZXl3b3JkPjxrZXl3b3JkPnVyaW5lIG1pY3Jvc2NvcHk8L2tleXdvcmQ+PC9rZXl3
b3Jkcz48ZGF0ZXM+PHllYXI+MjAyMjwveWVhcj48L2RhdGVzPjxpc2JuPjIzMTMtMTgxMCAoRWxl
Y3Ryb25pYykmI3hEOzIzMTItMDA1MyAoUHJpbnQpJiN4RDsyMzEyLTAwNTMgKExpbmtpbmcpPC9p
c2JuPjxhY2Nlc3Npb24tbnVtPjM1MTY5NTg3PC9hY2Nlc3Npb24tbnVtPjx1cmxzPjxyZWxhdGVk
LXVybHM+PHVybD5odHRwczovL3d3dy5uY2JpLm5sbS5uaWguZ292L3B1Ym1lZC8zNTE2OTU4Nzwv
dXJsPjwvcmVsYXRlZC11cmxzPjwvdXJscz48Y3VzdG9tMT5UaGUgYXV0aG9ycyBkZWNsYXJlIHRo
YXQgdGhleSBoYXZlIG5vIGZpbmFuY2lhbCBvciBwZXJzb25hbCByZWxhdGlvbnNoaXBzIHRoYXQg
bWF5IGhhdmUgaW5hcHByb3ByaWF0ZWx5IGluZmx1ZW5jZWQgdGhlbSBpbiB3cml0aW5nIHRoaXMg
YXJ0aWNsZS48L2N1c3RvbTE+PGN1c3RvbTI+UE1DODgzMjAxODwvY3VzdG9tMj48ZWxlY3Ryb25p
Yy1yZXNvdXJjZS1udW0+MTAuNDEwMi9zYWppZC52MzdpMS4zNDM8L2VsZWN0cm9uaWMtcmVzb3Vy
Y2UtbnVtPjxyZW1vdGUtZGF0YWJhc2UtbmFtZT5QdWJNZWQtbm90LU1FRExJTkU8L3JlbW90ZS1k
YXRhYmFzZS1uYW1lPjxyZW1vdGUtZGF0YWJhc2UtcHJvdmlkZXI+TkxNPC9yZW1vdGUtZGF0YWJh
c2UtcHJvdmlkZXI+PC9yZWNvcmQ+PC9DaXRlPjxDaXRlPjxBdXRob3I+TmhhbXBvc3NhPC9BdXRo
b3I+PFllYXI+MjAyMzwvWWVhcj48UmVjTnVtPjQ5ODwvUmVjTnVtPjxyZWNvcmQ+PHJlYy1udW1i
ZXI+NDk4PC9yZWMtbnVtYmVyPjxmb3JlaWduLWtleXM+PGtleSBhcHA9IkVOIiBkYi1pZD0iMDB2
dnJlMHptc2VycnBld3I5YTV0d3B6ZTlwYXN2cmF2cnBhIiB0aW1lc3RhbXA9IjE3NzQ2NDMwNjAi
PjQ5ODwva2V5PjwvZm9yZWlnbi1rZXlzPjxyZWYtdHlwZSBuYW1lPSJKb3VybmFsIEFydGljbGUi
PjE3PC9yZWYtdHlwZT48Y29udHJpYnV0b3JzPjxhdXRob3JzPjxhdXRob3I+TmhhbXBvc3NhLCBU
YWNpbHRhPC9hdXRob3I+PGF1dGhvcj5NdW5ndWFtYmUsIEtow6F0aWE8L2F1dGhvcj48YXV0aG9y
PkNoYXVxdWUsIEPDqWxpYTwvYXV0aG9yPjxhdXRob3I+Q2hpdmFuZ3VlLCBNYXJpemE8L2F1dGhv
cj48YXV0aG9yPk1henV6ZSwgTWF1cmE8L2F1dGhvcj48YXV0aG9yPk1lbmRlcywgQW5ldGU8L2F1
dGhvcj48YXV0aG9yPkdhcmNpYS1PdGVybywgTGF1cmE8L2F1dGhvcj48YXV0aG9yPkdvbnphbGV6
LCBSYXF1ZWw8L2F1dGhvcj48YXV0aG9yPlNldmVuZSwgRXNwZXJhbsOnYTwvYXV0aG9yPjxhdXRo
b3I+TWVuZW5kZXosIENsYXJhPC9hdXRob3I+PGF1dGhvcj5Ub3JyZXMsIE5ldXNhPC9hdXRob3I+
PC9hdXRob3JzPjwvY29udHJpYnV0b3JzPjx0aXRsZXM+PHRpdGxlPktub3dsZWRnZSBvZiBQcmVn
bmFudCBXb21lbiBpbiBSdXJhbCBNb3phbWJpcXVlIG9uIFJvdXRpbmUgUHJhY3RpY2VzIHRvIFBy
ZXZlbnQgYW5kIFRyZWF0IENvbW1vbiBDb25kaXRpb25zIGF0IHRoZSBBbnRlbmF0YWwgQ2FyZSBD
bGluaWM8L3RpdGxlPjxzZWNvbmRhcnktdGl0bGU+T2JzdGV0cmljcyBhbmQgR3luZWNvbG9neSBS
ZXNlYXJjaDwvc2Vjb25kYXJ5LXRpdGxlPjwvdGl0bGVzPjxwZXJpb2RpY2FsPjxmdWxsLXRpdGxl
Pk9ic3RldHJpY3MgYW5kIEd5bmVjb2xvZ3kgUmVzZWFyY2g8L2Z1bGwtdGl0bGU+PC9wZXJpb2Rp
Y2FsPjx2b2x1bWU+MDY8L3ZvbHVtZT48bnVtYmVyPjAxPC9udW1iZXI+PGRhdGVzPjx5ZWFyPjIw
MjM8L3llYXI+PC9kYXRlcz48aXNibj4yNjM3NDU2MDwvaXNibj48dXJscz48L3VybHM+PGVsZWN0
cm9uaWMtcmVzb3VyY2UtbnVtPjEwLjI2NTAyL29ncjAxMTc8L2VsZWN0cm9uaWMtcmVzb3VyY2Ut
bnVtPjwvcmVjb3JkPjwvQ2l0ZT48Q2l0ZT48QXV0aG9yPk1hc291ZDwvQXV0aG9yPjxZZWFyPjIw
MjQ8L1llYXI+PFJlY051bT41MDE8L1JlY051bT48cmVjb3JkPjxyZWMtbnVtYmVyPjUwMTwvcmVj
LW51bWJlcj48Zm9yZWlnbi1rZXlzPjxrZXkgYXBwPSJFTiIgZGItaWQ9IjAwdnZyZTB6bXNlcnJw
ZXdyOWE1dHdwemU5cGFzdnJhdnJwYSIgdGltZXN0YW1wPSIxNzc0NjQzMDgzIj41MDE8L2tleT48
L2ZvcmVpZ24ta2V5cz48cmVmLXR5cGUgbmFtZT0iSm91cm5hbCBBcnRpY2xlIj4xNzwvcmVmLXR5
cGU+PGNvbnRyaWJ1dG9ycz48YXV0aG9ycz48YXV0aG9yPk1hc291ZCwgU2FsaW0gUy48L2F1dGhv
cj48YXV0aG9yPk1hamlnbywgTXRlYmU8L2F1dGhvcj48YXV0aG9yPlNpbGFnbywgVml0dXM8L2F1
dGhvcj48YXV0aG9yPkt1bmFtYmksIFBldGVyPC9hdXRob3I+PGF1dGhvcj5OeWF3YWxlLCBIZWxt
dXQ8L2F1dGhvcj48YXV0aG9yPk1vcmVtaSwgTnlhbWJ1cmE8L2F1dGhvcj48YXV0aG9yPktvbWJh
LCBFcmljazwvYXV0aG9yPjxhdXRob3I+TWdheWEsIEZhdXN0ZXIgWC48L2F1dGhvcj48YXV0aG9y
Pk1hZ2VtYmUsIEVtbWFudWVsPC9hdXRob3I+PGF1dGhvcj5NaXJhbWJvLCBNYXJpYW0gTS48L2F1
dGhvcj48YXV0aG9yPk1zaGFuYSwgU3RlcGhlbiBFLjwvYXV0aG9yPjxhdXRob3I+TWF0ZWUsIE1l
Y2t5IElzYWFjPC9hdXRob3I+PC9hdXRob3JzPjwvY29udHJpYnV0b3JzPjx0aXRsZXM+PHRpdGxl
PlV0aWxpdHkgb2YgZGlwc3RpY2sgdXJpbmFseXNpcyBpbiB0aGUgZGlhZ25vc2lzIG9mIHVyaW5h
cnkgdHJhY3QgaW5mZWN0aW9ucyBhbW9uZyBvdXRwYXRpZW50cyBpbiBNd2FuemEgYW5kIERhciBl
cyBTYWxhYW0gcmVnaW9ucyBpbiBUYW56YW5pYTwvdGl0bGU+PHNlY29uZGFyeS10aXRsZT5CdWxs
ZXRpbiBvZiB0aGUgTmF0aW9uYWwgUmVzZWFyY2ggQ2VudHJlPC9zZWNvbmRhcnktdGl0bGU+PC90
aXRsZXM+PHBlcmlvZGljYWw+PGZ1bGwtdGl0bGU+QnVsbGV0aW4gb2YgdGhlIE5hdGlvbmFsIFJl
c2VhcmNoIENlbnRyZTwvZnVsbC10aXRsZT48L3BlcmlvZGljYWw+PHZvbHVtZT40ODwvdm9sdW1l
PjxudW1iZXI+MTwvbnVtYmVyPjxkYXRlcz48eWVhcj4yMDI0PC95ZWFyPjwvZGF0ZXM+PGlzYm4+
MjUyMi04MzA3PC9pc2JuPjx1cmxzPjwvdXJscz48ZWxlY3Ryb25pYy1yZXNvdXJjZS1udW0+MTAu
MTE4Ni9zNDIyNjktMDIzLTAxMTU5LXg8L2VsZWN0cm9uaWMtcmVzb3VyY2UtbnVtPjwvcmVjb3Jk
PjwvQ2l0ZT48Q2l0ZT48QXV0aG9yPk1vc29uZ29saWE8L0F1dGhvcj48WWVhcj4yMDIyPC9ZZWFy
PjxSZWNOdW0+NTAzPC9SZWNOdW0+PHJlY29yZD48cmVjLW51bWJlcj41MDM8L3JlYy1udW1iZXI+
PGZvcmVpZ24ta2V5cz48a2V5IGFwcD0iRU4iIGRiLWlkPSIwMHZ2cmUwem1zZXJycGV3cjlhNXR3
cHplOXBhc3ZyYXZycGEiIHRpbWVzdGFtcD0iMTc3NDY0MzEwMCI+NTAzPC9rZXk+PC9mb3JlaWdu
LWtleXM+PHJlZi10eXBlIG5hbWU9IkpvdXJuYWwgQXJ0aWNsZSI+MTc8L3JlZi10eXBlPjxjb250
cmlidXRvcnM+PGF1dGhvcnM+PGF1dGhvcj5Nb3NvbmdvbGlhLCBKYWNxdWVzIEJhaXRvYXNvbGE8
L2F1dGhvcj48YXV0aG9yPkxvZmV0YSwgQmVybmFyZCBCb2x1bmd3YTwvYXV0aG9yPjxhdXRob3I+
TGlrb2tlLCBGbGF2aWVuIE1vbmdpdGEgRXRpc29tYmE8L2F1dGhvcj48YXV0aG9yPkJhc2lsd2Es
IEdoaXNsYWluIE5zaWx1bHU8L2F1dGhvcj48YXV0aG9yPkVtYWthbnlhLCBCcmlzdG9uIE1vbmdp
dGEgRXNvbOKAmWU8L2F1dGhvcj48L2F1dGhvcnM+PC9jb250cmlidXRvcnM+PHRpdGxlcz48dGl0
bGU+UHJldmFsZW5jZSBvZiBVcmluYXJ5IFRyYWN0IEluZmVjdGlvbnMgaW4gUHJlZ25hbnQgV29t
ZW4gQXR0ZW5kaW5nIEFudGVuYXRhbCBDb25zdWx0YXRpb25zIGF0IHRoZSBHZW5lcmFsIFJlZmVy
ZW5jZSBIb3NwaXRhbCBvZiBNYWtpc28gaW4gS2lzYW5nYW5pLCBEZW1vY3JhdGljIFJlcHVibGlj
IG9mIENvbmdvPC90aXRsZT48c2Vjb25kYXJ5LXRpdGxlPkFzaWFuIEpvdXJuYWwgb2YgTWVkaWNp
bmUgYW5kIEhlYWx0aDwvc2Vjb25kYXJ5LXRpdGxlPjwvdGl0bGVzPjxwZXJpb2RpY2FsPjxmdWxs
LXRpdGxlPkFzaWFuIEpvdXJuYWwgb2YgTWVkaWNpbmUgYW5kIEhlYWx0aDwvZnVsbC10aXRsZT48
L3BlcmlvZGljYWw+PHBhZ2VzPjMxLTM3PC9wYWdlcz48c2VjdGlvbj4zMTwvc2VjdGlvbj48ZGF0
ZXM+PHllYXI+MjAyMjwveWVhcj48L2RhdGVzPjxpc2JuPjI0NTYtODQxNDwvaXNibj48dXJscz48
L3VybHM+PGVsZWN0cm9uaWMtcmVzb3VyY2UtbnVtPjEwLjk3MzQvYWptYWgvMjAyMi92MjBpMTEz
MDUyNDwvZWxlY3Ryb25pYy1yZXNvdXJjZS1udW0+PC9yZWNvcmQ+PC9DaXRlPjwvRW5kTm90ZT4A
</w:fldData>
        </w:fldChar>
      </w:r>
      <w:r w:rsidR="00DF6628" w:rsidRPr="004E3F8A">
        <w:rPr>
          <w:rFonts w:ascii="Times New Roman" w:hAnsi="Times New Roman" w:cs="Times New Roman"/>
          <w:sz w:val="24"/>
          <w:szCs w:val="24"/>
          <w:lang w:val="en-US"/>
        </w:rPr>
        <w:instrText xml:space="preserve"> ADDIN EN.CITE.DATA </w:instrText>
      </w:r>
      <w:r w:rsidR="00DF6628">
        <w:rPr>
          <w:rFonts w:ascii="Times New Roman" w:hAnsi="Times New Roman" w:cs="Times New Roman"/>
          <w:sz w:val="24"/>
          <w:szCs w:val="24"/>
          <w:lang w:val="pt-PT"/>
        </w:rPr>
      </w:r>
      <w:r w:rsidR="00DF6628">
        <w:rPr>
          <w:rFonts w:ascii="Times New Roman" w:hAnsi="Times New Roman" w:cs="Times New Roman"/>
          <w:sz w:val="24"/>
          <w:szCs w:val="24"/>
          <w:lang w:val="pt-PT"/>
        </w:rPr>
        <w:fldChar w:fldCharType="end"/>
      </w:r>
      <w:r w:rsidR="00144D47">
        <w:rPr>
          <w:rFonts w:ascii="Times New Roman" w:hAnsi="Times New Roman" w:cs="Times New Roman"/>
          <w:sz w:val="24"/>
          <w:szCs w:val="24"/>
          <w:lang w:val="pt-PT"/>
        </w:rPr>
      </w:r>
      <w:r w:rsidR="00144D47">
        <w:rPr>
          <w:rFonts w:ascii="Times New Roman" w:hAnsi="Times New Roman" w:cs="Times New Roman"/>
          <w:sz w:val="24"/>
          <w:szCs w:val="24"/>
          <w:lang w:val="pt-PT"/>
        </w:rPr>
        <w:fldChar w:fldCharType="separate"/>
      </w:r>
      <w:r w:rsidR="00DF6628" w:rsidRPr="004E3F8A">
        <w:rPr>
          <w:rFonts w:ascii="Times New Roman" w:hAnsi="Times New Roman" w:cs="Times New Roman"/>
          <w:noProof/>
          <w:sz w:val="24"/>
          <w:szCs w:val="24"/>
          <w:lang w:val="en-US"/>
        </w:rPr>
        <w:t>(Masoud et al., 2024; Mosongolia et al., 2022; Nhampossa et al., 2023; Orji et al., 2022)</w:t>
      </w:r>
      <w:r w:rsidR="00144D47">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2E4C812F" w14:textId="2A89FA35" w:rsidR="00F06D08" w:rsidRPr="004E3F8A" w:rsidRDefault="004E3F8A" w:rsidP="003B1713">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Furthermore, the lower prevalence of cases in the older age groups (30–37 years) may be related to immunological factors, greater knowledge of hygiene and preventive practices, and reduced exposure to behavioral risk factors. These findings are consistent with studies from other regions of Sub-Saharan Africa, where younger women show greater vulnerability to urinary tract infections, particularly due to anatomical and behavioral factors</w:t>
      </w:r>
      <w:r>
        <w:rPr>
          <w:rFonts w:ascii="Times New Roman" w:hAnsi="Times New Roman" w:cs="Times New Roman"/>
          <w:sz w:val="24"/>
          <w:szCs w:val="24"/>
          <w:lang w:val="en-US"/>
        </w:rPr>
        <w:t xml:space="preserve"> </w:t>
      </w:r>
      <w:r w:rsidR="00144D47">
        <w:rPr>
          <w:rFonts w:ascii="Times New Roman" w:hAnsi="Times New Roman" w:cs="Times New Roman"/>
          <w:sz w:val="24"/>
          <w:szCs w:val="24"/>
          <w:lang w:val="pt-PT"/>
        </w:rPr>
        <w:fldChar w:fldCharType="begin">
          <w:fldData xml:space="preserve">PEVuZE5vdGU+PENpdGU+PEF1dGhvcj5NY2hhbWk8L0F1dGhvcj48WWVhcj4yMDIyPC9ZZWFyPjxS
ZWNOdW0+NTA2PC9SZWNOdW0+PERpc3BsYXlUZXh0PihCZWxldGUgJmFtcDsgU2FyYXZhbmFuLCAy
MDIwOyBNY2hhbWksIDIwMjIpPC9EaXNwbGF5VGV4dD48cmVjb3JkPjxyZWMtbnVtYmVyPjUwNjwv
cmVjLW51bWJlcj48Zm9yZWlnbi1rZXlzPjxrZXkgYXBwPSJFTiIgZGItaWQ9IjAwdnZyZTB6bXNl
cnJwZXdyOWE1dHdwemU5cGFzdnJhdnJwYSIgdGltZXN0YW1wPSIxNzc0NjQ3NjA5Ij41MDY8L2tl
eT48L2ZvcmVpZ24ta2V5cz48cmVmLXR5cGUgbmFtZT0iSm91cm5hbCBBcnRpY2xlIj4xNzwvcmVm
LXR5cGU+PGNvbnRyaWJ1dG9ycz48YXV0aG9ycz48YXV0aG9yPkJlZGEgSm9obiBNd2FuZyZhcG9z
O29uZGUgIGFuZCBKb3NlZmluZSBJbm5vY2VudCBNY2hhbWk8L2F1dGhvcj48L2F1dGhvcnM+PC9j
b250cmlidXRvcnM+PHRpdGxlcz48dGl0bGU+VGhlIGFldGlvbG9neSBhbmQgcHJldmFsZW5jZSBv
ZiB1cmluYXJ5IHRyYWN0IGluZmVjdGlvbnMgaW4gU3ViLVNhaGFyYW4gQWZyaWNhOiBhIFN5c3Rl
bWF0aWMgUmV2aWV3PC90aXRsZT48c2Vjb25kYXJ5LXRpdGxlPkpvdXJuYWwgSGVhbHRoIEJpb2wg
U2NpLjwvc2Vjb25kYXJ5LXRpdGxlPjwvdGl0bGVzPjxwZXJpb2RpY2FsPjxmdWxsLXRpdGxlPkpv
dXJuYWwgSGVhbHRoIEJpb2wgU2NpLjwvZnVsbC10aXRsZT48L3BlcmlvZGljYWw+PHBhZ2VzPjc8
L3BhZ2VzPjxzZWN0aW9uPjEwMzwvc2VjdGlvbj48ZGF0ZXM+PHllYXI+MjAyMjwveWVhcj48L2Rh
dGVzPjx1cmxzPjwvdXJscz48ZWxlY3Ryb25pYy1yZXNvdXJjZS1udW0+MTAuMTI2NjIvMjMxNy0z
MjA2amhicy52MTBpMS40NTAxLnAxLTcuMjAyMjwvZWxlY3Ryb25pYy1yZXNvdXJjZS1udW0+PC9y
ZWNvcmQ+PC9DaXRlPjxDaXRlPjxBdXRob3I+QmVsZXRlPC9BdXRob3I+PFllYXI+MjAyMDwvWWVh
cj48UmVjTnVtPjQ5NDwvUmVjTnVtPjxyZWNvcmQ+PHJlYy1udW1iZXI+NDk0PC9yZWMtbnVtYmVy
Pjxmb3JlaWduLWtleXM+PGtleSBhcHA9IkVOIiBkYi1pZD0iMDB2dnJlMHptc2VycnBld3I5YTV0
d3B6ZTlwYXN2cmF2cnBhIiB0aW1lc3RhbXA9IjE3NzQ2NDMwMjAiPjQ5NDwva2V5PjwvZm9yZWln
bi1rZXlzPjxyZWYtdHlwZSBuYW1lPSJKb3VybmFsIEFydGljbGUiPjE3PC9yZWYtdHlwZT48Y29u
dHJpYnV0b3JzPjxhdXRob3JzPjxhdXRob3I+QmVsZXRlLCBNLiBBLjwvYXV0aG9yPjxhdXRob3I+
U2FyYXZhbmFuLCBNLjwvYXV0aG9yPjwvYXV0aG9ycz48L2NvbnRyaWJ1dG9ycz48YXV0aC1hZGRy
ZXNzPkRlcGFydG1lbnQgb2YgTWVkaWNhbCBMYWJvcmF0b3J5IFNjaWVuY2UsIENvbGxlZ2Ugb2Yg
TWVkaWNpbmUgYW5kIEhlYWx0aCBTY2llbmNlLCBXb2xsbyBVbml2ZXJzaXR5LCBEZXNzaWUgMTE0
NSwgRXRoaW9waWEuJiN4RDtEZXBhcnRtZW50IG9mIE1lZGljYWwgTWljcm9iaW9sb2d5IGFuZCBJ
bW11bm9sb2d5LCBEaXZpc2lvbiBvZiBCaW9tZWRpY2FsIFNjaWVuY2VzLCBTY2hvb2wgb2YgTWVk
aWNpbmUsIENvbGxlZ2Ugb2YgSGVhbHRoIFNjaWVuY2VzLCBNZWtlbGxlIFVuaXZlcnNpdHksIE1l
a2VsbGUsIDE4NzEsIEV0aGlvcGlhLjwvYXV0aC1hZGRyZXNzPjx0aXRsZXM+PHRpdGxlPkEgU3lz
dGVtYXRpYyBSZXZpZXcgb24gRHJ1ZyBSZXNpc3RhbnQgVXJpbmFyeSBUcmFjdCBJbmZlY3Rpb24g
QW1vbmcgUHJlZ25hbnQgV29tZW4gaW4gRGV2ZWxvcGluZyBDb3VudHJpZXMgaW4gQWZyaWNhIGFu
ZCBBc2lhOyAyMDA1LTIwMTY8L3RpdGxlPjxzZWNvbmRhcnktdGl0bGU+SW5mZWN0IERydWcgUmVz
aXN0PC9zZWNvbmRhcnktdGl0bGU+PC90aXRsZXM+PHBlcmlvZGljYWw+PGZ1bGwtdGl0bGU+SW5m
ZWN0IERydWcgUmVzaXN0PC9mdWxsLXRpdGxlPjwvcGVyaW9kaWNhbD48cGFnZXM+MTQ2NS0xNDc3
PC9wYWdlcz48dm9sdW1lPjEzPC92b2x1bWU+PGVkaXRpb24+MjAyMDA1MTg8L2VkaXRpb24+PGtl
eXdvcmRzPjxrZXl3b3JkPmFudGltaWNyb2JpYWwgcmVzaXN0YW5jZTwva2V5d29yZD48a2V5d29y
ZD5iYWN0ZXJpYWwgcHJvZmlsZTwva2V5d29yZD48a2V5d29yZD5kZXZlbG9waW5nIGNvdW50cmll
czwva2V5d29yZD48a2V5d29yZD5wcmVnbmFudCB3b21lbjwva2V5d29yZD48a2V5d29yZD51cmlu
YXJ5IHRyYWN0IGluZmVjdGlvbjwva2V5d29yZD48L2tleXdvcmRzPjxkYXRlcz48eWVhcj4yMDIw
PC95ZWFyPjwvZGF0ZXM+PGlzYm4+MTE3OC02OTczIChQcmludCkmI3hEOzExNzgtNjk3MyAoRWxl
Y3Ryb25pYykmI3hEOzExNzgtNjk3MyAoTGlua2luZyk8L2lzYm4+PGFjY2Vzc2lvbi1udW0+MzI1
NDcxMTU8L2FjY2Vzc2lvbi1udW0+PHVybHM+PHJlbGF0ZWQtdXJscz48dXJsPmh0dHBzOi8vd3d3
Lm5jYmkubmxtLm5paC5nb3YvcHVibWVkLzMyNTQ3MTE1PC91cmw+PC9yZWxhdGVkLXVybHM+PC91
cmxzPjxjdXN0b20xPlRoZSBhdXRob3JzIGRlY2xhcmUgdGhhdCB0aGV5IGhhdmUgbm8gY29tcGV0
aW5nIGludGVyZXN0cy48L2N1c3RvbTE+PGN1c3RvbTI+UE1DNzI0NTAwMTwvY3VzdG9tMj48ZWxl
Y3Ryb25pYy1yZXNvdXJjZS1udW0+MTAuMjE0Ny9JRFIuUzI1MDY1NDwvZWxlY3Ryb25pYy1yZXNv
dXJjZS1udW0+PHJlbW90ZS1kYXRhYmFzZS1uYW1lPlB1Yk1lZC1ub3QtTUVETElORTwvcmVtb3Rl
LWRhdGFiYXNlLW5hbWU+PHJlbW90ZS1kYXRhYmFzZS1wcm92aWRlcj5OTE08L3JlbW90ZS1kYXRh
YmFzZS1wcm92aWRlcj48L3JlY29yZD48L0NpdGU+PC9FbmROb3RlPn==
</w:fldData>
        </w:fldChar>
      </w:r>
      <w:r w:rsidR="002C714C" w:rsidRPr="004E3F8A">
        <w:rPr>
          <w:rFonts w:ascii="Times New Roman" w:hAnsi="Times New Roman" w:cs="Times New Roman"/>
          <w:sz w:val="24"/>
          <w:szCs w:val="24"/>
          <w:lang w:val="en-US"/>
        </w:rPr>
        <w:instrText xml:space="preserve"> ADDIN EN.CITE </w:instrText>
      </w:r>
      <w:r w:rsidR="002C714C">
        <w:rPr>
          <w:rFonts w:ascii="Times New Roman" w:hAnsi="Times New Roman" w:cs="Times New Roman"/>
          <w:sz w:val="24"/>
          <w:szCs w:val="24"/>
          <w:lang w:val="pt-PT"/>
        </w:rPr>
        <w:fldChar w:fldCharType="begin">
          <w:fldData xml:space="preserve">PEVuZE5vdGU+PENpdGU+PEF1dGhvcj5NY2hhbWk8L0F1dGhvcj48WWVhcj4yMDIyPC9ZZWFyPjxS
ZWNOdW0+NTA2PC9SZWNOdW0+PERpc3BsYXlUZXh0PihCZWxldGUgJmFtcDsgU2FyYXZhbmFuLCAy
MDIwOyBNY2hhbWksIDIwMjIpPC9EaXNwbGF5VGV4dD48cmVjb3JkPjxyZWMtbnVtYmVyPjUwNjwv
cmVjLW51bWJlcj48Zm9yZWlnbi1rZXlzPjxrZXkgYXBwPSJFTiIgZGItaWQ9IjAwdnZyZTB6bXNl
cnJwZXdyOWE1dHdwemU5cGFzdnJhdnJwYSIgdGltZXN0YW1wPSIxNzc0NjQ3NjA5Ij41MDY8L2tl
eT48L2ZvcmVpZ24ta2V5cz48cmVmLXR5cGUgbmFtZT0iSm91cm5hbCBBcnRpY2xlIj4xNzwvcmVm
LXR5cGU+PGNvbnRyaWJ1dG9ycz48YXV0aG9ycz48YXV0aG9yPkJlZGEgSm9obiBNd2FuZyZhcG9z
O29uZGUgIGFuZCBKb3NlZmluZSBJbm5vY2VudCBNY2hhbWk8L2F1dGhvcj48L2F1dGhvcnM+PC9j
b250cmlidXRvcnM+PHRpdGxlcz48dGl0bGU+VGhlIGFldGlvbG9neSBhbmQgcHJldmFsZW5jZSBv
ZiB1cmluYXJ5IHRyYWN0IGluZmVjdGlvbnMgaW4gU3ViLVNhaGFyYW4gQWZyaWNhOiBhIFN5c3Rl
bWF0aWMgUmV2aWV3PC90aXRsZT48c2Vjb25kYXJ5LXRpdGxlPkpvdXJuYWwgSGVhbHRoIEJpb2wg
U2NpLjwvc2Vjb25kYXJ5LXRpdGxlPjwvdGl0bGVzPjxwZXJpb2RpY2FsPjxmdWxsLXRpdGxlPkpv
dXJuYWwgSGVhbHRoIEJpb2wgU2NpLjwvZnVsbC10aXRsZT48L3BlcmlvZGljYWw+PHBhZ2VzPjc8
L3BhZ2VzPjxzZWN0aW9uPjEwMzwvc2VjdGlvbj48ZGF0ZXM+PHllYXI+MjAyMjwveWVhcj48L2Rh
dGVzPjx1cmxzPjwvdXJscz48ZWxlY3Ryb25pYy1yZXNvdXJjZS1udW0+MTAuMTI2NjIvMjMxNy0z
MjA2amhicy52MTBpMS40NTAxLnAxLTcuMjAyMjwvZWxlY3Ryb25pYy1yZXNvdXJjZS1udW0+PC9y
ZWNvcmQ+PC9DaXRlPjxDaXRlPjxBdXRob3I+QmVsZXRlPC9BdXRob3I+PFllYXI+MjAyMDwvWWVh
cj48UmVjTnVtPjQ5NDwvUmVjTnVtPjxyZWNvcmQ+PHJlYy1udW1iZXI+NDk0PC9yZWMtbnVtYmVy
Pjxmb3JlaWduLWtleXM+PGtleSBhcHA9IkVOIiBkYi1pZD0iMDB2dnJlMHptc2VycnBld3I5YTV0
d3B6ZTlwYXN2cmF2cnBhIiB0aW1lc3RhbXA9IjE3NzQ2NDMwMjAiPjQ5NDwva2V5PjwvZm9yZWln
bi1rZXlzPjxyZWYtdHlwZSBuYW1lPSJKb3VybmFsIEFydGljbGUiPjE3PC9yZWYtdHlwZT48Y29u
dHJpYnV0b3JzPjxhdXRob3JzPjxhdXRob3I+QmVsZXRlLCBNLiBBLjwvYXV0aG9yPjxhdXRob3I+
U2FyYXZhbmFuLCBNLjwvYXV0aG9yPjwvYXV0aG9ycz48L2NvbnRyaWJ1dG9ycz48YXV0aC1hZGRy
ZXNzPkRlcGFydG1lbnQgb2YgTWVkaWNhbCBMYWJvcmF0b3J5IFNjaWVuY2UsIENvbGxlZ2Ugb2Yg
TWVkaWNpbmUgYW5kIEhlYWx0aCBTY2llbmNlLCBXb2xsbyBVbml2ZXJzaXR5LCBEZXNzaWUgMTE0
NSwgRXRoaW9waWEuJiN4RDtEZXBhcnRtZW50IG9mIE1lZGljYWwgTWljcm9iaW9sb2d5IGFuZCBJ
bW11bm9sb2d5LCBEaXZpc2lvbiBvZiBCaW9tZWRpY2FsIFNjaWVuY2VzLCBTY2hvb2wgb2YgTWVk
aWNpbmUsIENvbGxlZ2Ugb2YgSGVhbHRoIFNjaWVuY2VzLCBNZWtlbGxlIFVuaXZlcnNpdHksIE1l
a2VsbGUsIDE4NzEsIEV0aGlvcGlhLjwvYXV0aC1hZGRyZXNzPjx0aXRsZXM+PHRpdGxlPkEgU3lz
dGVtYXRpYyBSZXZpZXcgb24gRHJ1ZyBSZXNpc3RhbnQgVXJpbmFyeSBUcmFjdCBJbmZlY3Rpb24g
QW1vbmcgUHJlZ25hbnQgV29tZW4gaW4gRGV2ZWxvcGluZyBDb3VudHJpZXMgaW4gQWZyaWNhIGFu
ZCBBc2lhOyAyMDA1LTIwMTY8L3RpdGxlPjxzZWNvbmRhcnktdGl0bGU+SW5mZWN0IERydWcgUmVz
aXN0PC9zZWNvbmRhcnktdGl0bGU+PC90aXRsZXM+PHBlcmlvZGljYWw+PGZ1bGwtdGl0bGU+SW5m
ZWN0IERydWcgUmVzaXN0PC9mdWxsLXRpdGxlPjwvcGVyaW9kaWNhbD48cGFnZXM+MTQ2NS0xNDc3
PC9wYWdlcz48dm9sdW1lPjEzPC92b2x1bWU+PGVkaXRpb24+MjAyMDA1MTg8L2VkaXRpb24+PGtl
eXdvcmRzPjxrZXl3b3JkPmFudGltaWNyb2JpYWwgcmVzaXN0YW5jZTwva2V5d29yZD48a2V5d29y
ZD5iYWN0ZXJpYWwgcHJvZmlsZTwva2V5d29yZD48a2V5d29yZD5kZXZlbG9waW5nIGNvdW50cmll
czwva2V5d29yZD48a2V5d29yZD5wcmVnbmFudCB3b21lbjwva2V5d29yZD48a2V5d29yZD51cmlu
YXJ5IHRyYWN0IGluZmVjdGlvbjwva2V5d29yZD48L2tleXdvcmRzPjxkYXRlcz48eWVhcj4yMDIw
PC95ZWFyPjwvZGF0ZXM+PGlzYm4+MTE3OC02OTczIChQcmludCkmI3hEOzExNzgtNjk3MyAoRWxl
Y3Ryb25pYykmI3hEOzExNzgtNjk3MyAoTGlua2luZyk8L2lzYm4+PGFjY2Vzc2lvbi1udW0+MzI1
NDcxMTU8L2FjY2Vzc2lvbi1udW0+PHVybHM+PHJlbGF0ZWQtdXJscz48dXJsPmh0dHBzOi8vd3d3
Lm5jYmkubmxtLm5paC5nb3YvcHVibWVkLzMyNTQ3MTE1PC91cmw+PC9yZWxhdGVkLXVybHM+PC91
cmxzPjxjdXN0b20xPlRoZSBhdXRob3JzIGRlY2xhcmUgdGhhdCB0aGV5IGhhdmUgbm8gY29tcGV0
aW5nIGludGVyZXN0cy48L2N1c3RvbTE+PGN1c3RvbTI+UE1DNzI0NTAwMTwvY3VzdG9tMj48ZWxl
Y3Ryb25pYy1yZXNvdXJjZS1udW0+MTAuMjE0Ny9JRFIuUzI1MDY1NDwvZWxlY3Ryb25pYy1yZXNv
dXJjZS1udW0+PHJlbW90ZS1kYXRhYmFzZS1uYW1lPlB1Yk1lZC1ub3QtTUVETElORTwvcmVtb3Rl
LWRhdGFiYXNlLW5hbWU+PHJlbW90ZS1kYXRhYmFzZS1wcm92aWRlcj5OTE08L3JlbW90ZS1kYXRh
YmFzZS1wcm92aWRlcj48L3JlY29yZD48L0NpdGU+PC9FbmROb3RlPn==
</w:fldData>
        </w:fldChar>
      </w:r>
      <w:r w:rsidR="002C714C" w:rsidRPr="004E3F8A">
        <w:rPr>
          <w:rFonts w:ascii="Times New Roman" w:hAnsi="Times New Roman" w:cs="Times New Roman"/>
          <w:sz w:val="24"/>
          <w:szCs w:val="24"/>
          <w:lang w:val="en-US"/>
        </w:rPr>
        <w:instrText xml:space="preserve"> ADDIN EN.CITE.DATA </w:instrText>
      </w:r>
      <w:r w:rsidR="002C714C">
        <w:rPr>
          <w:rFonts w:ascii="Times New Roman" w:hAnsi="Times New Roman" w:cs="Times New Roman"/>
          <w:sz w:val="24"/>
          <w:szCs w:val="24"/>
          <w:lang w:val="pt-PT"/>
        </w:rPr>
      </w:r>
      <w:r w:rsidR="002C714C">
        <w:rPr>
          <w:rFonts w:ascii="Times New Roman" w:hAnsi="Times New Roman" w:cs="Times New Roman"/>
          <w:sz w:val="24"/>
          <w:szCs w:val="24"/>
          <w:lang w:val="pt-PT"/>
        </w:rPr>
        <w:fldChar w:fldCharType="end"/>
      </w:r>
      <w:r w:rsidR="00144D47">
        <w:rPr>
          <w:rFonts w:ascii="Times New Roman" w:hAnsi="Times New Roman" w:cs="Times New Roman"/>
          <w:sz w:val="24"/>
          <w:szCs w:val="24"/>
          <w:lang w:val="pt-PT"/>
        </w:rPr>
      </w:r>
      <w:r w:rsidR="00144D47">
        <w:rPr>
          <w:rFonts w:ascii="Times New Roman" w:hAnsi="Times New Roman" w:cs="Times New Roman"/>
          <w:sz w:val="24"/>
          <w:szCs w:val="24"/>
          <w:lang w:val="pt-PT"/>
        </w:rPr>
        <w:fldChar w:fldCharType="separate"/>
      </w:r>
      <w:r w:rsidR="002C714C" w:rsidRPr="004E3F8A">
        <w:rPr>
          <w:rFonts w:ascii="Times New Roman" w:hAnsi="Times New Roman" w:cs="Times New Roman"/>
          <w:noProof/>
          <w:sz w:val="24"/>
          <w:szCs w:val="24"/>
          <w:lang w:val="en-US"/>
        </w:rPr>
        <w:t>(Belete &amp; Saravanan, 2020; Mchami, 2022)</w:t>
      </w:r>
      <w:r w:rsidR="00144D47">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1CC607B0" w14:textId="4F002A77" w:rsidR="00082EDC" w:rsidRPr="002D6E19" w:rsidRDefault="00082EDC" w:rsidP="002D6E19">
      <w:pPr>
        <w:pStyle w:val="ListParagraph"/>
        <w:numPr>
          <w:ilvl w:val="1"/>
          <w:numId w:val="11"/>
        </w:numPr>
        <w:spacing w:line="360" w:lineRule="auto"/>
        <w:jc w:val="both"/>
        <w:rPr>
          <w:rFonts w:ascii="Times New Roman" w:hAnsi="Times New Roman" w:cs="Times New Roman"/>
          <w:b/>
          <w:bCs/>
          <w:sz w:val="24"/>
          <w:szCs w:val="24"/>
          <w:lang w:val="en-US"/>
        </w:rPr>
      </w:pPr>
      <w:r w:rsidRPr="002D6E19">
        <w:rPr>
          <w:rFonts w:ascii="Times New Roman" w:hAnsi="Times New Roman" w:cs="Times New Roman"/>
          <w:b/>
          <w:bCs/>
          <w:sz w:val="24"/>
          <w:szCs w:val="24"/>
          <w:lang w:val="en-US"/>
        </w:rPr>
        <w:t>Frequency and Intensity of Elements Found in Urinary Sediment</w:t>
      </w:r>
    </w:p>
    <w:p w14:paraId="71D4CFD7" w14:textId="41B27BBA" w:rsidR="00F06D08" w:rsidRPr="00082EDC" w:rsidRDefault="00082EDC" w:rsidP="003B1713">
      <w:pPr>
        <w:spacing w:line="360" w:lineRule="auto"/>
        <w:jc w:val="both"/>
        <w:rPr>
          <w:rFonts w:ascii="Times New Roman" w:hAnsi="Times New Roman" w:cs="Times New Roman"/>
          <w:sz w:val="24"/>
          <w:szCs w:val="24"/>
          <w:lang w:val="en-US"/>
        </w:rPr>
      </w:pPr>
      <w:r w:rsidRPr="00082EDC">
        <w:rPr>
          <w:rFonts w:ascii="Times New Roman" w:hAnsi="Times New Roman" w:cs="Times New Roman"/>
          <w:sz w:val="24"/>
          <w:szCs w:val="24"/>
          <w:lang w:val="en-US"/>
        </w:rPr>
        <w:t>Analysis of the urinary sediment</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revealed that leukocytes were the most frequent element, observed in 20</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47.6%) with an intensity of 3+. Epithelial cells were present in 10 (23.8%) with an intensity of 2+. Motile bacteria were detected in 8</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19.0%), also with an intensity of 2+, while yeasts were observed in 4 (9.5%) with an intensity of 1+. These findings indicate that leukocytes predominate in epithelial cells, motile bacteria, and yeasts, suggesting a higher occurrence of inflammatory or infectious processes in the studied group</w:t>
      </w:r>
      <w:r w:rsidR="002D6E19">
        <w:rPr>
          <w:rFonts w:ascii="Times New Roman" w:hAnsi="Times New Roman" w:cs="Times New Roman"/>
          <w:sz w:val="24"/>
          <w:szCs w:val="24"/>
          <w:lang w:val="en-US"/>
        </w:rPr>
        <w:t xml:space="preserve"> (</w:t>
      </w:r>
      <w:r w:rsidR="002D6E19">
        <w:rPr>
          <w:rFonts w:ascii="Times New Roman" w:hAnsi="Times New Roman" w:cs="Times New Roman"/>
          <w:lang w:val="en-US"/>
        </w:rPr>
        <w:t>Table 4)</w:t>
      </w:r>
      <w:r w:rsidR="00F06D08" w:rsidRPr="00082EDC">
        <w:rPr>
          <w:rFonts w:ascii="Times New Roman" w:hAnsi="Times New Roman" w:cs="Times New Roman"/>
          <w:sz w:val="24"/>
          <w:szCs w:val="24"/>
          <w:lang w:val="en-US"/>
        </w:rPr>
        <w:t>.</w:t>
      </w:r>
    </w:p>
    <w:p w14:paraId="0C365475" w14:textId="2A63CD12" w:rsidR="00F06D08" w:rsidRPr="002D6E19" w:rsidRDefault="00F06D08" w:rsidP="00F06D08">
      <w:pPr>
        <w:pStyle w:val="Caption"/>
        <w:keepNext/>
        <w:rPr>
          <w:rFonts w:ascii="Times New Roman" w:hAnsi="Times New Roman" w:cs="Times New Roman"/>
          <w:b w:val="0"/>
          <w:bCs w:val="0"/>
          <w:color w:val="auto"/>
        </w:rPr>
      </w:pPr>
      <w:r w:rsidRPr="002D6E19">
        <w:rPr>
          <w:rFonts w:ascii="Times New Roman" w:hAnsi="Times New Roman" w:cs="Times New Roman"/>
          <w:b w:val="0"/>
          <w:bCs w:val="0"/>
          <w:color w:val="auto"/>
        </w:rPr>
        <w:t>Tab</w:t>
      </w:r>
      <w:r w:rsidR="002D6E19" w:rsidRPr="002D6E19">
        <w:rPr>
          <w:rFonts w:ascii="Times New Roman" w:hAnsi="Times New Roman" w:cs="Times New Roman"/>
          <w:b w:val="0"/>
          <w:bCs w:val="0"/>
          <w:color w:val="auto"/>
        </w:rPr>
        <w:t>le 4</w:t>
      </w:r>
      <w:r w:rsidRPr="002D6E19">
        <w:rPr>
          <w:rFonts w:ascii="Times New Roman" w:hAnsi="Times New Roman" w:cs="Times New Roman"/>
          <w:b w:val="0"/>
          <w:bCs w:val="0"/>
          <w:color w:val="auto"/>
        </w:rPr>
        <w:t>:</w:t>
      </w:r>
      <w:r w:rsidRPr="002D6E19">
        <w:rPr>
          <w:rFonts w:ascii="Times New Roman" w:hAnsi="Times New Roman" w:cs="Times New Roman"/>
          <w:b w:val="0"/>
          <w:bCs w:val="0"/>
          <w:color w:val="auto"/>
          <w:kern w:val="2"/>
          <w:sz w:val="22"/>
          <w:szCs w:val="22"/>
          <w14:ligatures w14:val="standardContextual"/>
        </w:rPr>
        <w:t xml:space="preserve"> </w:t>
      </w:r>
      <w:r w:rsidR="002D6E19" w:rsidRPr="002D6E19">
        <w:rPr>
          <w:rFonts w:ascii="Times New Roman" w:hAnsi="Times New Roman" w:cs="Times New Roman"/>
          <w:b w:val="0"/>
          <w:bCs w:val="0"/>
          <w:color w:val="auto"/>
        </w:rPr>
        <w:t xml:space="preserve">Frequency and Intensity of Elements Found in the Urinary Sediment of Samples Analyzed by </w:t>
      </w:r>
      <w:proofErr w:type="spellStart"/>
      <w:r w:rsidR="002D6E19" w:rsidRPr="002D6E19">
        <w:rPr>
          <w:rFonts w:ascii="Times New Roman" w:hAnsi="Times New Roman" w:cs="Times New Roman"/>
          <w:b w:val="0"/>
          <w:bCs w:val="0"/>
          <w:color w:val="auto"/>
        </w:rPr>
        <w:t>Sedimentoscopy</w:t>
      </w:r>
      <w:proofErr w:type="spellEnd"/>
      <w:r w:rsidR="002D6E19" w:rsidRPr="002D6E19">
        <w:rPr>
          <w:rFonts w:ascii="Times New Roman" w:hAnsi="Times New Roman" w:cs="Times New Roman"/>
          <w:b w:val="0"/>
          <w:bCs w:val="0"/>
          <w:color w:val="auto"/>
        </w:rPr>
        <w:t>. Intensity was graded using plus signs (+) according to the observed count</w:t>
      </w:r>
    </w:p>
    <w:tbl>
      <w:tblPr>
        <w:tblStyle w:val="TableGrid"/>
        <w:tblW w:w="0" w:type="auto"/>
        <w:tblLook w:val="04A0" w:firstRow="1" w:lastRow="0" w:firstColumn="1" w:lastColumn="0" w:noHBand="0" w:noVBand="1"/>
      </w:tblPr>
      <w:tblGrid>
        <w:gridCol w:w="2337"/>
        <w:gridCol w:w="2337"/>
        <w:gridCol w:w="2338"/>
        <w:gridCol w:w="2338"/>
      </w:tblGrid>
      <w:tr w:rsidR="00F06D08" w14:paraId="6CA9496A" w14:textId="77777777" w:rsidTr="002A7246">
        <w:tc>
          <w:tcPr>
            <w:tcW w:w="2337" w:type="dxa"/>
          </w:tcPr>
          <w:p w14:paraId="1B52CEF8" w14:textId="26C30CAB" w:rsidR="00F06D08" w:rsidRDefault="00A70614" w:rsidP="002A7246">
            <w:pPr>
              <w:spacing w:line="360" w:lineRule="auto"/>
              <w:jc w:val="both"/>
              <w:rPr>
                <w:rFonts w:ascii="Times New Roman" w:hAnsi="Times New Roman" w:cs="Times New Roman"/>
                <w:sz w:val="24"/>
                <w:szCs w:val="24"/>
                <w:lang w:val="pt-PT"/>
              </w:rPr>
            </w:pPr>
            <w:r w:rsidRPr="00A70614">
              <w:rPr>
                <w:rFonts w:ascii="Times New Roman" w:hAnsi="Times New Roman" w:cs="Times New Roman"/>
                <w:sz w:val="24"/>
                <w:szCs w:val="24"/>
                <w:lang w:val="pt-PT"/>
              </w:rPr>
              <w:t>Elements in the Sediment</w:t>
            </w:r>
          </w:p>
        </w:tc>
        <w:tc>
          <w:tcPr>
            <w:tcW w:w="2337" w:type="dxa"/>
          </w:tcPr>
          <w:p w14:paraId="52DAB7FD" w14:textId="4D1A705B" w:rsidR="00F06D08" w:rsidRDefault="00397A09" w:rsidP="002A7246">
            <w:pPr>
              <w:spacing w:line="360" w:lineRule="auto"/>
              <w:jc w:val="both"/>
              <w:rPr>
                <w:rFonts w:ascii="Times New Roman" w:hAnsi="Times New Roman" w:cs="Times New Roman"/>
                <w:sz w:val="24"/>
                <w:szCs w:val="24"/>
                <w:lang w:val="pt-PT"/>
              </w:rPr>
            </w:pPr>
            <w:r w:rsidRPr="00397A09">
              <w:rPr>
                <w:rFonts w:ascii="Times New Roman" w:hAnsi="Times New Roman" w:cs="Times New Roman"/>
                <w:sz w:val="24"/>
                <w:szCs w:val="24"/>
                <w:lang w:val="pt-BR"/>
              </w:rPr>
              <w:t>Intensity (Pluses)</w:t>
            </w:r>
          </w:p>
        </w:tc>
        <w:tc>
          <w:tcPr>
            <w:tcW w:w="2338" w:type="dxa"/>
          </w:tcPr>
          <w:p w14:paraId="2BD15215" w14:textId="4DF7450D" w:rsidR="00F06D08" w:rsidRDefault="00A70614" w:rsidP="002A7246">
            <w:pPr>
              <w:spacing w:line="360" w:lineRule="auto"/>
              <w:jc w:val="both"/>
              <w:rPr>
                <w:rFonts w:ascii="Times New Roman" w:hAnsi="Times New Roman" w:cs="Times New Roman"/>
                <w:sz w:val="24"/>
                <w:szCs w:val="24"/>
                <w:lang w:val="pt-PT"/>
              </w:rPr>
            </w:pPr>
            <w:r w:rsidRPr="00A70614">
              <w:rPr>
                <w:rFonts w:ascii="Times New Roman" w:hAnsi="Times New Roman" w:cs="Times New Roman"/>
                <w:sz w:val="24"/>
                <w:szCs w:val="24"/>
                <w:lang w:val="pt-PT"/>
              </w:rPr>
              <w:t>Frequency</w:t>
            </w:r>
          </w:p>
        </w:tc>
        <w:tc>
          <w:tcPr>
            <w:tcW w:w="2338" w:type="dxa"/>
          </w:tcPr>
          <w:p w14:paraId="1846BC0F" w14:textId="5DBBD0B4" w:rsidR="00F06D08" w:rsidRDefault="00F06D08" w:rsidP="002A7246">
            <w:pPr>
              <w:spacing w:line="360" w:lineRule="auto"/>
              <w:jc w:val="both"/>
              <w:rPr>
                <w:rFonts w:ascii="Times New Roman" w:hAnsi="Times New Roman" w:cs="Times New Roman"/>
                <w:sz w:val="24"/>
                <w:szCs w:val="24"/>
                <w:lang w:val="pt-PT"/>
              </w:rPr>
            </w:pPr>
            <w:r w:rsidRPr="005C2EB0">
              <w:rPr>
                <w:rFonts w:ascii="Times New Roman" w:hAnsi="Times New Roman" w:cs="Times New Roman"/>
                <w:sz w:val="24"/>
                <w:szCs w:val="24"/>
                <w:lang w:val="pt-BR"/>
              </w:rPr>
              <w:t xml:space="preserve"> (%</w:t>
            </w:r>
            <w:r>
              <w:rPr>
                <w:rFonts w:ascii="Times New Roman" w:hAnsi="Times New Roman" w:cs="Times New Roman"/>
                <w:sz w:val="24"/>
                <w:szCs w:val="24"/>
                <w:lang w:val="pt-BR"/>
              </w:rPr>
              <w:t>)</w:t>
            </w:r>
          </w:p>
        </w:tc>
      </w:tr>
      <w:tr w:rsidR="00F06D08" w14:paraId="50E2398A" w14:textId="77777777" w:rsidTr="002A7246">
        <w:tc>
          <w:tcPr>
            <w:tcW w:w="2337" w:type="dxa"/>
          </w:tcPr>
          <w:p w14:paraId="357249AA" w14:textId="524AF38A" w:rsidR="00F06D08" w:rsidRDefault="00397A09" w:rsidP="002A7246">
            <w:pPr>
              <w:spacing w:line="360" w:lineRule="auto"/>
              <w:jc w:val="both"/>
              <w:rPr>
                <w:rFonts w:ascii="Times New Roman" w:hAnsi="Times New Roman" w:cs="Times New Roman"/>
                <w:sz w:val="24"/>
                <w:szCs w:val="24"/>
                <w:lang w:val="pt-PT"/>
              </w:rPr>
            </w:pPr>
            <w:r w:rsidRPr="00397A09">
              <w:rPr>
                <w:rFonts w:ascii="Times New Roman" w:hAnsi="Times New Roman" w:cs="Times New Roman"/>
                <w:sz w:val="24"/>
                <w:szCs w:val="24"/>
                <w:lang w:val="pt-BR"/>
              </w:rPr>
              <w:t>Leukocytes</w:t>
            </w:r>
          </w:p>
        </w:tc>
        <w:tc>
          <w:tcPr>
            <w:tcW w:w="2337" w:type="dxa"/>
          </w:tcPr>
          <w:p w14:paraId="7C80D6CC"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w:t>
            </w:r>
          </w:p>
        </w:tc>
        <w:tc>
          <w:tcPr>
            <w:tcW w:w="2338" w:type="dxa"/>
          </w:tcPr>
          <w:p w14:paraId="75BD3A5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0</w:t>
            </w:r>
          </w:p>
        </w:tc>
        <w:tc>
          <w:tcPr>
            <w:tcW w:w="2338" w:type="dxa"/>
          </w:tcPr>
          <w:p w14:paraId="7774A4C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7.6</w:t>
            </w:r>
          </w:p>
        </w:tc>
      </w:tr>
      <w:tr w:rsidR="00F06D08" w14:paraId="42830407" w14:textId="77777777" w:rsidTr="002A7246">
        <w:tc>
          <w:tcPr>
            <w:tcW w:w="2337" w:type="dxa"/>
          </w:tcPr>
          <w:p w14:paraId="11C6357B" w14:textId="06F16095"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Epithelial cells</w:t>
            </w:r>
          </w:p>
        </w:tc>
        <w:tc>
          <w:tcPr>
            <w:tcW w:w="2337" w:type="dxa"/>
          </w:tcPr>
          <w:p w14:paraId="7BFE7B0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w:t>
            </w:r>
          </w:p>
        </w:tc>
        <w:tc>
          <w:tcPr>
            <w:tcW w:w="2338" w:type="dxa"/>
          </w:tcPr>
          <w:p w14:paraId="6CC3E44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2338" w:type="dxa"/>
          </w:tcPr>
          <w:p w14:paraId="321AA04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tr w:rsidR="00F06D08" w14:paraId="1C35D586" w14:textId="77777777" w:rsidTr="002A7246">
        <w:tc>
          <w:tcPr>
            <w:tcW w:w="2337" w:type="dxa"/>
          </w:tcPr>
          <w:p w14:paraId="373E6AA4" w14:textId="652EC73B"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Motile bacteria</w:t>
            </w:r>
          </w:p>
        </w:tc>
        <w:tc>
          <w:tcPr>
            <w:tcW w:w="2337" w:type="dxa"/>
          </w:tcPr>
          <w:p w14:paraId="708DF73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w:t>
            </w:r>
          </w:p>
        </w:tc>
        <w:tc>
          <w:tcPr>
            <w:tcW w:w="2338" w:type="dxa"/>
          </w:tcPr>
          <w:p w14:paraId="1151A01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03778BA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066A7A01" w14:textId="77777777" w:rsidTr="002A7246">
        <w:tc>
          <w:tcPr>
            <w:tcW w:w="2337" w:type="dxa"/>
          </w:tcPr>
          <w:p w14:paraId="584D2436" w14:textId="1193DEC2"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Yeasts</w:t>
            </w:r>
          </w:p>
        </w:tc>
        <w:tc>
          <w:tcPr>
            <w:tcW w:w="2337" w:type="dxa"/>
          </w:tcPr>
          <w:p w14:paraId="2272FDBE"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w:t>
            </w:r>
          </w:p>
        </w:tc>
        <w:tc>
          <w:tcPr>
            <w:tcW w:w="2338" w:type="dxa"/>
          </w:tcPr>
          <w:p w14:paraId="307D187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w:t>
            </w:r>
          </w:p>
        </w:tc>
        <w:tc>
          <w:tcPr>
            <w:tcW w:w="2338" w:type="dxa"/>
          </w:tcPr>
          <w:p w14:paraId="4A219C0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9.5</w:t>
            </w:r>
          </w:p>
        </w:tc>
      </w:tr>
    </w:tbl>
    <w:p w14:paraId="3DD72F36" w14:textId="77777777" w:rsidR="00F06D08" w:rsidRDefault="00F06D08" w:rsidP="003B1713">
      <w:pPr>
        <w:spacing w:line="360" w:lineRule="auto"/>
        <w:jc w:val="both"/>
        <w:rPr>
          <w:rFonts w:ascii="Times New Roman" w:hAnsi="Times New Roman" w:cs="Times New Roman"/>
          <w:sz w:val="24"/>
          <w:szCs w:val="24"/>
          <w:lang w:val="pt-PT"/>
        </w:rPr>
      </w:pPr>
    </w:p>
    <w:p w14:paraId="033B02F6" w14:textId="203C68C2" w:rsidR="00F06D08" w:rsidRPr="00921B59" w:rsidRDefault="00921B59" w:rsidP="003B17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921B59">
        <w:rPr>
          <w:rFonts w:ascii="Times New Roman" w:hAnsi="Times New Roman" w:cs="Times New Roman"/>
          <w:sz w:val="24"/>
          <w:szCs w:val="24"/>
          <w:lang w:val="en-US"/>
        </w:rPr>
        <w:t xml:space="preserve">he analysis of urinary sediment in this study revealed that leukocytes were the most frequent element, present in 47.6% of the samples with an intensity of 3+. This finding reflects the typical profile of urinary tract infection (UTI), as the presence of leukocytes indicates the host’s inflammatory response to bacterial invasion </w:t>
      </w:r>
      <w:r w:rsidR="00387CB6">
        <w:rPr>
          <w:rFonts w:ascii="Times New Roman" w:hAnsi="Times New Roman" w:cs="Times New Roman"/>
          <w:sz w:val="24"/>
          <w:szCs w:val="24"/>
          <w:lang w:val="pt-PT"/>
        </w:rPr>
        <w:fldChar w:fldCharType="begin">
          <w:fldData xml:space="preserve">PEVuZE5vdGU+PENpdGU+PEF1dGhvcj5OZ29uZzwvQXV0aG9yPjxZZWFyPjIwMjE8L1llYXI+PFJl
Y051bT40ODY8L1JlY051bT48RGlzcGxheVRleHQ+KE5nb25nIGV0IGFsLiwgMjAyMSk8L0Rpc3Bs
YXlUZXh0PjxyZWNvcmQ+PHJlYy1udW1iZXI+NDg2PC9yZWMtbnVtYmVyPjxmb3JlaWduLWtleXM+
PGtleSBhcHA9IkVOIiBkYi1pZD0iMDB2dnJlMHptc2VycnBld3I5YTV0d3B6ZTlwYXN2cmF2cnBh
IiB0aW1lc3RhbXA9IjE3NzQ2NDI5NTMiPjQ4Njwva2V5PjwvZm9yZWlnbi1rZXlzPjxyZWYtdHlw
ZSBuYW1lPSJKb3VybmFsIEFydGljbGUiPjE3PC9yZWYtdHlwZT48Y29udHJpYnV0b3JzPjxhdXRo
b3JzPjxhdXRob3I+TmdvbmcsIEkuIE4uPC9hdXRob3I+PGF1dGhvcj5GcnUtQ2hvLCBKLjwvYXV0
aG9yPjxhdXRob3I+WXVuZywgTS4gQS48L2F1dGhvcj48YXV0aG9yPkFrb2FjaGVyZSwgSi4gSy4g
VC48L2F1dGhvcj48L2F1dGhvcnM+PC9jb250cmlidXRvcnM+PGF1dGgtYWRkcmVzcz5EZXBhcnRt
ZW50IG9mIE1pY3JvYmlvbG9neSBhbmQgUGFyYXNpdG9sb2d5LCBGYWN1bHR5IG9mIFNjaWVuY2Us
IFVuaXZlcnNpdHkgb2YgQnVlYSwgU291dGggV2VzdCBSZWdpb24sIEJ1ZWEsIENhbWVyb29uLiYj
eEQ7RGVwYXJ0bWVudCBvZiBNaWNyb2Jpb2xvZ3kgYW5kIFBhcmFzaXRvbG9neSwgRmFjdWx0eSBv
ZiBTY2llbmNlLCBVbml2ZXJzaXR5IG9mIEJ1ZWEsIFNvdXRoIFdlc3QgUmVnaW9uLCBCdWVhLCBD
YW1lcm9vbi4gamFrb2FjaGVyZUB5YWhvby5jb20uPC9hdXRoLWFkZHJlc3M+PHRpdGxlcz48dGl0
bGU+UHJldmFsZW5jZSwgYW50aW1pY3JvYmlhbCBzdXNjZXB0aWJpbGl0eSBwYXR0ZXJuIGFuZCBh
c3NvY2lhdGVkIHJpc2sgZmFjdG9ycyBmb3IgdXJpbmFyeSB0cmFjdCBpbmZlY3Rpb25zIGluIHBy
ZWduYW50IHdvbWVuIGF0dGVuZGluZyBBTkMgaW4gc29tZSBpbnRlZ3JhdGVkIGhlYWx0aCBjZW50
ZXJzIGluIHRoZSBCdWVhIEhlYWx0aCBEaXN0cmljdDwvdGl0bGU+PHNlY29uZGFyeS10aXRsZT5C
TUMgUHJlZ25hbmN5IENoaWxkYmlydGg8L3NlY29uZGFyeS10aXRsZT48L3RpdGxlcz48cGVyaW9k
aWNhbD48ZnVsbC10aXRsZT5CTUMgUHJlZ25hbmN5IENoaWxkYmlydGg8L2Z1bGwtdGl0bGU+PC9w
ZXJpb2RpY2FsPjxwYWdlcz42NzM8L3BhZ2VzPjx2b2x1bWU+MjE8L3ZvbHVtZT48bnVtYmVyPjE8
L251bWJlcj48ZWRpdGlvbj4yMDIxMTAwNDwvZWRpdGlvbj48a2V5d29yZHM+PGtleXdvcmQ+QWR1
bHQ8L2tleXdvcmQ+PGtleXdvcmQ+QW1idWxhdG9yeSBDYXJlIEZhY2lsaXRpZXM8L2tleXdvcmQ+
PGtleXdvcmQ+QmFjdGVyaWEvaXNvbGF0aW9uICZhbXA7IHB1cmlmaWNhdGlvbjwva2V5d29yZD48
a2V5d29yZD5DYW1lcm9vbi9lcGlkZW1pb2xvZ3k8L2tleXdvcmQ+PGtleXdvcmQ+Q3Jvc3MtU2Vj
dGlvbmFsIFN0dWRpZXM8L2tleXdvcmQ+PGtleXdvcmQ+RmVtYWxlPC9rZXl3b3JkPjxrZXl3b3Jk
Pkh1bWFuczwva2V5d29yZD48a2V5d29yZD5NaWNyb2JpYWwgU2Vuc2l0aXZpdHkgVGVzdHM8L2tl
eXdvcmQ+PGtleXdvcmQ+UHJlZ25hbmN5PC9rZXl3b3JkPjxrZXl3b3JkPlByZWduYW5jeSBDb21w
bGljYXRpb25zLCBJbmZlY3Rpb3VzL2RpYWdub3Npcy8qZXBpZGVtaW9sb2d5LyptaWNyb2Jpb2xv
Z3k8L2tleXdvcmQ+PGtleXdvcmQ+KlByZW5hdGFsIENhcmU8L2tleXdvcmQ+PGtleXdvcmQ+UHJl
dmFsZW5jZTwva2V5d29yZD48a2V5d29yZD5SaXNrIEZhY3RvcnM8L2tleXdvcmQ+PGtleXdvcmQ+
U3VydmV5cyBhbmQgUXVlc3Rpb25uYWlyZXM8L2tleXdvcmQ+PGtleXdvcmQ+VXJpbmFseXNpcy9t
ZXRob2RzPC9rZXl3b3JkPjxrZXl3b3JkPlVyaW5hcnkgVHJhY3QgSW5mZWN0aW9ucy9kaWFnbm9z
aXMvKmVwaWRlbWlvbG9neS8qbWljcm9iaW9sb2d5PC9rZXl3b3JkPjxrZXl3b3JkPkFudGliaW90
aWMgc3VzY2VwdGliaWxpdHk8L2tleXdvcmQ+PGtleXdvcmQ+Umlza3MgZmFjdG9yczwva2V5d29y
ZD48a2V5d29yZD5VcmluYXJ5IHRyYWN0IGluZmVjdGlvbjwva2V5d29yZD48L2tleXdvcmRzPjxk
YXRlcz48eWVhcj4yMDIxPC95ZWFyPjxwdWItZGF0ZXM+PGRhdGU+T2N0IDQ8L2RhdGU+PC9wdWIt
ZGF0ZXM+PC9kYXRlcz48aXNibj4xNDcxLTIzOTMgKEVsZWN0cm9uaWMpJiN4RDsxNDcxLTIzOTMg
KExpbmtpbmcpPC9pc2JuPjxhY2Nlc3Npb24tbnVtPjM0NjA3NTcyPC9hY2Nlc3Npb24tbnVtPjx1
cmxzPjxyZWxhdGVkLXVybHM+PHVybD5odHRwczovL3d3dy5uY2JpLm5sbS5uaWguZ292L3B1Ym1l
ZC8zNDYwNzU3MjwvdXJsPjwvcmVsYXRlZC11cmxzPjwvdXJscz48Y3VzdG9tMT5UaGUgYXV0aG9y
cyBkZWNsYXJlZCB0aGF0IHRoZXkgaGFkIG5vIGNvbXBldGluZyBpbnRlcmVzdHMuPC9jdXN0b20x
PjxjdXN0b20yPlBNQzg0ODkwODk8L2N1c3RvbTI+PGVsZWN0cm9uaWMtcmVzb3VyY2UtbnVtPjEw
LjExODYvczEyODg0LTAyMS0wNDE0Mi00PC9lbGVjdHJvbmljLXJlc291cmNlLW51bT48cmVtb3Rl
LWRhdGFiYXNlLW5hbWU+TWVkbGluZTwvcmVtb3RlLWRhdGFiYXNlLW5hbWU+PHJlbW90ZS1kYXRh
YmFzZS1wcm92aWRlcj5OTE08L3JlbW90ZS1kYXRhYmFzZS1wcm92aWRlcj48L3JlY29yZD48L0Np
dGU+PC9FbmROb3RlPgB=
</w:fldData>
        </w:fldChar>
      </w:r>
      <w:r w:rsidR="00387CB6" w:rsidRPr="00921B59">
        <w:rPr>
          <w:rFonts w:ascii="Times New Roman" w:hAnsi="Times New Roman" w:cs="Times New Roman"/>
          <w:sz w:val="24"/>
          <w:szCs w:val="24"/>
          <w:lang w:val="en-US"/>
        </w:rPr>
        <w:instrText xml:space="preserve"> ADDIN EN.CITE </w:instrText>
      </w:r>
      <w:r w:rsidR="00387CB6">
        <w:rPr>
          <w:rFonts w:ascii="Times New Roman" w:hAnsi="Times New Roman" w:cs="Times New Roman"/>
          <w:sz w:val="24"/>
          <w:szCs w:val="24"/>
          <w:lang w:val="pt-PT"/>
        </w:rPr>
        <w:fldChar w:fldCharType="begin">
          <w:fldData xml:space="preserve">PEVuZE5vdGU+PENpdGU+PEF1dGhvcj5OZ29uZzwvQXV0aG9yPjxZZWFyPjIwMjE8L1llYXI+PFJl
Y051bT40ODY8L1JlY051bT48RGlzcGxheVRleHQ+KE5nb25nIGV0IGFsLiwgMjAyMSk8L0Rpc3Bs
YXlUZXh0PjxyZWNvcmQ+PHJlYy1udW1iZXI+NDg2PC9yZWMtbnVtYmVyPjxmb3JlaWduLWtleXM+
PGtleSBhcHA9IkVOIiBkYi1pZD0iMDB2dnJlMHptc2VycnBld3I5YTV0d3B6ZTlwYXN2cmF2cnBh
IiB0aW1lc3RhbXA9IjE3NzQ2NDI5NTMiPjQ4Njwva2V5PjwvZm9yZWlnbi1rZXlzPjxyZWYtdHlw
ZSBuYW1lPSJKb3VybmFsIEFydGljbGUiPjE3PC9yZWYtdHlwZT48Y29udHJpYnV0b3JzPjxhdXRo
b3JzPjxhdXRob3I+TmdvbmcsIEkuIE4uPC9hdXRob3I+PGF1dGhvcj5GcnUtQ2hvLCBKLjwvYXV0
aG9yPjxhdXRob3I+WXVuZywgTS4gQS48L2F1dGhvcj48YXV0aG9yPkFrb2FjaGVyZSwgSi4gSy4g
VC48L2F1dGhvcj48L2F1dGhvcnM+PC9jb250cmlidXRvcnM+PGF1dGgtYWRkcmVzcz5EZXBhcnRt
ZW50IG9mIE1pY3JvYmlvbG9neSBhbmQgUGFyYXNpdG9sb2d5LCBGYWN1bHR5IG9mIFNjaWVuY2Us
IFVuaXZlcnNpdHkgb2YgQnVlYSwgU291dGggV2VzdCBSZWdpb24sIEJ1ZWEsIENhbWVyb29uLiYj
eEQ7RGVwYXJ0bWVudCBvZiBNaWNyb2Jpb2xvZ3kgYW5kIFBhcmFzaXRvbG9neSwgRmFjdWx0eSBv
ZiBTY2llbmNlLCBVbml2ZXJzaXR5IG9mIEJ1ZWEsIFNvdXRoIFdlc3QgUmVnaW9uLCBCdWVhLCBD
YW1lcm9vbi4gamFrb2FjaGVyZUB5YWhvby5jb20uPC9hdXRoLWFkZHJlc3M+PHRpdGxlcz48dGl0
bGU+UHJldmFsZW5jZSwgYW50aW1pY3JvYmlhbCBzdXNjZXB0aWJpbGl0eSBwYXR0ZXJuIGFuZCBh
c3NvY2lhdGVkIHJpc2sgZmFjdG9ycyBmb3IgdXJpbmFyeSB0cmFjdCBpbmZlY3Rpb25zIGluIHBy
ZWduYW50IHdvbWVuIGF0dGVuZGluZyBBTkMgaW4gc29tZSBpbnRlZ3JhdGVkIGhlYWx0aCBjZW50
ZXJzIGluIHRoZSBCdWVhIEhlYWx0aCBEaXN0cmljdDwvdGl0bGU+PHNlY29uZGFyeS10aXRsZT5C
TUMgUHJlZ25hbmN5IENoaWxkYmlydGg8L3NlY29uZGFyeS10aXRsZT48L3RpdGxlcz48cGVyaW9k
aWNhbD48ZnVsbC10aXRsZT5CTUMgUHJlZ25hbmN5IENoaWxkYmlydGg8L2Z1bGwtdGl0bGU+PC9w
ZXJpb2RpY2FsPjxwYWdlcz42NzM8L3BhZ2VzPjx2b2x1bWU+MjE8L3ZvbHVtZT48bnVtYmVyPjE8
L251bWJlcj48ZWRpdGlvbj4yMDIxMTAwNDwvZWRpdGlvbj48a2V5d29yZHM+PGtleXdvcmQ+QWR1
bHQ8L2tleXdvcmQ+PGtleXdvcmQ+QW1idWxhdG9yeSBDYXJlIEZhY2lsaXRpZXM8L2tleXdvcmQ+
PGtleXdvcmQ+QmFjdGVyaWEvaXNvbGF0aW9uICZhbXA7IHB1cmlmaWNhdGlvbjwva2V5d29yZD48
a2V5d29yZD5DYW1lcm9vbi9lcGlkZW1pb2xvZ3k8L2tleXdvcmQ+PGtleXdvcmQ+Q3Jvc3MtU2Vj
dGlvbmFsIFN0dWRpZXM8L2tleXdvcmQ+PGtleXdvcmQ+RmVtYWxlPC9rZXl3b3JkPjxrZXl3b3Jk
Pkh1bWFuczwva2V5d29yZD48a2V5d29yZD5NaWNyb2JpYWwgU2Vuc2l0aXZpdHkgVGVzdHM8L2tl
eXdvcmQ+PGtleXdvcmQ+UHJlZ25hbmN5PC9rZXl3b3JkPjxrZXl3b3JkPlByZWduYW5jeSBDb21w
bGljYXRpb25zLCBJbmZlY3Rpb3VzL2RpYWdub3Npcy8qZXBpZGVtaW9sb2d5LyptaWNyb2Jpb2xv
Z3k8L2tleXdvcmQ+PGtleXdvcmQ+KlByZW5hdGFsIENhcmU8L2tleXdvcmQ+PGtleXdvcmQ+UHJl
dmFsZW5jZTwva2V5d29yZD48a2V5d29yZD5SaXNrIEZhY3RvcnM8L2tleXdvcmQ+PGtleXdvcmQ+
U3VydmV5cyBhbmQgUXVlc3Rpb25uYWlyZXM8L2tleXdvcmQ+PGtleXdvcmQ+VXJpbmFseXNpcy9t
ZXRob2RzPC9rZXl3b3JkPjxrZXl3b3JkPlVyaW5hcnkgVHJhY3QgSW5mZWN0aW9ucy9kaWFnbm9z
aXMvKmVwaWRlbWlvbG9neS8qbWljcm9iaW9sb2d5PC9rZXl3b3JkPjxrZXl3b3JkPkFudGliaW90
aWMgc3VzY2VwdGliaWxpdHk8L2tleXdvcmQ+PGtleXdvcmQ+Umlza3MgZmFjdG9yczwva2V5d29y
ZD48a2V5d29yZD5VcmluYXJ5IHRyYWN0IGluZmVjdGlvbjwva2V5d29yZD48L2tleXdvcmRzPjxk
YXRlcz48eWVhcj4yMDIxPC95ZWFyPjxwdWItZGF0ZXM+PGRhdGU+T2N0IDQ8L2RhdGU+PC9wdWIt
ZGF0ZXM+PC9kYXRlcz48aXNibj4xNDcxLTIzOTMgKEVsZWN0cm9uaWMpJiN4RDsxNDcxLTIzOTMg
KExpbmtpbmcpPC9pc2JuPjxhY2Nlc3Npb24tbnVtPjM0NjA3NTcyPC9hY2Nlc3Npb24tbnVtPjx1
cmxzPjxyZWxhdGVkLXVybHM+PHVybD5odHRwczovL3d3dy5uY2JpLm5sbS5uaWguZ292L3B1Ym1l
ZC8zNDYwNzU3MjwvdXJsPjwvcmVsYXRlZC11cmxzPjwvdXJscz48Y3VzdG9tMT5UaGUgYXV0aG9y
cyBkZWNsYXJlZCB0aGF0IHRoZXkgaGFkIG5vIGNvbXBldGluZyBpbnRlcmVzdHMuPC9jdXN0b20x
PjxjdXN0b20yPlBNQzg0ODkwODk8L2N1c3RvbTI+PGVsZWN0cm9uaWMtcmVzb3VyY2UtbnVtPjEw
LjExODYvczEyODg0LTAyMS0wNDE0Mi00PC9lbGVjdHJvbmljLXJlc291cmNlLW51bT48cmVtb3Rl
LWRhdGFiYXNlLW5hbWU+TWVkbGluZTwvcmVtb3RlLWRhdGFiYXNlLW5hbWU+PHJlbW90ZS1kYXRh
YmFzZS1wcm92aWRlcj5OTE08L3JlbW90ZS1kYXRhYmFzZS1wcm92aWRlcj48L3JlY29yZD48L0Np
dGU+PC9FbmROb3RlPgB=
</w:fldData>
        </w:fldChar>
      </w:r>
      <w:r w:rsidR="00387CB6" w:rsidRPr="00921B59">
        <w:rPr>
          <w:rFonts w:ascii="Times New Roman" w:hAnsi="Times New Roman" w:cs="Times New Roman"/>
          <w:sz w:val="24"/>
          <w:szCs w:val="24"/>
          <w:lang w:val="en-US"/>
        </w:rPr>
        <w:instrText xml:space="preserve"> ADDIN EN.CITE.DATA </w:instrText>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end"/>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Ngong et al., 2021)</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w:t>
      </w:r>
    </w:p>
    <w:p w14:paraId="09ED50C4" w14:textId="1606A1EA" w:rsidR="00F06D08" w:rsidRPr="00921B59" w:rsidRDefault="00921B59" w:rsidP="003B1713">
      <w:pPr>
        <w:spacing w:line="360" w:lineRule="auto"/>
        <w:jc w:val="both"/>
        <w:rPr>
          <w:rFonts w:ascii="Times New Roman" w:hAnsi="Times New Roman" w:cs="Times New Roman"/>
          <w:sz w:val="24"/>
          <w:szCs w:val="24"/>
          <w:lang w:val="en-US"/>
        </w:rPr>
      </w:pPr>
      <w:r w:rsidRPr="00921B59">
        <w:rPr>
          <w:rFonts w:ascii="Times New Roman" w:hAnsi="Times New Roman" w:cs="Times New Roman"/>
          <w:sz w:val="24"/>
          <w:szCs w:val="24"/>
          <w:lang w:val="en-US"/>
        </w:rPr>
        <w:lastRenderedPageBreak/>
        <w:t>The detection of epithelial cells in 23.8%, with an intensity of 2+, indicates urinary epithelial shedding, a phenomenon common in urinary infections and inflammatory processes, which may also reflect</w:t>
      </w:r>
      <w:r w:rsidR="003C7926">
        <w:rPr>
          <w:rFonts w:ascii="Times New Roman" w:hAnsi="Times New Roman" w:cs="Times New Roman"/>
          <w:sz w:val="24"/>
          <w:szCs w:val="24"/>
          <w:lang w:val="en-US"/>
        </w:rPr>
        <w:t xml:space="preserve"> </w:t>
      </w:r>
      <w:r w:rsidRPr="00921B59">
        <w:rPr>
          <w:rFonts w:ascii="Times New Roman" w:hAnsi="Times New Roman" w:cs="Times New Roman"/>
          <w:sz w:val="24"/>
          <w:szCs w:val="24"/>
          <w:lang w:val="en-US"/>
        </w:rPr>
        <w:t>contamination</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921B59">
        <w:rPr>
          <w:rFonts w:ascii="Times New Roman" w:hAnsi="Times New Roman" w:cs="Times New Roman"/>
          <w:sz w:val="24"/>
          <w:szCs w:val="24"/>
          <w:lang w:val="en-US"/>
        </w:rPr>
        <w:instrText xml:space="preserve"> ADDIN EN.CITE &lt;EndNote&gt;&lt;Cite&gt;&lt;Author&gt;Orji&lt;/Author&gt;&lt;Year&gt;2022&lt;/Year&gt;&lt;RecNum&gt;502&lt;/RecNum&gt;&lt;DisplayText&gt;(Orji et al., 2022)&lt;/DisplayText&gt;&lt;record&gt;&lt;rec-number&gt;502&lt;/rec-number&gt;&lt;foreign-keys&gt;&lt;key app="EN" db-id="00vvre0zmserrpewr9a5twpze9pasvravrpa" timestamp="1774643091"&gt;502&lt;/key&gt;&lt;/foreign-keys&gt;&lt;ref-type name="Journal Article"&gt;17&lt;/ref-type&gt;&lt;contributors&gt;&lt;authors&gt;&lt;author&gt;Orji, O.&lt;/author&gt;&lt;author&gt;Dlamini, Z.&lt;/author&gt;&lt;author&gt;Wise, A. J.&lt;/author&gt;&lt;/authors&gt;&lt;/contributors&gt;&lt;auth-address&gt;Department of Obstetrics and Gynaecology, Faculty of Health Sciences, University of the Witwatersrand, Johannesburg, South Africa.&lt;/auth-address&gt;&lt;titles&gt;&lt;title&gt;Urinary bacterial profile and antibiotic susceptibility pattern among pregnant women in Rahima Moosa Mother and Child Hospital, Johannesburg&lt;/title&gt;&lt;secondary-title&gt;S Afr J Infect Dis&lt;/secondary-title&gt;&lt;/titles&gt;&lt;periodical&gt;&lt;full-title&gt;S Afr J Infect Dis&lt;/full-title&gt;&lt;/periodical&gt;&lt;pages&gt;343&lt;/pages&gt;&lt;volume&gt;37&lt;/volume&gt;&lt;number&gt;1&lt;/number&gt;&lt;edition&gt;20220128&lt;/edition&gt;&lt;keywords&gt;&lt;keyword&gt;Uti&lt;/keyword&gt;&lt;keyword&gt;pathogen&lt;/keyword&gt;&lt;keyword&gt;pregnancy&lt;/keyword&gt;&lt;keyword&gt;sensitivity&lt;/keyword&gt;&lt;keyword&gt;sensitivity and culture&lt;/keyword&gt;&lt;keyword&gt;urine microscopy&lt;/keyword&gt;&lt;/keywords&gt;&lt;dates&gt;&lt;year&gt;2022&lt;/year&gt;&lt;/dates&gt;&lt;isbn&gt;2313-1810 (Electronic)&amp;#xD;2312-0053 (Print)&amp;#xD;2312-0053 (Linking)&lt;/isbn&gt;&lt;accession-num&gt;35169587&lt;/accession-num&gt;&lt;urls&gt;&lt;related-urls&gt;&lt;url&gt;https://www.ncbi.nlm.nih.gov/pubmed/35169587&lt;/url&gt;&lt;/related-urls&gt;&lt;/urls&gt;&lt;custom1&gt;The authors declare that they have no financial or personal relationships that may have inappropriately influenced them in writing this article.&lt;/custom1&gt;&lt;custom2&gt;PMC8832018&lt;/custom2&gt;&lt;electronic-resource-num&gt;10.4102/sajid.v37i1.343&lt;/electronic-resource-num&gt;&lt;remote-database-name&gt;PubMed-not-MEDLINE&lt;/remote-database-name&gt;&lt;remote-database-provider&gt;NLM&lt;/remote-database-provider&gt;&lt;/record&gt;&lt;/Cite&gt;&lt;/EndNote&gt;</w:instrText>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Orji et al., 2022)</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 xml:space="preserve">. </w:t>
      </w:r>
      <w:r w:rsidRPr="00921B59">
        <w:rPr>
          <w:rFonts w:ascii="Times New Roman" w:hAnsi="Times New Roman" w:cs="Times New Roman"/>
          <w:sz w:val="24"/>
          <w:szCs w:val="24"/>
          <w:lang w:val="en-US"/>
        </w:rPr>
        <w:t>Motile bacteria, found in 19.0%, further support the presence of active pathogenic agents, particularly Escherichia coli, the most prevalent UTI pathogen in Sub-Saharan Africa</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921B59">
        <w:rPr>
          <w:rFonts w:ascii="Times New Roman" w:hAnsi="Times New Roman" w:cs="Times New Roman"/>
          <w:sz w:val="24"/>
          <w:szCs w:val="24"/>
          <w:lang w:val="en-US"/>
        </w:rPr>
        <w:instrText xml:space="preserve"> ADDIN EN.CITE &lt;EndNote&gt;&lt;Cite&gt;&lt;Author&gt;Mchami&lt;/Author&gt;&lt;Year&gt;2022&lt;/Year&gt;&lt;RecNum&gt;506&lt;/RecNum&gt;&lt;DisplayText&gt;(Mchami, 2022)&lt;/DisplayText&gt;&lt;record&gt;&lt;rec-number&gt;506&lt;/rec-number&gt;&lt;foreign-keys&gt;&lt;key app="EN" db-id="00vvre0zmserrpewr9a5twpze9pasvravrpa" timestamp="1774647609"&gt;506&lt;/key&gt;&lt;/foreign-keys&gt;&lt;ref-type name="Journal Article"&gt;17&lt;/ref-type&gt;&lt;contributors&gt;&lt;authors&gt;&lt;author&gt;Beda John Mwang&amp;apos;onde  and Josefine Innocent Mchami&lt;/author&gt;&lt;/authors&gt;&lt;/contributors&gt;&lt;titles&gt;&lt;title&gt;The aetiology and prevalence of urinary tract infections in Sub-Saharan Africa: a Systematic Review&lt;/title&gt;&lt;secondary-title&gt;Journal Health Biol Sci.&lt;/secondary-title&gt;&lt;/titles&gt;&lt;periodical&gt;&lt;full-title&gt;Journal Health Biol Sci.&lt;/full-title&gt;&lt;/periodical&gt;&lt;pages&gt;7&lt;/pages&gt;&lt;section&gt;103&lt;/section&gt;&lt;dates&gt;&lt;year&gt;2022&lt;/year&gt;&lt;/dates&gt;&lt;urls&gt;&lt;/urls&gt;&lt;electronic-resource-num&gt;10.12662/2317-3206jhbs.v10i1.4501.p1-7.2022&lt;/electronic-resource-num&gt;&lt;/record&gt;&lt;/Cite&gt;&lt;/EndNote&gt;</w:instrText>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Mchami, 2022)</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w:t>
      </w:r>
    </w:p>
    <w:p w14:paraId="704027EC" w14:textId="522AB2C7" w:rsidR="00F06D08" w:rsidRPr="00577A1A" w:rsidRDefault="00577A1A" w:rsidP="003B1713">
      <w:pPr>
        <w:spacing w:line="360" w:lineRule="auto"/>
        <w:jc w:val="both"/>
        <w:rPr>
          <w:rFonts w:ascii="Times New Roman" w:hAnsi="Times New Roman" w:cs="Times New Roman"/>
          <w:sz w:val="24"/>
          <w:szCs w:val="24"/>
          <w:lang w:val="en-US"/>
        </w:rPr>
      </w:pPr>
      <w:r w:rsidRPr="00577A1A">
        <w:rPr>
          <w:rFonts w:ascii="Times New Roman" w:hAnsi="Times New Roman" w:cs="Times New Roman"/>
          <w:sz w:val="24"/>
          <w:szCs w:val="24"/>
          <w:lang w:val="en-US"/>
        </w:rPr>
        <w:t>The presence of yeasts in 9.5% of the samples suggests the possibility of urinary fungal infections, which, although less frequent than bacterial infections, can occur in pregnant women, immunocompromised individuals, or following recent antibiotic use</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577A1A">
        <w:rPr>
          <w:rFonts w:ascii="Times New Roman" w:hAnsi="Times New Roman" w:cs="Times New Roman"/>
          <w:sz w:val="24"/>
          <w:szCs w:val="24"/>
          <w:lang w:val="en-US"/>
        </w:rPr>
        <w:instrText xml:space="preserve"> ADDIN EN.CITE &lt;EndNote&gt;&lt;Cite&gt;&lt;Author&gt;Fernandes&lt;/Author&gt;&lt;Year&gt;2026&lt;/Year&gt;&lt;RecNum&gt;497&lt;/RecNum&gt;&lt;DisplayText&gt;(Fernandes, 2026)&lt;/DisplayText&gt;&lt;record&gt;&lt;rec-number&gt;497&lt;/rec-number&gt;&lt;foreign-keys&gt;&lt;key app="EN" db-id="00vvre0zmserrpewr9a5twpze9pasvravrpa" timestamp="1774643051"&gt;497&lt;/key&gt;&lt;/foreign-keys&gt;&lt;ref-type name="Journal Article"&gt;17&lt;/ref-type&gt;&lt;contributors&gt;&lt;authors&gt;&lt;author&gt;Fernandes, Luciano Scher&lt;/author&gt;&lt;/authors&gt;&lt;/contributors&gt;&lt;titles&gt;&lt;title&gt;InfecÇÕes UrinÁrias Recorrentes Em Mulheres&lt;/title&gt;&lt;secondary-title&gt;Periódicos Brasil. Pesquisa Científica&lt;/secondary-title&gt;&lt;/titles&gt;&lt;periodical&gt;&lt;full-title&gt;Periódicos Brasil. Pesquisa Científica&lt;/full-title&gt;&lt;/periodical&gt;&lt;pages&gt;399-416&lt;/pages&gt;&lt;volume&gt;5&lt;/volume&gt;&lt;number&gt;1&lt;/number&gt;&lt;section&gt;399&lt;/section&gt;&lt;dates&gt;&lt;year&gt;2026&lt;/year&gt;&lt;/dates&gt;&lt;isbn&gt;2674-9432&lt;/isbn&gt;&lt;urls&gt;&lt;/urls&gt;&lt;electronic-resource-num&gt;10.36557/2674-9432.2026v5n1p399-416&lt;/electronic-resource-num&gt;&lt;/record&gt;&lt;/Cite&gt;&lt;/EndNote&gt;</w:instrText>
      </w:r>
      <w:r w:rsidR="00387CB6">
        <w:rPr>
          <w:rFonts w:ascii="Times New Roman" w:hAnsi="Times New Roman" w:cs="Times New Roman"/>
          <w:sz w:val="24"/>
          <w:szCs w:val="24"/>
          <w:lang w:val="pt-PT"/>
        </w:rPr>
        <w:fldChar w:fldCharType="separate"/>
      </w:r>
      <w:r w:rsidR="00387CB6" w:rsidRPr="00577A1A">
        <w:rPr>
          <w:rFonts w:ascii="Times New Roman" w:hAnsi="Times New Roman" w:cs="Times New Roman"/>
          <w:noProof/>
          <w:sz w:val="24"/>
          <w:szCs w:val="24"/>
          <w:lang w:val="en-US"/>
        </w:rPr>
        <w:t>(Fernandes, 2026)</w:t>
      </w:r>
      <w:r w:rsidR="00387CB6">
        <w:rPr>
          <w:rFonts w:ascii="Times New Roman" w:hAnsi="Times New Roman" w:cs="Times New Roman"/>
          <w:sz w:val="24"/>
          <w:szCs w:val="24"/>
          <w:lang w:val="pt-PT"/>
        </w:rPr>
        <w:fldChar w:fldCharType="end"/>
      </w:r>
      <w:r w:rsidR="00F06D08" w:rsidRPr="00577A1A">
        <w:rPr>
          <w:rFonts w:ascii="Times New Roman" w:hAnsi="Times New Roman" w:cs="Times New Roman"/>
          <w:sz w:val="24"/>
          <w:szCs w:val="24"/>
          <w:lang w:val="en-US"/>
        </w:rPr>
        <w:t xml:space="preserve">. </w:t>
      </w:r>
      <w:r w:rsidRPr="00577A1A">
        <w:rPr>
          <w:rFonts w:ascii="Times New Roman" w:hAnsi="Times New Roman" w:cs="Times New Roman"/>
          <w:sz w:val="24"/>
          <w:szCs w:val="24"/>
          <w:lang w:val="en-US"/>
        </w:rPr>
        <w:t>These findings indicate that the studied group exhibits a higher occurrence of inflammatory or infectious processes, with leukocytes being the most sensitive marker for identifying urinary tract inflammatory responses</w:t>
      </w:r>
      <w:r w:rsidR="00F06D08" w:rsidRPr="00577A1A">
        <w:rPr>
          <w:rFonts w:ascii="Times New Roman" w:hAnsi="Times New Roman" w:cs="Times New Roman"/>
          <w:sz w:val="24"/>
          <w:szCs w:val="24"/>
          <w:lang w:val="en-US"/>
        </w:rPr>
        <w:t>.</w:t>
      </w:r>
    </w:p>
    <w:p w14:paraId="424F4E33" w14:textId="54F2D6B3" w:rsidR="00F06D08" w:rsidRPr="00B00DF8" w:rsidRDefault="00B00DF8" w:rsidP="003B1713">
      <w:pPr>
        <w:spacing w:line="360" w:lineRule="auto"/>
        <w:jc w:val="both"/>
        <w:rPr>
          <w:rFonts w:ascii="Times New Roman" w:hAnsi="Times New Roman" w:cs="Times New Roman"/>
          <w:sz w:val="24"/>
          <w:szCs w:val="24"/>
          <w:lang w:val="en-US"/>
        </w:rPr>
      </w:pPr>
      <w:r w:rsidRPr="00B00DF8">
        <w:rPr>
          <w:rFonts w:ascii="Times New Roman" w:hAnsi="Times New Roman" w:cs="Times New Roman"/>
          <w:sz w:val="24"/>
          <w:szCs w:val="24"/>
          <w:lang w:val="en-US"/>
        </w:rPr>
        <w:t>Studies conducted in Mozambique, Malawi, and Tanzania show similar patterns, where urinary sediment analysis serves as a rapid and effective tool for detecting UTIs and inflammation, particularly in resource-limited settings where urine culture may not be readily available</w:t>
      </w:r>
      <w:r w:rsidR="00387CB6" w:rsidRPr="00B00DF8">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LdW13ZW5kYSAmYW1wOyBTZW11LCAy
MDI1OyBNYXNvdWQgZXQgYWwuLCAyMDI0OyBOaGFtcG9zc2EgZXQgYWwuLCAyMDIzKTwvRGlzcGxh
eVRleHQ+PHJlY29yZD48cmVjLW51bWJlcj40OTg8L3JlYy1udW1iZXI+PGZvcmVpZ24ta2V5cz48
a2V5IGFwcD0iRU4iIGRiLWlkPSIwMHZ2cmUwem1zZXJycGV3cjlhNXR3cHplOXBhc3ZyYXZycGEi
IHRpbWVzdGFtcD0iMTc3NDY0MzA2MCI+NDk4PC9rZXk+PC9mb3JlaWduLWtleXM+PHJlZi10eXBl
IG5hbWU9IkpvdXJuYWwgQXJ0aWNsZSI+MTc8L3JlZi10eXBlPjxjb250cmlidXRvcnM+PGF1dGhv
cnM+PGF1dGhvcj5OaGFtcG9zc2EsIFRhY2lsdGE8L2F1dGhvcj48YXV0aG9yPk11bmd1YW1iZSwg
S2jDoXRpYTwvYXV0aG9yPjxhdXRob3I+Q2hhdXF1ZSwgQ8OpbGlhPC9hdXRob3I+PGF1dGhvcj5D
aGl2YW5ndWUsIE1hcml6YTwvYXV0aG9yPjxhdXRob3I+TWF6dXplLCBNYXVyYTwvYXV0aG9yPjxh
dXRob3I+TWVuZGVzLCBBbmV0ZTwvYXV0aG9yPjxhdXRob3I+R2FyY2lhLU90ZXJvLCBMYXVyYTwv
YXV0aG9yPjxhdXRob3I+R29uemFsZXosIFJhcXVlbDwvYXV0aG9yPjxhdXRob3I+U2V2ZW5lLCBF
c3BlcmFuw6dhPC9hdXRob3I+PGF1dGhvcj5NZW5lbmRleiwgQ2xhcmE8L2F1dGhvcj48YXV0aG9y
PlRvcnJlcywgTmV1c2E8L2F1dGhvcj48L2F1dGhvcnM+PC9jb250cmlidXRvcnM+PHRpdGxlcz48
dGl0bGU+S25vd2xlZGdlIG9mIFByZWduYW50IFdvbWVuIGluIFJ1cmFsIE1vemFtYmlxdWUgb24g
Um91dGluZSBQcmFjdGljZXMgdG8gUHJldmVudCBhbmQgVHJlYXQgQ29tbW9uIENvbmRpdGlvbnMg
YXQgdGhlIEFudGVuYXRhbCBDYXJlIENsaW5pYzwvdGl0bGU+PHNlY29uZGFyeS10aXRsZT5PYnN0
ZXRyaWNzIGFuZCBHeW5lY29sb2d5IFJlc2VhcmNoPC9zZWNvbmRhcnktdGl0bGU+PC90aXRsZXM+
PHBlcmlvZGljYWw+PGZ1bGwtdGl0bGU+T2JzdGV0cmljcyBhbmQgR3luZWNvbG9neSBSZXNlYXJj
aDwvZnVsbC10aXRsZT48L3BlcmlvZGljYWw+PHZvbHVtZT4wNjwvdm9sdW1lPjxudW1iZXI+MDE8
L251bWJlcj48ZGF0ZXM+PHllYXI+MjAyMzwveWVhcj48L2RhdGVzPjxpc2JuPjI2Mzc0NTYwPC9p
c2JuPjx1cmxzPjwvdXJscz48ZWxlY3Ryb25pYy1yZXNvdXJjZS1udW0+MTAuMjY1MDIvb2dyMDEx
NzwvZWxlY3Ryb25pYy1yZXNvdXJjZS1udW0+PC9yZWNvcmQ+PC9DaXRlPjxDaXRlPjxBdXRob3I+
S3Vtd2VuZGE8L0F1dGhvcj48WWVhcj4yMDI1PC9ZZWFyPjxSZWNOdW0+NTA3PC9SZWNOdW0+PHJl
Y29yZD48cmVjLW51bWJlcj41MDc8L3JlYy1udW1iZXI+PGZvcmVpZ24ta2V5cz48a2V5IGFwcD0i
RU4iIGRiLWlkPSIwMHZ2cmUwem1zZXJycGV3cjlhNXR3cHplOXBhc3ZyYXZycGEiIHRpbWVzdGFt
cD0iMTc3NDY0ODAxNyI+NTA3PC9rZXk+PC9mb3JlaWduLWtleXM+PHJlZi10eXBlIG5hbWU9Ikpv
dXJuYWwgQXJ0aWNsZSI+MTc8L3JlZi10eXBlPjxjb250cmlidXRvcnM+PGF1dGhvcnM+PGF1dGhv
cj5LdW13ZW5kYSwgUC48L2F1dGhvcj48YXV0aG9yPlNlbXUsIFAuPC9hdXRob3I+PC9hdXRob3Jz
PjwvY29udHJpYnV0b3JzPjxhdXRoLWFkZHJlc3M+RGVwYXJ0bWVudCBvZiBCaW9tZWRpY2FsIFNj
aWVuY2VzLCBGYWN1bHR5IG9mIEhlYWx0aCBTY2llbmNlcywgTXp1enUgVW5pdmVyc2l0eSwgUHJp
dmF0ZSBCYWcgMjAxLCBMdXdpbmdhLCBNenV6dSAyLCBNYWxhd2kuIGt1bXdlbmRhLnBAbXp1bmku
YWMubXcuJiN4RDtEZXBhcnRtZW50IG9mIEJpb21lZGljYWwgU2NpZW5jZXMsIEZhY3VsdHkgb2Yg
SGVhbHRoIFNjaWVuY2VzLCBNenV6dSBVbml2ZXJzaXR5LCBQcml2YXRlIEJhZyAyMDEsIEx1d2lu
Z2EsIE16dXp1IDIsIE1hbGF3aS48L2F1dGgtYWRkcmVzcz48dGl0bGVzPjx0aXRsZT5DaGFyYWN0
ZXJpemF0aW9uIG9mIHVyaW5hcnkgdHJhY3QgaW5mZWN0aW9ucyBhbW9uZyBmZW1hbGVzIGF0IGEg
dGVydGlhcnkgaG9zcGl0YWwgaW4gTWFsYXdpOiBhIHJldHJvc3BlY3RpdmUgc3R1ZHk8L3RpdGxl
PjxzZWNvbmRhcnktdGl0bGU+Qk1DIEluZmVjdCBEaXM8L3NlY29uZGFyeS10aXRsZT48L3RpdGxl
cz48cGVyaW9kaWNhbD48ZnVsbC10aXRsZT5CTUMgSW5mZWN0IERpczwvZnVsbC10aXRsZT48L3Bl
cmlvZGljYWw+PHBhZ2VzPjQ2NjwvcGFnZXM+PHZvbHVtZT4yNTwvdm9sdW1lPjxudW1iZXI+MTwv
bnVtYmVyPjxlZGl0aW9uPjIwMjUwNDA1PC9lZGl0aW9uPjxrZXl3b3Jkcz48a2V5d29yZD5IdW1h
bnM8L2tleXdvcmQ+PGtleXdvcmQ+RmVtYWxlPC9rZXl3b3JkPjxrZXl3b3JkPlJldHJvc3BlY3Rp
dmUgU3R1ZGllczwva2V5d29yZD48a2V5d29yZD4qVXJpbmFyeSBUcmFjdCBJbmZlY3Rpb25zL2Vw
aWRlbWlvbG9neS9taWNyb2Jpb2xvZ3kvZHJ1ZyB0aGVyYXB5PC9rZXl3b3JkPjxrZXl3b3JkPk1h
bGF3aS9lcGlkZW1pb2xvZ3k8L2tleXdvcmQ+PGtleXdvcmQ+QWR1bHQ8L2tleXdvcmQ+PGtleXdv
cmQ+VGVydGlhcnkgQ2FyZSBDZW50ZXJzL3N0YXRpc3RpY3MgJmFtcDsgbnVtZXJpY2FsIGRhdGE8
L2tleXdvcmQ+PGtleXdvcmQ+TWlkZGxlIEFnZWQ8L2tleXdvcmQ+PGtleXdvcmQ+Q3Jvc3MtU2Vj
dGlvbmFsIFN0dWRpZXM8L2tleXdvcmQ+PGtleXdvcmQ+WW91bmcgQWR1bHQ8L2tleXdvcmQ+PGtl
eXdvcmQ+QWRvbGVzY2VudDwva2V5d29yZD48a2V5d29yZD5BbnRpLUJhY3RlcmlhbCBBZ2VudHMv
cGhhcm1hY29sb2d5L3RoZXJhcGV1dGljIHVzZTwva2V5d29yZD48a2V5d29yZD5NaWNyb2JpYWwg
U2Vuc2l0aXZpdHkgVGVzdHM8L2tleXdvcmQ+PGtleXdvcmQ+UHJldmFsZW5jZTwva2V5d29yZD48
a2V5d29yZD4qQmFjdGVyaWEvZHJ1ZyBlZmZlY3RzL2lzb2xhdGlvbiAmYW1wOyBwdXJpZmljYXRp
b24vY2xhc3NpZmljYXRpb248L2tleXdvcmQ+PGtleXdvcmQ+QWdlZDwva2V5d29yZD48a2V5d29y
ZD5BbnRpbWljcm9iaWFsIHJlc2lzdGFuY2U8L2tleXdvcmQ+PGtleXdvcmQ+RmVtYWxlczwva2V5
d29yZD48a2V5d29yZD5VcmluYXJ5IHRyYWN0IGluZmVjdGlvbnM8L2tleXdvcmQ+PGtleXdvcmQ+
VXJvcGF0aG9nZW5zPC9rZXl3b3JkPjwva2V5d29yZHM+PGRhdGVzPjx5ZWFyPjIwMjU8L3llYXI+
PHB1Yi1kYXRlcz48ZGF0ZT5BcHIgNTwvZGF0ZT48L3B1Yi1kYXRlcz48L2RhdGVzPjxpc2JuPjE0
NzEtMjMzNCAoRWxlY3Ryb25pYykmI3hEOzE0NzEtMjMzNCAoTGlua2luZyk8L2lzYm4+PGFjY2Vz
c2lvbi1udW0+NDAxODgwMzc8L2FjY2Vzc2lvbi1udW0+PHVybHM+PHJlbGF0ZWQtdXJscz48dXJs
Pmh0dHBzOi8vd3d3Lm5jYmkubmxtLm5paC5nb3YvcHVibWVkLzQwMTg4MDM3PC91cmw+PC9yZWxh
dGVkLXVybHM+PC91cmxzPjxjdXN0b20xPkRlY2xhcmF0aW9ucy4gRXRoaWNzIGFwcHJvdmFsIGFu
ZCBjb25zZW50IHRvIHBhcnRpY2lwYXRlOiBUaGlzIHN0dWR5IHdhcyBhcHByb3ZlZCBieSB0aGUg
TXp1enUgVW5pdmVyc2l0eSBGYWN1bHR5IG9mIEhlYWx0aCBTY2llbmNlcyBFdGhpY3MgUmV2aWV3
IENvbW1pdHRlZSAoRXRoaWNhbCBDbGVhcmFuY2UgTnVtYmVyIEZPSFMvUkVDLzIxLzAyOSkuIFRo
aXMgc3R1ZHkgd2FzIGNhcnJpZWQgb3V0IGluIGNvbXBsaWFuY2Ugd2l0aCB0aGUgSGVsc2lua2kg
ZGVjbGFyYXRpb24uIFBlcm1pc3Npb24gdG8gYWNjZXNzIHJhdyBkYXRhIHdhcyBncmFudGVkIGJ5
IHRoZSBab21iYSBDZW50cmFsIEhvc3BpdGFsIFJlc2VhcmNoIEV0aGljcyBSZXZpZXcgQ29tbWl0
dGVlLiBDb25zZW50IHRvIHBhcnRpY2lwYXRlIGluIHRoZSBzdHVkeSB3YXMgbm90IG9idGFpbmVk
IHNpbmNlIHRoaXMgd2FzIGEgcmV0cm9zcGVjdGl2ZSBzdHVkeSBkZWFsaW5nIHdpdGggcGF0aWVu
dCZhcG9zO3MgcmVjb3Jkcy4gTmV2ZXJ0aGVsZXNzLCB0aGUgcGF0aWVudCZhcG9zO3MgZGF0YSB3
YXMgYW5vbnltaXplZCB0aHJvdWdoIHRoZSB1c2Ugb2Ygc2VyaWFsIG51bWJlcnMuIENvbnNlbnQg
Zm9yIHB1YmxpY2F0aW9uOiBOb3QgQXBwbGljYWJsZS4gQ29tcGV0aW5nIGludGVyZXN0czogVGhl
IGF1dGhvcnMgZGVjbGFyZSBubyBjb21wZXRpbmcgaW50ZXJlc3RzLjwvY3VzdG9tMT48Y3VzdG9t
Mj5QTUMxMTk3MTg1OTwvY3VzdG9tMj48ZWxlY3Ryb25pYy1yZXNvdXJjZS1udW0+MTAuMTE4Ni9z
MTI4NzktMDI1LTEwODQyLTU8L2VsZWN0cm9uaWMtcmVzb3VyY2UtbnVtPjxyZW1vdGUtZGF0YWJh
c2UtbmFtZT5NZWRsaW5lPC9yZW1vdGUtZGF0YWJhc2UtbmFtZT48cmVtb3RlLWRhdGFiYXNlLXBy
b3ZpZGVyPk5MTTwvcmVtb3RlLWRhdGFiYXNlLXByb3ZpZGVyPjwvcmVjb3JkPjwvQ2l0ZT48Q2l0
ZT48QXV0aG9yPk1hc291ZDwvQXV0aG9yPjxZZWFyPjIwMjQ8L1llYXI+PFJlY051bT41MDE8L1Jl
Y051bT48cmVjb3JkPjxyZWMtbnVtYmVyPjUwMTwvcmVjLW51bWJlcj48Zm9yZWlnbi1rZXlzPjxr
ZXkgYXBwPSJFTiIgZGItaWQ9IjAwdnZyZTB6bXNlcnJwZXdyOWE1dHdwemU5cGFzdnJhdnJwYSIg
dGltZXN0YW1wPSIxNzc0NjQzMDgzIj41MDE8L2tleT48L2ZvcmVpZ24ta2V5cz48cmVmLXR5cGUg
bmFtZT0iSm91cm5hbCBBcnRpY2xlIj4xNzwvcmVmLXR5cGU+PGNvbnRyaWJ1dG9ycz48YXV0aG9y
cz48YXV0aG9yPk1hc291ZCwgU2FsaW0gUy48L2F1dGhvcj48YXV0aG9yPk1hamlnbywgTXRlYmU8
L2F1dGhvcj48YXV0aG9yPlNpbGFnbywgVml0dXM8L2F1dGhvcj48YXV0aG9yPkt1bmFtYmksIFBl
dGVyPC9hdXRob3I+PGF1dGhvcj5OeWF3YWxlLCBIZWxtdXQ8L2F1dGhvcj48YXV0aG9yPk1vcmVt
aSwgTnlhbWJ1cmE8L2F1dGhvcj48YXV0aG9yPktvbWJhLCBFcmljazwvYXV0aG9yPjxhdXRob3I+
TWdheWEsIEZhdXN0ZXIgWC48L2F1dGhvcj48YXV0aG9yPk1hZ2VtYmUsIEVtbWFudWVsPC9hdXRo
b3I+PGF1dGhvcj5NaXJhbWJvLCBNYXJpYW0gTS48L2F1dGhvcj48YXV0aG9yPk1zaGFuYSwgU3Rl
cGhlbiBFLjwvYXV0aG9yPjxhdXRob3I+TWF0ZWUsIE1lY2t5IElzYWFjPC9hdXRob3I+PC9hdXRo
b3JzPjwvY29udHJpYnV0b3JzPjx0aXRsZXM+PHRpdGxlPlV0aWxpdHkgb2YgZGlwc3RpY2sgdXJp
bmFseXNpcyBpbiB0aGUgZGlhZ25vc2lzIG9mIHVyaW5hcnkgdHJhY3QgaW5mZWN0aW9ucyBhbW9u
ZyBvdXRwYXRpZW50cyBpbiBNd2FuemEgYW5kIERhciBlcyBTYWxhYW0gcmVnaW9ucyBpbiBUYW56
YW5pYTwvdGl0bGU+PHNlY29uZGFyeS10aXRsZT5CdWxsZXRpbiBvZiB0aGUgTmF0aW9uYWwgUmVz
ZWFyY2ggQ2VudHJlPC9zZWNvbmRhcnktdGl0bGU+PC90aXRsZXM+PHBlcmlvZGljYWw+PGZ1bGwt
dGl0bGU+QnVsbGV0aW4gb2YgdGhlIE5hdGlvbmFsIFJlc2VhcmNoIENlbnRyZTwvZnVsbC10aXRs
ZT48L3BlcmlvZGljYWw+PHZvbHVtZT40ODwvdm9sdW1lPjxudW1iZXI+MTwvbnVtYmVyPjxkYXRl
cz48eWVhcj4yMDI0PC95ZWFyPjwvZGF0ZXM+PGlzYm4+MjUyMi04MzA3PC9pc2JuPjx1cmxzPjwv
dXJscz48ZWxlY3Ryb25pYy1yZXNvdXJjZS1udW0+MTAuMTE4Ni9zNDIyNjktMDIzLTAxMTU5LXg8
L2VsZWN0cm9uaWMtcmVzb3VyY2UtbnVtPjwvcmVjb3JkPjwvQ2l0ZT48L0VuZE5vdGU+AG==
</w:fldData>
        </w:fldChar>
      </w:r>
      <w:r w:rsidR="00387CB6" w:rsidRPr="00B00DF8">
        <w:rPr>
          <w:rFonts w:ascii="Times New Roman" w:hAnsi="Times New Roman" w:cs="Times New Roman"/>
          <w:sz w:val="24"/>
          <w:szCs w:val="24"/>
          <w:lang w:val="en-US"/>
        </w:rPr>
        <w:instrText xml:space="preserve"> ADDIN EN.CITE </w:instrText>
      </w:r>
      <w:r w:rsidR="00387CB6">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LdW13ZW5kYSAmYW1wOyBTZW11LCAy
MDI1OyBNYXNvdWQgZXQgYWwuLCAyMDI0OyBOaGFtcG9zc2EgZXQgYWwuLCAyMDIzKTwvRGlzcGxh
eVRleHQ+PHJlY29yZD48cmVjLW51bWJlcj40OTg8L3JlYy1udW1iZXI+PGZvcmVpZ24ta2V5cz48
a2V5IGFwcD0iRU4iIGRiLWlkPSIwMHZ2cmUwem1zZXJycGV3cjlhNXR3cHplOXBhc3ZyYXZycGEi
IHRpbWVzdGFtcD0iMTc3NDY0MzA2MCI+NDk4PC9rZXk+PC9mb3JlaWduLWtleXM+PHJlZi10eXBl
IG5hbWU9IkpvdXJuYWwgQXJ0aWNsZSI+MTc8L3JlZi10eXBlPjxjb250cmlidXRvcnM+PGF1dGhv
cnM+PGF1dGhvcj5OaGFtcG9zc2EsIFRhY2lsdGE8L2F1dGhvcj48YXV0aG9yPk11bmd1YW1iZSwg
S2jDoXRpYTwvYXV0aG9yPjxhdXRob3I+Q2hhdXF1ZSwgQ8OpbGlhPC9hdXRob3I+PGF1dGhvcj5D
aGl2YW5ndWUsIE1hcml6YTwvYXV0aG9yPjxhdXRob3I+TWF6dXplLCBNYXVyYTwvYXV0aG9yPjxh
dXRob3I+TWVuZGVzLCBBbmV0ZTwvYXV0aG9yPjxhdXRob3I+R2FyY2lhLU90ZXJvLCBMYXVyYTwv
YXV0aG9yPjxhdXRob3I+R29uemFsZXosIFJhcXVlbDwvYXV0aG9yPjxhdXRob3I+U2V2ZW5lLCBF
c3BlcmFuw6dhPC9hdXRob3I+PGF1dGhvcj5NZW5lbmRleiwgQ2xhcmE8L2F1dGhvcj48YXV0aG9y
PlRvcnJlcywgTmV1c2E8L2F1dGhvcj48L2F1dGhvcnM+PC9jb250cmlidXRvcnM+PHRpdGxlcz48
dGl0bGU+S25vd2xlZGdlIG9mIFByZWduYW50IFdvbWVuIGluIFJ1cmFsIE1vemFtYmlxdWUgb24g
Um91dGluZSBQcmFjdGljZXMgdG8gUHJldmVudCBhbmQgVHJlYXQgQ29tbW9uIENvbmRpdGlvbnMg
YXQgdGhlIEFudGVuYXRhbCBDYXJlIENsaW5pYzwvdGl0bGU+PHNlY29uZGFyeS10aXRsZT5PYnN0
ZXRyaWNzIGFuZCBHeW5lY29sb2d5IFJlc2VhcmNoPC9zZWNvbmRhcnktdGl0bGU+PC90aXRsZXM+
PHBlcmlvZGljYWw+PGZ1bGwtdGl0bGU+T2JzdGV0cmljcyBhbmQgR3luZWNvbG9neSBSZXNlYXJj
aDwvZnVsbC10aXRsZT48L3BlcmlvZGljYWw+PHZvbHVtZT4wNjwvdm9sdW1lPjxudW1iZXI+MDE8
L251bWJlcj48ZGF0ZXM+PHllYXI+MjAyMzwveWVhcj48L2RhdGVzPjxpc2JuPjI2Mzc0NTYwPC9p
c2JuPjx1cmxzPjwvdXJscz48ZWxlY3Ryb25pYy1yZXNvdXJjZS1udW0+MTAuMjY1MDIvb2dyMDEx
NzwvZWxlY3Ryb25pYy1yZXNvdXJjZS1udW0+PC9yZWNvcmQ+PC9DaXRlPjxDaXRlPjxBdXRob3I+
S3Vtd2VuZGE8L0F1dGhvcj48WWVhcj4yMDI1PC9ZZWFyPjxSZWNOdW0+NTA3PC9SZWNOdW0+PHJl
Y29yZD48cmVjLW51bWJlcj41MDc8L3JlYy1udW1iZXI+PGZvcmVpZ24ta2V5cz48a2V5IGFwcD0i
RU4iIGRiLWlkPSIwMHZ2cmUwem1zZXJycGV3cjlhNXR3cHplOXBhc3ZyYXZycGEiIHRpbWVzdGFt
cD0iMTc3NDY0ODAxNyI+NTA3PC9rZXk+PC9mb3JlaWduLWtleXM+PHJlZi10eXBlIG5hbWU9Ikpv
dXJuYWwgQXJ0aWNsZSI+MTc8L3JlZi10eXBlPjxjb250cmlidXRvcnM+PGF1dGhvcnM+PGF1dGhv
cj5LdW13ZW5kYSwgUC48L2F1dGhvcj48YXV0aG9yPlNlbXUsIFAuPC9hdXRob3I+PC9hdXRob3Jz
PjwvY29udHJpYnV0b3JzPjxhdXRoLWFkZHJlc3M+RGVwYXJ0bWVudCBvZiBCaW9tZWRpY2FsIFNj
aWVuY2VzLCBGYWN1bHR5IG9mIEhlYWx0aCBTY2llbmNlcywgTXp1enUgVW5pdmVyc2l0eSwgUHJp
dmF0ZSBCYWcgMjAxLCBMdXdpbmdhLCBNenV6dSAyLCBNYWxhd2kuIGt1bXdlbmRhLnBAbXp1bmku
YWMubXcuJiN4RDtEZXBhcnRtZW50IG9mIEJpb21lZGljYWwgU2NpZW5jZXMsIEZhY3VsdHkgb2Yg
SGVhbHRoIFNjaWVuY2VzLCBNenV6dSBVbml2ZXJzaXR5LCBQcml2YXRlIEJhZyAyMDEsIEx1d2lu
Z2EsIE16dXp1IDIsIE1hbGF3aS48L2F1dGgtYWRkcmVzcz48dGl0bGVzPjx0aXRsZT5DaGFyYWN0
ZXJpemF0aW9uIG9mIHVyaW5hcnkgdHJhY3QgaW5mZWN0aW9ucyBhbW9uZyBmZW1hbGVzIGF0IGEg
dGVydGlhcnkgaG9zcGl0YWwgaW4gTWFsYXdpOiBhIHJldHJvc3BlY3RpdmUgc3R1ZHk8L3RpdGxl
PjxzZWNvbmRhcnktdGl0bGU+Qk1DIEluZmVjdCBEaXM8L3NlY29uZGFyeS10aXRsZT48L3RpdGxl
cz48cGVyaW9kaWNhbD48ZnVsbC10aXRsZT5CTUMgSW5mZWN0IERpczwvZnVsbC10aXRsZT48L3Bl
cmlvZGljYWw+PHBhZ2VzPjQ2NjwvcGFnZXM+PHZvbHVtZT4yNTwvdm9sdW1lPjxudW1iZXI+MTwv
bnVtYmVyPjxlZGl0aW9uPjIwMjUwNDA1PC9lZGl0aW9uPjxrZXl3b3Jkcz48a2V5d29yZD5IdW1h
bnM8L2tleXdvcmQ+PGtleXdvcmQ+RmVtYWxlPC9rZXl3b3JkPjxrZXl3b3JkPlJldHJvc3BlY3Rp
dmUgU3R1ZGllczwva2V5d29yZD48a2V5d29yZD4qVXJpbmFyeSBUcmFjdCBJbmZlY3Rpb25zL2Vw
aWRlbWlvbG9neS9taWNyb2Jpb2xvZ3kvZHJ1ZyB0aGVyYXB5PC9rZXl3b3JkPjxrZXl3b3JkPk1h
bGF3aS9lcGlkZW1pb2xvZ3k8L2tleXdvcmQ+PGtleXdvcmQ+QWR1bHQ8L2tleXdvcmQ+PGtleXdv
cmQ+VGVydGlhcnkgQ2FyZSBDZW50ZXJzL3N0YXRpc3RpY3MgJmFtcDsgbnVtZXJpY2FsIGRhdGE8
L2tleXdvcmQ+PGtleXdvcmQ+TWlkZGxlIEFnZWQ8L2tleXdvcmQ+PGtleXdvcmQ+Q3Jvc3MtU2Vj
dGlvbmFsIFN0dWRpZXM8L2tleXdvcmQ+PGtleXdvcmQ+WW91bmcgQWR1bHQ8L2tleXdvcmQ+PGtl
eXdvcmQ+QWRvbGVzY2VudDwva2V5d29yZD48a2V5d29yZD5BbnRpLUJhY3RlcmlhbCBBZ2VudHMv
cGhhcm1hY29sb2d5L3RoZXJhcGV1dGljIHVzZTwva2V5d29yZD48a2V5d29yZD5NaWNyb2JpYWwg
U2Vuc2l0aXZpdHkgVGVzdHM8L2tleXdvcmQ+PGtleXdvcmQ+UHJldmFsZW5jZTwva2V5d29yZD48
a2V5d29yZD4qQmFjdGVyaWEvZHJ1ZyBlZmZlY3RzL2lzb2xhdGlvbiAmYW1wOyBwdXJpZmljYXRp
b24vY2xhc3NpZmljYXRpb248L2tleXdvcmQ+PGtleXdvcmQ+QWdlZDwva2V5d29yZD48a2V5d29y
ZD5BbnRpbWljcm9iaWFsIHJlc2lzdGFuY2U8L2tleXdvcmQ+PGtleXdvcmQ+RmVtYWxlczwva2V5
d29yZD48a2V5d29yZD5VcmluYXJ5IHRyYWN0IGluZmVjdGlvbnM8L2tleXdvcmQ+PGtleXdvcmQ+
VXJvcGF0aG9nZW5zPC9rZXl3b3JkPjwva2V5d29yZHM+PGRhdGVzPjx5ZWFyPjIwMjU8L3llYXI+
PHB1Yi1kYXRlcz48ZGF0ZT5BcHIgNTwvZGF0ZT48L3B1Yi1kYXRlcz48L2RhdGVzPjxpc2JuPjE0
NzEtMjMzNCAoRWxlY3Ryb25pYykmI3hEOzE0NzEtMjMzNCAoTGlua2luZyk8L2lzYm4+PGFjY2Vz
c2lvbi1udW0+NDAxODgwMzc8L2FjY2Vzc2lvbi1udW0+PHVybHM+PHJlbGF0ZWQtdXJscz48dXJs
Pmh0dHBzOi8vd3d3Lm5jYmkubmxtLm5paC5nb3YvcHVibWVkLzQwMTg4MDM3PC91cmw+PC9yZWxh
dGVkLXVybHM+PC91cmxzPjxjdXN0b20xPkRlY2xhcmF0aW9ucy4gRXRoaWNzIGFwcHJvdmFsIGFu
ZCBjb25zZW50IHRvIHBhcnRpY2lwYXRlOiBUaGlzIHN0dWR5IHdhcyBhcHByb3ZlZCBieSB0aGUg
TXp1enUgVW5pdmVyc2l0eSBGYWN1bHR5IG9mIEhlYWx0aCBTY2llbmNlcyBFdGhpY3MgUmV2aWV3
IENvbW1pdHRlZSAoRXRoaWNhbCBDbGVhcmFuY2UgTnVtYmVyIEZPSFMvUkVDLzIxLzAyOSkuIFRo
aXMgc3R1ZHkgd2FzIGNhcnJpZWQgb3V0IGluIGNvbXBsaWFuY2Ugd2l0aCB0aGUgSGVsc2lua2kg
ZGVjbGFyYXRpb24uIFBlcm1pc3Npb24gdG8gYWNjZXNzIHJhdyBkYXRhIHdhcyBncmFudGVkIGJ5
IHRoZSBab21iYSBDZW50cmFsIEhvc3BpdGFsIFJlc2VhcmNoIEV0aGljcyBSZXZpZXcgQ29tbWl0
dGVlLiBDb25zZW50IHRvIHBhcnRpY2lwYXRlIGluIHRoZSBzdHVkeSB3YXMgbm90IG9idGFpbmVk
IHNpbmNlIHRoaXMgd2FzIGEgcmV0cm9zcGVjdGl2ZSBzdHVkeSBkZWFsaW5nIHdpdGggcGF0aWVu
dCZhcG9zO3MgcmVjb3Jkcy4gTmV2ZXJ0aGVsZXNzLCB0aGUgcGF0aWVudCZhcG9zO3MgZGF0YSB3
YXMgYW5vbnltaXplZCB0aHJvdWdoIHRoZSB1c2Ugb2Ygc2VyaWFsIG51bWJlcnMuIENvbnNlbnQg
Zm9yIHB1YmxpY2F0aW9uOiBOb3QgQXBwbGljYWJsZS4gQ29tcGV0aW5nIGludGVyZXN0czogVGhl
IGF1dGhvcnMgZGVjbGFyZSBubyBjb21wZXRpbmcgaW50ZXJlc3RzLjwvY3VzdG9tMT48Y3VzdG9t
Mj5QTUMxMTk3MTg1OTwvY3VzdG9tMj48ZWxlY3Ryb25pYy1yZXNvdXJjZS1udW0+MTAuMTE4Ni9z
MTI4NzktMDI1LTEwODQyLTU8L2VsZWN0cm9uaWMtcmVzb3VyY2UtbnVtPjxyZW1vdGUtZGF0YWJh
c2UtbmFtZT5NZWRsaW5lPC9yZW1vdGUtZGF0YWJhc2UtbmFtZT48cmVtb3RlLWRhdGFiYXNlLXBy
b3ZpZGVyPk5MTTwvcmVtb3RlLWRhdGFiYXNlLXByb3ZpZGVyPjwvcmVjb3JkPjwvQ2l0ZT48Q2l0
ZT48QXV0aG9yPk1hc291ZDwvQXV0aG9yPjxZZWFyPjIwMjQ8L1llYXI+PFJlY051bT41MDE8L1Jl
Y051bT48cmVjb3JkPjxyZWMtbnVtYmVyPjUwMTwvcmVjLW51bWJlcj48Zm9yZWlnbi1rZXlzPjxr
ZXkgYXBwPSJFTiIgZGItaWQ9IjAwdnZyZTB6bXNlcnJwZXdyOWE1dHdwemU5cGFzdnJhdnJwYSIg
dGltZXN0YW1wPSIxNzc0NjQzMDgzIj41MDE8L2tleT48L2ZvcmVpZ24ta2V5cz48cmVmLXR5cGUg
bmFtZT0iSm91cm5hbCBBcnRpY2xlIj4xNzwvcmVmLXR5cGU+PGNvbnRyaWJ1dG9ycz48YXV0aG9y
cz48YXV0aG9yPk1hc291ZCwgU2FsaW0gUy48L2F1dGhvcj48YXV0aG9yPk1hamlnbywgTXRlYmU8
L2F1dGhvcj48YXV0aG9yPlNpbGFnbywgVml0dXM8L2F1dGhvcj48YXV0aG9yPkt1bmFtYmksIFBl
dGVyPC9hdXRob3I+PGF1dGhvcj5OeWF3YWxlLCBIZWxtdXQ8L2F1dGhvcj48YXV0aG9yPk1vcmVt
aSwgTnlhbWJ1cmE8L2F1dGhvcj48YXV0aG9yPktvbWJhLCBFcmljazwvYXV0aG9yPjxhdXRob3I+
TWdheWEsIEZhdXN0ZXIgWC48L2F1dGhvcj48YXV0aG9yPk1hZ2VtYmUsIEVtbWFudWVsPC9hdXRo
b3I+PGF1dGhvcj5NaXJhbWJvLCBNYXJpYW0gTS48L2F1dGhvcj48YXV0aG9yPk1zaGFuYSwgU3Rl
cGhlbiBFLjwvYXV0aG9yPjxhdXRob3I+TWF0ZWUsIE1lY2t5IElzYWFjPC9hdXRob3I+PC9hdXRo
b3JzPjwvY29udHJpYnV0b3JzPjx0aXRsZXM+PHRpdGxlPlV0aWxpdHkgb2YgZGlwc3RpY2sgdXJp
bmFseXNpcyBpbiB0aGUgZGlhZ25vc2lzIG9mIHVyaW5hcnkgdHJhY3QgaW5mZWN0aW9ucyBhbW9u
ZyBvdXRwYXRpZW50cyBpbiBNd2FuemEgYW5kIERhciBlcyBTYWxhYW0gcmVnaW9ucyBpbiBUYW56
YW5pYTwvdGl0bGU+PHNlY29uZGFyeS10aXRsZT5CdWxsZXRpbiBvZiB0aGUgTmF0aW9uYWwgUmVz
ZWFyY2ggQ2VudHJlPC9zZWNvbmRhcnktdGl0bGU+PC90aXRsZXM+PHBlcmlvZGljYWw+PGZ1bGwt
dGl0bGU+QnVsbGV0aW4gb2YgdGhlIE5hdGlvbmFsIFJlc2VhcmNoIENlbnRyZTwvZnVsbC10aXRs
ZT48L3BlcmlvZGljYWw+PHZvbHVtZT40ODwvdm9sdW1lPjxudW1iZXI+MTwvbnVtYmVyPjxkYXRl
cz48eWVhcj4yMDI0PC95ZWFyPjwvZGF0ZXM+PGlzYm4+MjUyMi04MzA3PC9pc2JuPjx1cmxzPjwv
dXJscz48ZWxlY3Ryb25pYy1yZXNvdXJjZS1udW0+MTAuMTE4Ni9zNDIyNjktMDIzLTAxMTU5LXg8
L2VsZWN0cm9uaWMtcmVzb3VyY2UtbnVtPjwvcmVjb3JkPjwvQ2l0ZT48L0VuZE5vdGU+AG==
</w:fldData>
        </w:fldChar>
      </w:r>
      <w:r w:rsidR="00387CB6" w:rsidRPr="00B00DF8">
        <w:rPr>
          <w:rFonts w:ascii="Times New Roman" w:hAnsi="Times New Roman" w:cs="Times New Roman"/>
          <w:sz w:val="24"/>
          <w:szCs w:val="24"/>
          <w:lang w:val="en-US"/>
        </w:rPr>
        <w:instrText xml:space="preserve"> ADDIN EN.CITE.DATA </w:instrText>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end"/>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separate"/>
      </w:r>
      <w:r w:rsidR="00387CB6" w:rsidRPr="00B00DF8">
        <w:rPr>
          <w:rFonts w:ascii="Times New Roman" w:hAnsi="Times New Roman" w:cs="Times New Roman"/>
          <w:noProof/>
          <w:sz w:val="24"/>
          <w:szCs w:val="24"/>
          <w:lang w:val="en-US"/>
        </w:rPr>
        <w:t>(Kumwenda &amp; Semu, 2025; Masoud et al., 2024; Nhampossa et al., 2023)</w:t>
      </w:r>
      <w:r w:rsidR="00387CB6">
        <w:rPr>
          <w:rFonts w:ascii="Times New Roman" w:hAnsi="Times New Roman" w:cs="Times New Roman"/>
          <w:sz w:val="24"/>
          <w:szCs w:val="24"/>
          <w:lang w:val="pt-PT"/>
        </w:rPr>
        <w:fldChar w:fldCharType="end"/>
      </w:r>
      <w:r w:rsidR="00F06D08" w:rsidRPr="00B00DF8">
        <w:rPr>
          <w:rFonts w:ascii="Times New Roman" w:hAnsi="Times New Roman" w:cs="Times New Roman"/>
          <w:sz w:val="24"/>
          <w:szCs w:val="24"/>
          <w:lang w:val="en-US"/>
        </w:rPr>
        <w:t xml:space="preserve">. </w:t>
      </w:r>
    </w:p>
    <w:p w14:paraId="2C4191FB" w14:textId="1A4D2B98" w:rsidR="00E7677E" w:rsidRPr="00E7677E" w:rsidRDefault="00E7677E" w:rsidP="00E7677E">
      <w:pPr>
        <w:pStyle w:val="ListParagraph"/>
        <w:numPr>
          <w:ilvl w:val="1"/>
          <w:numId w:val="11"/>
        </w:numPr>
        <w:spacing w:line="360" w:lineRule="auto"/>
        <w:jc w:val="both"/>
        <w:rPr>
          <w:b/>
          <w:bCs/>
          <w:lang w:val="en-US"/>
        </w:rPr>
      </w:pPr>
      <w:r w:rsidRPr="00E7677E">
        <w:rPr>
          <w:b/>
          <w:bCs/>
          <w:lang w:val="en-US"/>
        </w:rPr>
        <w:t>Microorganisms Isolated in Urine Cultures and Patient Distribution by Care Setting</w:t>
      </w:r>
    </w:p>
    <w:p w14:paraId="48662AFD" w14:textId="5CF2EE32" w:rsidR="00F06D08" w:rsidRPr="00E7677E" w:rsidRDefault="00E7677E" w:rsidP="003B1713">
      <w:pPr>
        <w:spacing w:line="360" w:lineRule="auto"/>
        <w:jc w:val="both"/>
        <w:rPr>
          <w:rFonts w:ascii="Times New Roman" w:hAnsi="Times New Roman" w:cs="Times New Roman"/>
          <w:sz w:val="24"/>
          <w:szCs w:val="24"/>
          <w:lang w:val="en-US"/>
        </w:rPr>
      </w:pPr>
      <w:r w:rsidRPr="00E7677E">
        <w:rPr>
          <w:rFonts w:ascii="Times New Roman" w:hAnsi="Times New Roman" w:cs="Times New Roman"/>
          <w:sz w:val="24"/>
          <w:szCs w:val="24"/>
          <w:lang w:val="en-US"/>
        </w:rPr>
        <w:t>Analysis of the urine cultures revealed that Escherichia coli was the most frequent microorganism, isolated in 21 cases, accounting for 50.0%. This was followed by Klebsiella spp. and Candida albicans, each with 8 isolates (19.0%), while other species were identified in 5 cases (12.0%). Regarding the care setting, the majority of patients were treated on an outpatient basis, representing 29 cases (69.0%), whereas 13 patients (31.0%) were hospitalized. These findings indicate that urinary tract infections caused by E. coli predominate in the studied population, with a higher occurrence among outpatients</w:t>
      </w:r>
      <w:r w:rsidR="00F06D08" w:rsidRPr="00E7677E">
        <w:rPr>
          <w:rFonts w:ascii="Times New Roman" w:hAnsi="Times New Roman" w:cs="Times New Roman"/>
          <w:sz w:val="24"/>
          <w:szCs w:val="24"/>
          <w:lang w:val="en-US"/>
        </w:rPr>
        <w:t>.</w:t>
      </w:r>
    </w:p>
    <w:p w14:paraId="128C011B" w14:textId="3829A3D8" w:rsidR="00F06D08" w:rsidRPr="00E7677E" w:rsidRDefault="00F06D08" w:rsidP="00F06D08">
      <w:pPr>
        <w:pStyle w:val="Caption"/>
        <w:keepNext/>
        <w:rPr>
          <w:rFonts w:ascii="Times New Roman" w:hAnsi="Times New Roman" w:cs="Times New Roman"/>
        </w:rPr>
      </w:pPr>
      <w:r w:rsidRPr="00E7677E">
        <w:rPr>
          <w:rFonts w:ascii="Times New Roman" w:hAnsi="Times New Roman" w:cs="Times New Roman"/>
        </w:rPr>
        <w:t>Tab</w:t>
      </w:r>
      <w:r w:rsidR="00E7677E" w:rsidRPr="00E7677E">
        <w:rPr>
          <w:rFonts w:ascii="Times New Roman" w:hAnsi="Times New Roman" w:cs="Times New Roman"/>
        </w:rPr>
        <w:t>le 5</w:t>
      </w:r>
      <w:r w:rsidRPr="00E7677E">
        <w:rPr>
          <w:rFonts w:ascii="Times New Roman" w:hAnsi="Times New Roman" w:cs="Times New Roman"/>
        </w:rPr>
        <w:t>:</w:t>
      </w:r>
      <w:r w:rsidRPr="00E7677E">
        <w:rPr>
          <w:rFonts w:ascii="Times New Roman" w:hAnsi="Times New Roman" w:cs="Times New Roman"/>
          <w:b w:val="0"/>
          <w:bCs w:val="0"/>
          <w:color w:val="auto"/>
          <w:kern w:val="2"/>
          <w:sz w:val="22"/>
          <w:szCs w:val="22"/>
          <w14:ligatures w14:val="standardContextual"/>
        </w:rPr>
        <w:t xml:space="preserve"> </w:t>
      </w:r>
      <w:r w:rsidR="00E7677E" w:rsidRPr="00E7677E">
        <w:rPr>
          <w:rFonts w:ascii="Times New Roman" w:hAnsi="Times New Roman" w:cs="Times New Roman"/>
        </w:rPr>
        <w:t>Microorganisms Isolated in Urine Cultures and Patient Distribution by Care Setting</w:t>
      </w:r>
    </w:p>
    <w:tbl>
      <w:tblPr>
        <w:tblStyle w:val="TableGrid"/>
        <w:tblW w:w="0" w:type="auto"/>
        <w:tblLook w:val="04A0" w:firstRow="1" w:lastRow="0" w:firstColumn="1" w:lastColumn="0" w:noHBand="0" w:noVBand="1"/>
      </w:tblPr>
      <w:tblGrid>
        <w:gridCol w:w="2337"/>
        <w:gridCol w:w="2337"/>
        <w:gridCol w:w="2338"/>
        <w:gridCol w:w="2338"/>
      </w:tblGrid>
      <w:tr w:rsidR="00F06D08" w14:paraId="7CF2138D" w14:textId="77777777" w:rsidTr="002A7246">
        <w:tc>
          <w:tcPr>
            <w:tcW w:w="2337" w:type="dxa"/>
            <w:vMerge w:val="restart"/>
          </w:tcPr>
          <w:p w14:paraId="20133071" w14:textId="51A75C34"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t>Microorganisms Isolated</w:t>
            </w:r>
          </w:p>
        </w:tc>
        <w:tc>
          <w:tcPr>
            <w:tcW w:w="2337" w:type="dxa"/>
          </w:tcPr>
          <w:p w14:paraId="1B362B68" w14:textId="225CD06F"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t>Isolated Species</w:t>
            </w:r>
          </w:p>
        </w:tc>
        <w:tc>
          <w:tcPr>
            <w:tcW w:w="2338" w:type="dxa"/>
          </w:tcPr>
          <w:p w14:paraId="082BEBC8" w14:textId="5CBF8A5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Frequ</w:t>
            </w:r>
            <w:r w:rsidR="00BF798E">
              <w:rPr>
                <w:rFonts w:ascii="Times New Roman" w:hAnsi="Times New Roman" w:cs="Times New Roman"/>
                <w:sz w:val="24"/>
                <w:szCs w:val="24"/>
                <w:lang w:val="pt-PT"/>
              </w:rPr>
              <w:t>ency</w:t>
            </w:r>
          </w:p>
        </w:tc>
        <w:tc>
          <w:tcPr>
            <w:tcW w:w="2338" w:type="dxa"/>
          </w:tcPr>
          <w:p w14:paraId="1801179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F06D08" w14:paraId="7EAA124C" w14:textId="77777777" w:rsidTr="002A7246">
        <w:tc>
          <w:tcPr>
            <w:tcW w:w="2337" w:type="dxa"/>
            <w:vMerge/>
          </w:tcPr>
          <w:p w14:paraId="6DE50E6B"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07670501" w14:textId="77777777" w:rsidR="00F06D08" w:rsidRDefault="00F06D08" w:rsidP="002A7246">
            <w:pPr>
              <w:spacing w:line="360" w:lineRule="auto"/>
              <w:jc w:val="both"/>
              <w:rPr>
                <w:rFonts w:ascii="Times New Roman" w:hAnsi="Times New Roman" w:cs="Times New Roman"/>
                <w:sz w:val="24"/>
                <w:szCs w:val="24"/>
                <w:lang w:val="pt-PT"/>
              </w:rPr>
            </w:pPr>
            <w:r w:rsidRPr="002D1B7F">
              <w:rPr>
                <w:rFonts w:ascii="Times New Roman" w:hAnsi="Times New Roman" w:cs="Times New Roman"/>
                <w:sz w:val="24"/>
                <w:szCs w:val="24"/>
                <w:lang w:val="pt-PT"/>
              </w:rPr>
              <w:t>Escherichia coli</w:t>
            </w:r>
          </w:p>
        </w:tc>
        <w:tc>
          <w:tcPr>
            <w:tcW w:w="2338" w:type="dxa"/>
          </w:tcPr>
          <w:p w14:paraId="16379AA8"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w:t>
            </w:r>
          </w:p>
        </w:tc>
        <w:tc>
          <w:tcPr>
            <w:tcW w:w="2338" w:type="dxa"/>
          </w:tcPr>
          <w:p w14:paraId="6E34E7B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0.0</w:t>
            </w:r>
          </w:p>
        </w:tc>
      </w:tr>
      <w:tr w:rsidR="00F06D08" w14:paraId="696CD89C" w14:textId="77777777" w:rsidTr="002A7246">
        <w:tc>
          <w:tcPr>
            <w:tcW w:w="2337" w:type="dxa"/>
            <w:vMerge/>
          </w:tcPr>
          <w:p w14:paraId="5D8CDE13"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00307179" w14:textId="77777777" w:rsidR="00F06D08" w:rsidRPr="002D1B7F" w:rsidRDefault="00F06D08" w:rsidP="002A7246">
            <w:pPr>
              <w:spacing w:line="360" w:lineRule="auto"/>
              <w:jc w:val="both"/>
              <w:rPr>
                <w:rFonts w:ascii="Times New Roman" w:hAnsi="Times New Roman" w:cs="Times New Roman"/>
                <w:sz w:val="24"/>
                <w:szCs w:val="24"/>
                <w:lang w:val="pt-PT"/>
              </w:rPr>
            </w:pPr>
            <w:r w:rsidRPr="002D1B7F">
              <w:rPr>
                <w:rFonts w:ascii="Times New Roman" w:hAnsi="Times New Roman" w:cs="Times New Roman"/>
                <w:i/>
                <w:iCs/>
                <w:sz w:val="24"/>
                <w:szCs w:val="24"/>
                <w:lang w:val="pt-BR"/>
              </w:rPr>
              <w:t>Klebsiella</w:t>
            </w:r>
            <w:r w:rsidRPr="002D1B7F">
              <w:rPr>
                <w:rFonts w:ascii="Times New Roman" w:hAnsi="Times New Roman" w:cs="Times New Roman"/>
                <w:sz w:val="24"/>
                <w:szCs w:val="24"/>
                <w:lang w:val="pt-BR"/>
              </w:rPr>
              <w:t xml:space="preserve"> spp</w:t>
            </w:r>
          </w:p>
        </w:tc>
        <w:tc>
          <w:tcPr>
            <w:tcW w:w="2338" w:type="dxa"/>
          </w:tcPr>
          <w:p w14:paraId="5D7DD80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3FD4FFF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67D34B3C" w14:textId="77777777" w:rsidTr="002A7246">
        <w:tc>
          <w:tcPr>
            <w:tcW w:w="2337" w:type="dxa"/>
            <w:vMerge/>
          </w:tcPr>
          <w:p w14:paraId="0FBEBAC2"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30F4F0A" w14:textId="77777777" w:rsidR="00F06D08" w:rsidRPr="002D1B7F" w:rsidRDefault="00F06D08" w:rsidP="002A7246">
            <w:pPr>
              <w:spacing w:line="360" w:lineRule="auto"/>
              <w:jc w:val="both"/>
              <w:rPr>
                <w:rFonts w:ascii="Times New Roman" w:hAnsi="Times New Roman" w:cs="Times New Roman"/>
                <w:i/>
                <w:iCs/>
                <w:sz w:val="24"/>
                <w:szCs w:val="24"/>
              </w:rPr>
            </w:pPr>
            <w:r w:rsidRPr="002D1B7F">
              <w:rPr>
                <w:rFonts w:ascii="Times New Roman" w:hAnsi="Times New Roman" w:cs="Times New Roman"/>
                <w:i/>
                <w:iCs/>
                <w:sz w:val="24"/>
                <w:szCs w:val="24"/>
                <w:lang w:val="pt-BR"/>
              </w:rPr>
              <w:t>Candida albicans</w:t>
            </w:r>
          </w:p>
        </w:tc>
        <w:tc>
          <w:tcPr>
            <w:tcW w:w="2338" w:type="dxa"/>
          </w:tcPr>
          <w:p w14:paraId="1D57ECB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5120867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398C2303" w14:textId="77777777" w:rsidTr="002A7246">
        <w:tc>
          <w:tcPr>
            <w:tcW w:w="2337" w:type="dxa"/>
            <w:vMerge/>
          </w:tcPr>
          <w:p w14:paraId="2FFA2BFE"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B767808" w14:textId="78ED0E9A" w:rsidR="00F06D08" w:rsidRPr="002D1B7F"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rPr>
              <w:t>Other Species</w:t>
            </w:r>
          </w:p>
        </w:tc>
        <w:tc>
          <w:tcPr>
            <w:tcW w:w="2338" w:type="dxa"/>
          </w:tcPr>
          <w:p w14:paraId="7AE78CB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w:t>
            </w:r>
          </w:p>
        </w:tc>
        <w:tc>
          <w:tcPr>
            <w:tcW w:w="2338" w:type="dxa"/>
          </w:tcPr>
          <w:p w14:paraId="200D4E9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2.0</w:t>
            </w:r>
          </w:p>
        </w:tc>
      </w:tr>
      <w:tr w:rsidR="00F06D08" w14:paraId="0B0610BE" w14:textId="77777777" w:rsidTr="002A7246">
        <w:tc>
          <w:tcPr>
            <w:tcW w:w="2337" w:type="dxa"/>
            <w:vMerge w:val="restart"/>
          </w:tcPr>
          <w:p w14:paraId="5027FA1D" w14:textId="2A435A90"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lastRenderedPageBreak/>
              <w:t>Care Setting</w:t>
            </w:r>
          </w:p>
        </w:tc>
        <w:tc>
          <w:tcPr>
            <w:tcW w:w="2337" w:type="dxa"/>
          </w:tcPr>
          <w:p w14:paraId="28B30414" w14:textId="33B209E2" w:rsidR="00F06D08"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lang w:val="pt-BR"/>
              </w:rPr>
              <w:t>Outpatient</w:t>
            </w:r>
          </w:p>
        </w:tc>
        <w:tc>
          <w:tcPr>
            <w:tcW w:w="2338" w:type="dxa"/>
          </w:tcPr>
          <w:p w14:paraId="76B0291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9</w:t>
            </w:r>
          </w:p>
        </w:tc>
        <w:tc>
          <w:tcPr>
            <w:tcW w:w="2338" w:type="dxa"/>
          </w:tcPr>
          <w:p w14:paraId="5F2434A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9.0</w:t>
            </w:r>
          </w:p>
        </w:tc>
      </w:tr>
      <w:tr w:rsidR="00F06D08" w14:paraId="2216A8D0" w14:textId="77777777" w:rsidTr="002A7246">
        <w:tc>
          <w:tcPr>
            <w:tcW w:w="2337" w:type="dxa"/>
            <w:vMerge/>
          </w:tcPr>
          <w:p w14:paraId="02BD0379"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83AE025" w14:textId="6D4BC5D2" w:rsidR="00F06D08"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lang w:val="pt-BR"/>
              </w:rPr>
              <w:t>Inpatient</w:t>
            </w:r>
          </w:p>
        </w:tc>
        <w:tc>
          <w:tcPr>
            <w:tcW w:w="2338" w:type="dxa"/>
          </w:tcPr>
          <w:p w14:paraId="75B5C53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3</w:t>
            </w:r>
          </w:p>
        </w:tc>
        <w:tc>
          <w:tcPr>
            <w:tcW w:w="2338" w:type="dxa"/>
          </w:tcPr>
          <w:p w14:paraId="595B63F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1.0</w:t>
            </w:r>
          </w:p>
        </w:tc>
      </w:tr>
    </w:tbl>
    <w:p w14:paraId="5A57023C" w14:textId="77777777" w:rsidR="00F06D08" w:rsidRPr="00F06D08" w:rsidRDefault="00F06D08" w:rsidP="00F06D08">
      <w:pPr>
        <w:spacing w:line="360" w:lineRule="auto"/>
        <w:jc w:val="both"/>
        <w:rPr>
          <w:rFonts w:ascii="Times New Roman" w:hAnsi="Times New Roman" w:cs="Times New Roman"/>
          <w:sz w:val="24"/>
          <w:szCs w:val="24"/>
          <w:lang w:val="pt-PT"/>
        </w:rPr>
      </w:pPr>
    </w:p>
    <w:p w14:paraId="1BB5ECE2" w14:textId="2A5CCE4C" w:rsidR="00F06D08" w:rsidRPr="00D64931" w:rsidRDefault="00D64931" w:rsidP="003B1713">
      <w:pPr>
        <w:tabs>
          <w:tab w:val="left" w:pos="3015"/>
        </w:tabs>
        <w:spacing w:after="120" w:line="360" w:lineRule="auto"/>
        <w:jc w:val="both"/>
        <w:rPr>
          <w:rFonts w:eastAsia="Calibri"/>
          <w:lang w:val="en-US"/>
        </w:rPr>
      </w:pPr>
      <w:bookmarkStart w:id="1" w:name="_Toc93145805"/>
      <w:bookmarkStart w:id="2" w:name="_Toc93145845"/>
      <w:bookmarkStart w:id="3" w:name="_Toc98066415"/>
      <w:bookmarkStart w:id="4" w:name="_Toc98096723"/>
      <w:bookmarkStart w:id="5" w:name="_Toc98231387"/>
      <w:bookmarkStart w:id="6" w:name="_Toc98471680"/>
      <w:bookmarkStart w:id="7" w:name="_Toc98472017"/>
      <w:bookmarkEnd w:id="1"/>
      <w:bookmarkEnd w:id="2"/>
      <w:bookmarkEnd w:id="3"/>
      <w:bookmarkEnd w:id="4"/>
      <w:bookmarkEnd w:id="5"/>
      <w:bookmarkEnd w:id="6"/>
      <w:bookmarkEnd w:id="7"/>
      <w:r w:rsidRPr="00D64931">
        <w:rPr>
          <w:rFonts w:eastAsia="Calibri"/>
          <w:lang w:val="en-US"/>
        </w:rPr>
        <w:t>The predominance of Escherichia coli (50.0%) observed in this study is consistent with several studies on urinary tract infections</w:t>
      </w:r>
      <w:r w:rsidR="00114107">
        <w:rPr>
          <w:rFonts w:eastAsia="Calibri"/>
        </w:rPr>
        <w:fldChar w:fldCharType="begin">
          <w:fldData xml:space="preserve">PEVuZE5vdGU+PENpdGU+PEF1dGhvcj5EaXJpYmE8L0F1dGhvcj48WWVhcj4yMDI1PC9ZZWFyPjxS
ZWNOdW0+NTIwPC9SZWNOdW0+PERpc3BsYXlUZXh0PihBYmFsa2hhaWwgZXQgYWwuLCAyMDIyOyBC
YXJib3NhIGV0IGFsLiwgMjAyMjsgRGlyaWJhIGV0IGFsLiwgMjAyNTsgUGluaGF0aSBldCBhbC4s
IDIwMTkpPC9EaXNwbGF5VGV4dD48cmVjb3JkPjxyZWMtbnVtYmVyPjUyMDwvcmVjLW51bWJlcj48
Zm9yZWlnbi1rZXlzPjxrZXkgYXBwPSJFTiIgZGItaWQ9IjAwdnZyZTB6bXNlcnJwZXdyOWE1dHdw
emU5cGFzdnJhdnJwYSIgdGltZXN0YW1wPSIxNzc0NzE5ODQ4Ij41MjA8L2tleT48L2ZvcmVpZ24t
a2V5cz48cmVmLXR5cGUgbmFtZT0iSm91cm5hbCBBcnRpY2xlIj4xNzwvcmVmLXR5cGU+PGNvbnRy
aWJ1dG9ycz48YXV0aG9ycz48YXV0aG9yPkRpcmliYSwgQS48L2F1dGhvcj48YXV0aG9yPkdpemF3
LCBTLjwvYXV0aG9yPjxhdXRob3I+QWxlbXUsIEYuPC9hdXRob3I+PGF1dGhvcj5UZXNmYXllLCBL
LjwvYXV0aG9yPjxhdXRob3I+VGVzZmF5ZSwgRS48L2F1dGhvcj48YXV0aG9yPkNoYWxpLCBNLjwv
YXV0aG9yPjxhdXRob3I+Sm9iaXIsIEcuPC9hdXRob3I+PC9hdXRob3JzPjwvY29udHJpYnV0b3Jz
PjxhdXRoLWFkZHJlc3M+RGVwYXJ0bWVudCBvZiBNZWRpY2FsIExhYm9yYXRvcnkgU2NpZW5jZXMs
IENvbGxlZ2Ugb2YgSGVhbHRoIFNjaWVuY2VzLCBTYWxhbGUgVW5pdmVyc2l0eSwgUC5PLiBCb3gg
MjQ1LCBGaXRjaGUsIEV0aGlvcGlhLiBhYmRpa29vMTVAZ21haWwuY29tLiYjeEQ7RGVwYXJ0bWVu
dCBvZiBNZWRpY2FsIExhYm9yYXRvcnkgU2NpZW5jZXMsIENvbGxlZ2Ugb2YgSGVhbHRoIFNjaWVu
Y2VzLCBTYWxhbGUgVW5pdmVyc2l0eSwgUC5PLiBCb3ggMjQ1LCBGaXRjaGUsIEV0aGlvcGlhLiYj
eEQ7Q2xpbmljYWwgTWljcm9iaW9sb2d5IERpYWdub3N0aWMgYW5kIFJlc2VhcmNoIExhYm9yYXRv
cnksIE5la2VtdGUgUHVibGljIEhlYWx0aCBSZXNlYXJjaCBhbmQgUmVmZXJyYWwgTGFib3JhdG9y
eSBDZW50ZXIsIFAuTy4gQm94IDA2MSwgTmVrZW10ZSwgRXRoaW9waWEuJiN4RDtEZXBhcnRtZW50
IG9mIE1lZGljYWwgTGFib3JhdG9yeSBTY2llbmNlcywgSW5zdGl0dXRlIG9mIEhlYWx0aCBTY2ll
bmNlcywgV2FsbGFnYSBVbml2ZXJzaXR5LCBQLk8uQm94IDM5NSwgTmVrZW10ZSwgRXRoaW9waWEu
PC9hdXRoLWFkZHJlc3M+PHRpdGxlcz48dGl0bGU+UHJldmFsZW5jZSwgYW50aW1pY3JvYmlhbCBz
ZW5zaXRpdml0eSBwYXR0ZXJucyBhbmQgYXNzb2NpYXRlZCBmYWN0b3JzIG9mIHVyaW5hcnkgdHJh
Y3QgaW5mZWN0aW9uIGFtb25nIHBhdGllbnRzIGF0dGVuZGluZyBOZWtlbXRlIENvbXByZWhlbnNp
dmUgU3BlY2lhbGl6ZWQgSG9zcGl0YWwsIFdlc3Rlcm4gRXRoaW9waWEsIDIwMjQ6IGEgY3Jvc3Mt
c2VjdGlvbmFsIHN0dWR5PC90aXRsZT48c2Vjb25kYXJ5LXRpdGxlPkJNQyBJbmZlY3QgRGlzPC9z
ZWNvbmRhcnktdGl0bGU+PC90aXRsZXM+PHBlcmlvZGljYWw+PGZ1bGwtdGl0bGU+Qk1DIEluZmVj
dCBEaXM8L2Z1bGwtdGl0bGU+PC9wZXJpb2RpY2FsPjxwYWdlcz40NzQ8L3BhZ2VzPjx2b2x1bWU+
MjU8L3ZvbHVtZT48bnVtYmVyPjE8L251bWJlcj48ZWRpdGlvbj4yMDI1MDQwNzwvZWRpdGlvbj48
a2V5d29yZHM+PGtleXdvcmQ+SHVtYW5zPC9rZXl3b3JkPjxrZXl3b3JkPipVcmluYXJ5IFRyYWN0
IEluZmVjdGlvbnMvZXBpZGVtaW9sb2d5L21pY3JvYmlvbG9neS9kcnVnIHRoZXJhcHk8L2tleXdv
cmQ+PGtleXdvcmQ+RXRoaW9waWEvZXBpZGVtaW9sb2d5PC9rZXl3b3JkPjxrZXl3b3JkPkNyb3Nz
LVNlY3Rpb25hbCBTdHVkaWVzPC9rZXl3b3JkPjxrZXl3b3JkPkZlbWFsZTwva2V5d29yZD48a2V5
d29yZD5NYWxlPC9rZXl3b3JkPjxrZXl3b3JkPkFkdWx0PC9rZXl3b3JkPjxrZXl3b3JkPlByZXZh
bGVuY2U8L2tleXdvcmQ+PGtleXdvcmQ+TWlkZGxlIEFnZWQ8L2tleXdvcmQ+PGtleXdvcmQ+KkFu
dGktQmFjdGVyaWFsIEFnZW50cy9waGFybWFjb2xvZ3kvdGhlcmFwZXV0aWMgdXNlPC9rZXl3b3Jk
PjxrZXl3b3JkPk1pY3JvYmlhbCBTZW5zaXRpdml0eSBUZXN0czwva2V5d29yZD48a2V5d29yZD5Z
b3VuZyBBZHVsdDwva2V5d29yZD48a2V5d29yZD5BZG9sZXNjZW50PC9rZXl3b3JkPjxrZXl3b3Jk
PkFnZWQ8L2tleXdvcmQ+PGtleXdvcmQ+SG9zcGl0YWxzLCBTcGVjaWFsPC9rZXl3b3JkPjxrZXl3
b3JkPkNoaWxkPC9rZXl3b3JkPjxrZXl3b3JkPkdyYW0tTmVnYXRpdmUgQmFjdGVyaWEvZHJ1ZyBl
ZmZlY3RzL2lzb2xhdGlvbiAmYW1wOyBwdXJpZmljYXRpb248L2tleXdvcmQ+PGtleXdvcmQ+R3Jh
bS1Qb3NpdGl2ZSBCYWN0ZXJpYS9kcnVnIGVmZmVjdHMvaXNvbGF0aW9uICZhbXA7IHB1cmlmaWNh
dGlvbjwva2V5d29yZD48a2V5d29yZD5BZ2VkLCA4MCBhbmQgb3Zlcjwva2V5d29yZD48a2V5d29y
ZD5DaGlsZCwgUHJlc2Nob29sPC9rZXl3b3JkPjxrZXl3b3JkPkJhY3RlcmlhPC9rZXl3b3JkPjxr
ZXl3b3JkPk11bHRpZHJ1ZyByZXNpc3RhbmNlPC9rZXl3b3JkPjxrZXl3b3JkPlVyaW5hcnkgdHJh
Y3QgaW5mZWN0aW9uPC9rZXl3b3JkPjwva2V5d29yZHM+PGRhdGVzPjx5ZWFyPjIwMjU8L3llYXI+
PHB1Yi1kYXRlcz48ZGF0ZT5BcHIgNzwvZGF0ZT48L3B1Yi1kYXRlcz48L2RhdGVzPjxpc2JuPjE0
NzEtMjMzNCAoRWxlY3Ryb25pYykmI3hEOzE0NzEtMjMzNCAoTGlua2luZyk8L2lzYm4+PGFjY2Vz
c2lvbi1udW0+NDAxOTcyMDg8L2FjY2Vzc2lvbi1udW0+PHVybHM+PHJlbGF0ZWQtdXJscz48dXJs
Pmh0dHBzOi8vd3d3Lm5jYmkubmxtLm5paC5nb3YvcHVibWVkLzQwMTk3MjA4PC91cmw+PC9yZWxh
dGVkLXVybHM+PC91cmxzPjxjdXN0b20xPkRlY2xhcmF0aW9ucy4gRXRoaWNzIGFuZCBjb25zZW50
IHRvIHBhcnRpY2lwYXRlOiBFdGhpY2FsIGFwcHJvdmFsIHdhcyBvYnRhaW5lZCBmcm9tIHRoZSBT
YWxhbGUgVW5pdmVyc2l0eSBJbnN0aXR1dGlvbmFsIFJlc2VhcmNoIEV0aGljcyBSZXZpZXcgQ29t
bWl0dGVlIChTSVUtSVJFUkMtMjYwLzIwMTYpLiBUaGlzIHN0dWR5IHdhcyBjb25kdWN0ZWQgaW4g
YWdyZWVtZW50IHdpdGggdGhlIERlY2xhcmF0aW9uIG9mIEhlbHNpbmtpLCB0aGUgRXRoaWNhbCBw
cmluY2lwbGUgZm9yIG1lZGljYWwgcmVzZWFyY2ggaW52b2x2aW5nIGh1bWFuIHN1YmplY3RzIGh0
dHA6Ly93d3cud21hLm5ldC9lbi8zMHB1YmxpY2F0aW9ucy8xMHBvbGljaWVzL2IzL2luZGV4Lmh0
bWwgKS4gVGhlbiBwZXJtaXNzaW9uIHdhcyB0YWtlbiBmcm9tIE5la2VtdGUgQ29tcHJlaGVuc2l2
ZSBTcGVjaWFsaXplZCBIb3NwaXRhbCBhbmQgTmVrZW10ZSBQdWJsaWMgSGVhbHRoIFJlc2VhcmNo
IGFuZCBSZWZlcnJhbCBMYWJvcmF0b3J5IENlbnRlciB0byBjb25kdWN0IHRoaXMgc3R1ZHkuIFdy
aXR0ZW4gaW5mb3JtZWQgY29uc2VudCB3YXMgb2J0YWluZWQgZnJvbSBhbGwgdGhlIHN0dWR5IHBh
cnRpY2lwYW50cyBhbmQgZnJvbSB0aGUgbGVnYWwgZ3VhcmRpYW5zIG9mIHRoZSBwYXJ0aWNpcGFu
dHMgd2hvIHdlcmUgYmVsb3cgMTYgeWVhcnMgb2YgYWdlIGFuZCBhbHNvIHdobyBkaWQgbm90IGhh
dmUgZm9ybWFsIGVkdWNhdGlvbi4gVGhlIGluY2x1c2lvbiBvZiBzdHVkeSBwYXJ0aWNpcGFudHMg
d2FzIHZvbHVudGFyeS4gSW5mb3JtYXRpb24gb2J0YWluZWQgZnJvbSB0aGVtIHdhcyBrZXB0IGNv
bmZpZGVudGlhbCBhbmQgdXNlZCBvbmx5IGZvciByZXNlYXJjaCBwdXJwb3Nlcy4gQ29uc2VudCB0
byBwdWJsaWNhdGlvbjogTm90IGFwcGxpY2FibGUuIENvbXBldGluZyBpbnRlcmVzdHM6IFRoZSBh
dXRob3JzIGRlY2xhcmUgbm8gY29tcGV0aW5nIGludGVyZXN0cy48L2N1c3RvbTE+PGN1c3RvbTI+
UE1DMTE5Nzc4Nzc8L2N1c3RvbTI+PGVsZWN0cm9uaWMtcmVzb3VyY2UtbnVtPjEwLjExODYvczEy
ODc5LTAyNS0xMDc4OC04PC9lbGVjdHJvbmljLXJlc291cmNlLW51bT48cmVtb3RlLWRhdGFiYXNl
LW5hbWU+TWVkbGluZTwvcmVtb3RlLWRhdGFiYXNlLW5hbWU+PHJlbW90ZS1kYXRhYmFzZS1wcm92
aWRlcj5OTE08L3JlbW90ZS1kYXRhYmFzZS1wcm92aWRlcj48L3JlY29yZD48L0NpdGU+PENpdGU+
PEF1dGhvcj5CYXJib3NhPC9BdXRob3I+PFllYXI+MjAyMjwvWWVhcj48UmVjTnVtPjUyMjwvUmVj
TnVtPjxyZWNvcmQ+PHJlYy1udW1iZXI+NTIyPC9yZWMtbnVtYmVyPjxmb3JlaWduLWtleXM+PGtl
eSBhcHA9IkVOIiBkYi1pZD0iMDB2dnJlMHptc2VycnBld3I5YTV0d3B6ZTlwYXN2cmF2cnBhIiB0
aW1lc3RhbXA9IjE3NzQ3MTk4NjAiPjUyMjwva2V5PjwvZm9yZWlnbi1rZXlzPjxyZWYtdHlwZSBu
YW1lPSJKb3VybmFsIEFydGljbGUiPjE3PC9yZWYtdHlwZT48Y29udHJpYnV0b3JzPjxhdXRob3Jz
PjxhdXRob3I+QmFyYm9zYSwgRWRpbmVsc29uIGRlIFNvdXNhPC9hdXRob3I+PGF1dGhvcj5MZWl0
ZSwgQ2x5dmlhIGRlIEplc3VzPC9hdXRob3I+PGF1dGhvcj5NZW5kZXMsIERhaWFuZSBkbyBDYXJt
bzwvYXV0aG9yPjxhdXRob3I+QnJpZ2lkbywgSGVsaXRvbiBQYXRyaWNrIENvcmRvdmlsPC9hdXRo
b3I+PC9hdXRob3JzPjwvY29udHJpYnV0b3JzPjx0aXRsZXM+PHRpdGxlPlByZXZhbMOqbmNpYSBl
IHBlcmZpbCBkZSByZXNpc3TDqm5jaWEgZGEgRXNjaGVyaWNoaWEgY29saSBpc29sYWRhIGRlIGlu
ZmVjw6fDtWVzIGRvIHRyYXRvIHVyaW7DoXJpbzwvdGl0bGU+PHNlY29uZGFyeS10aXRsZT5SZXNl
YXJjaCwgU29jaWV0eSBhbmQgRGV2ZWxvcG1lbnQ8L3NlY29uZGFyeS10aXRsZT48L3RpdGxlcz48
cGVyaW9kaWNhbD48ZnVsbC10aXRsZT5SZXNlYXJjaCwgU29jaWV0eSBhbmQgRGV2ZWxvcG1lbnQ8
L2Z1bGwtdGl0bGU+PC9wZXJpb2RpY2FsPjx2b2x1bWU+MTE8L3ZvbHVtZT48bnVtYmVyPjE8L251
bWJlcj48c2VjdGlvbj5lMDYxMTEyNDI4MDwvc2VjdGlvbj48ZGF0ZXM+PHllYXI+MjAyMjwveWVh
cj48L2RhdGVzPjxpc2JuPjI1MjUtMzQwOTwvaXNibj48dXJscz48L3VybHM+PGVsZWN0cm9uaWMt
cmVzb3VyY2UtbnVtPjEwLjMzNDQ4L3JzZC12MTFpMS4yNDI4MDwvZWxlY3Ryb25pYy1yZXNvdXJj
ZS1udW0+PC9yZWNvcmQ+PC9DaXRlPjxDaXRlPjxBdXRob3I+UGluaGF0aTwvQXV0aG9yPjxZZWFy
PjIwMTk8L1llYXI+PFJlY051bT41MjE8L1JlY051bT48cmVjb3JkPjxyZWMtbnVtYmVyPjUyMTwv
cmVjLW51bWJlcj48Zm9yZWlnbi1rZXlzPjxrZXkgYXBwPSJFTiIgZGItaWQ9IjAwdnZyZTB6bXNl
cnJwZXdyOWE1dHdwemU5cGFzdnJhdnJwYSIgdGltZXN0YW1wPSIxNzc0NzE5ODU2Ij41MjE8L2tl
eT48L2ZvcmVpZ24ta2V5cz48cmVmLXR5cGUgbmFtZT0iSm91cm5hbCBBcnRpY2xlIj4xNzwvcmVm
LXR5cGU+PGNvbnRyaWJ1dG9ycz48YXV0aG9ycz48YXV0aG9yPlBpbmhhdGksIFJlbmF0YSBSb21h
bmhvbGk8L2F1dGhvcj48YXV0aG9yPlRhdmFyZXMsIFBhdWxhIExpemllcm88L2F1dGhvcj48YXV0
aG9yPk1hcnNpY2FubywgRWxpc2EgZGUgT2xpdmVpcmE8L2F1dGhvcj48YXV0aG9yPkZlcm5hbmRl
cywgTmVpbWFyIGRhIFNpbHZhPC9hdXRob3I+PGF1dGhvcj5Db2x1Z25hdGksIEZlcm5hbmRvIEFu
dG9uaW8gQmFzaWxlPC9hdXRob3I+PGF1dGhvcj5CYXN0b3MsIE1hcmN1cyBHb21lczwvYXV0aG9y
PjxhdXRob3I+RGUgUGF1bGEsIFJvZ8OpcmlvIEJhdW1ncmF0ejwvYXV0aG9yPjxhdXRob3I+UGlu
aGVpcm8sIEhlbGFkeSBTYW5kZXJzPC9hdXRob3I+PC9hdXRob3JzPjwvY29udHJpYnV0b3JzPjx0
aXRsZXM+PHRpdGxlPkxvdyBoZWFsdGggbGl0ZXJhY3kgaW4gb2xkZXIgcGF0aWVudHMgd2l0aCB1
bmNvbnRyb2xsZWQgYmxvb2QgcHJlc3N1cmUgYXQgc2Vjb25kYXJ5IGNhcmU8L3RpdGxlPjxzZWNv
bmRhcnktdGl0bGU+SFUgUmV2aXN0YTwvc2Vjb25kYXJ5LXRpdGxlPjwvdGl0bGVzPjxwZXJpb2Rp
Y2FsPjxmdWxsLXRpdGxlPkhVIFJldmlzdGE8L2Z1bGwtdGl0bGU+PC9wZXJpb2RpY2FsPjxwYWdl
cz4xMy0yMTwvcGFnZXM+PHZvbHVtZT40NTwvdm9sdW1lPjxudW1iZXI+MTwvbnVtYmVyPjxzZWN0
aW9uPjEzPC9zZWN0aW9uPjxkYXRlcz48eWVhcj4yMDE5PC95ZWFyPjwvZGF0ZXM+PGlzYm4+MTk4
Mi04MDQ3JiN4RDswMTAzLTMxMjM8L2lzYm4+PHVybHM+PC91cmxzPjxlbGVjdHJvbmljLXJlc291
cmNlLW51bT4xMC4zNDAxOS8xOTgyLTgwNDcuMjAxOS52NDUuMTY5NzA8L2VsZWN0cm9uaWMtcmVz
b3VyY2UtbnVtPjwvcmVjb3JkPjwvQ2l0ZT48Q2l0ZT48QXV0aG9yPkFiYWxraGFpbDwvQXV0aG9y
PjxZZWFyPjIwMjI8L1llYXI+PFJlY051bT41MjM8L1JlY051bT48cmVjb3JkPjxyZWMtbnVtYmVy
PjUyMzwvcmVjLW51bWJlcj48Zm9yZWlnbi1rZXlzPjxrZXkgYXBwPSJFTiIgZGItaWQ9IjAwdnZy
ZTB6bXNlcnJwZXdyOWE1dHdwemU5cGFzdnJhdnJwYSIgdGltZXN0YW1wPSIxNzc0NzE5ODY2Ij41
MjM8L2tleT48L2ZvcmVpZ24ta2V5cz48cmVmLXR5cGUgbmFtZT0iSm91cm5hbCBBcnRpY2xlIj4x
NzwvcmVmLXR5cGU+PGNvbnRyaWJ1dG9ycz48YXV0aG9ycz48YXV0aG9yPkFiYWxraGFpbCwgQS48
L2F1dGhvcj48YXV0aG9yPkFsWWFtaSwgQS4gUy48L2F1dGhvcj48YXV0aG9yPkFscmFzaGVkaSwg
Uy4gRi48L2F1dGhvcj48YXV0aG9yPkFsbXVzaGF5cWloLCBLLiBNLjwvYXV0aG9yPjxhdXRob3I+
QWxzbGFtYWgsIFQuPC9hdXRob3I+PGF1dGhvcj5BbHNhbGFtYWgsIFkuIEEuPC9hdXRob3I+PGF1
dGhvcj5FbGJlaGlyeSwgQS48L2F1dGhvcj48L2F1dGhvcnM+PC9jb250cmlidXRvcnM+PGF1dGgt
YWRkcmVzcz5EZXBhcnRtZW50IG9mIFB1YmxpYyBIZWFsdGgsIENvbGxlZ2Ugb2YgUHVibGljIEhl
YWx0aCBhbmQgSGVhbHRoIEluZm9ybWF0aWNzLCBRYXNzaW0gVW5pdmVyc2l0eSwgQWwgQnVrYXly
aXlhaCA1Mjc0MSwgU2F1ZGkgQXJhYmlhLiYjeEQ7S2luZyBGYWhhZCBNZWRpY2FsIENpdHksIFAu
Ty4gQm94IDU5MDQ2LCBSaXlhZGggMTE1MjUsIFNhdWRpIEFyYWJpYS4mI3hEO01pbmlzdHJ5IG9m
IEhlYWx0aCBRYXNzaW0gUmVnaW9uLCBCdXJheWRhaCA1MjM2NywgU2F1ZGkgQXJhYmlhLiYjeEQ7
R2VuZXJhbCBTdXJnZXJ5IERlcGFydG1lbnQsIFVuYWl6YWggQ29sbGVnZSBvZiBNZWRpY2luZSwg
UWFzc2ltIFVuaXZlcnNpdHksIFVuYXl6YWggNTY0NTMsIFNhdWRpIEFyYWJpYS48L2F1dGgtYWRk
cmVzcz48dGl0bGVzPjx0aXRsZT5UaGUgUHJldmFsZW5jZSBvZiBNdWx0aWRydWctUmVzaXN0YW50
IEVzY2hlcmljaGlhIGNvbGkgUHJvZHVjaW5nIEVTQkwgYW1vbmcgTWFsZSBhbmQgRmVtYWxlIFBh
dGllbnRzIHdpdGggVXJpbmFyeSBUcmFjdCBJbmZlY3Rpb25zIGluIFJpeWFkaCBSZWdpb24sIFNh
dWRpIEFyYWJpYTwvdGl0bGU+PHNlY29uZGFyeS10aXRsZT5IZWFsdGhjYXJlIChCYXNlbCk8L3Nl
Y29uZGFyeS10aXRsZT48L3RpdGxlcz48cGVyaW9kaWNhbD48ZnVsbC10aXRsZT5IZWFsdGhjYXJl
IChCYXNlbCk8L2Z1bGwtdGl0bGU+PC9wZXJpb2RpY2FsPjx2b2x1bWU+MTA8L3ZvbHVtZT48bnVt
YmVyPjk8L251bWJlcj48ZWRpdGlvbj4yMDIyMDkxNTwvZWRpdGlvbj48a2V5d29yZHM+PGtleXdv
cmQ+RVNCTC1FLiBjb2xpPC9rZXl3b3JkPjxrZXl3b3JkPmFudGltaWNyb2JpYWwgcmVzaXN0YW5j
ZTwva2V5d29yZD48a2V5d29yZD51cmluYXJ5IHRyYWN0IGluZmVjdGlvbjwva2V5d29yZD48L2tl
eXdvcmRzPjxkYXRlcz48eWVhcj4yMDIyPC95ZWFyPjxwdWItZGF0ZXM+PGRhdGU+U2VwIDE1PC9k
YXRlPjwvcHViLWRhdGVzPjwvZGF0ZXM+PGlzYm4+MjIyNy05MDMyIChQcmludCkmI3hEOzIyMjct
OTAzMiAoRWxlY3Ryb25pYykmI3hEOzIyMjctOTAzMiAoTGlua2luZyk8L2lzYm4+PGFjY2Vzc2lv
bi1udW0+MzYxNDEzOTA8L2FjY2Vzc2lvbi1udW0+PHVybHM+PHJlbGF0ZWQtdXJscz48dXJsPmh0
dHBzOi8vd3d3Lm5jYmkubmxtLm5paC5nb3YvcHVibWVkLzM2MTQxMzkwPC91cmw+PC9yZWxhdGVk
LXVybHM+PC91cmxzPjxjdXN0b20xPlRoZSBhdXRob3JzIGRlY2xhcmUgbm8gY29uZmxpY3Qgb2Yg
aW50ZXJlc3QuPC9jdXN0b20xPjxjdXN0b20yPlBNQzk0OTg4ODA8L2N1c3RvbTI+PGVsZWN0cm9u
aWMtcmVzb3VyY2UtbnVtPjEwLjMzOTAvaGVhbHRoY2FyZTEwMDkxNzc4PC9lbGVjdHJvbmljLXJl
c291cmNlLW51bT48cmVtb3RlLWRhdGFiYXNlLW5hbWU+UHViTWVkLW5vdC1NRURMSU5FPC9yZW1v
dGUtZGF0YWJhc2UtbmFtZT48cmVtb3RlLWRhdGFiYXNlLXByb3ZpZGVyPk5MTTwvcmVtb3RlLWRh
dGFiYXNlLXByb3ZpZGVyPjwvcmVjb3JkPjwvQ2l0ZT48L0VuZE5vdGU+AG==
</w:fldData>
        </w:fldChar>
      </w:r>
      <w:r w:rsidR="00114107" w:rsidRPr="00D64931">
        <w:rPr>
          <w:rFonts w:eastAsia="Calibri"/>
          <w:lang w:val="en-US"/>
        </w:rPr>
        <w:instrText xml:space="preserve"> ADDIN EN.CITE </w:instrText>
      </w:r>
      <w:r w:rsidR="00114107">
        <w:rPr>
          <w:rFonts w:eastAsia="Calibri"/>
        </w:rPr>
        <w:fldChar w:fldCharType="begin">
          <w:fldData xml:space="preserve">PEVuZE5vdGU+PENpdGU+PEF1dGhvcj5EaXJpYmE8L0F1dGhvcj48WWVhcj4yMDI1PC9ZZWFyPjxS
ZWNOdW0+NTIwPC9SZWNOdW0+PERpc3BsYXlUZXh0PihBYmFsa2hhaWwgZXQgYWwuLCAyMDIyOyBC
YXJib3NhIGV0IGFsLiwgMjAyMjsgRGlyaWJhIGV0IGFsLiwgMjAyNTsgUGluaGF0aSBldCBhbC4s
IDIwMTkpPC9EaXNwbGF5VGV4dD48cmVjb3JkPjxyZWMtbnVtYmVyPjUyMDwvcmVjLW51bWJlcj48
Zm9yZWlnbi1rZXlzPjxrZXkgYXBwPSJFTiIgZGItaWQ9IjAwdnZyZTB6bXNlcnJwZXdyOWE1dHdw
emU5cGFzdnJhdnJwYSIgdGltZXN0YW1wPSIxNzc0NzE5ODQ4Ij41MjA8L2tleT48L2ZvcmVpZ24t
a2V5cz48cmVmLXR5cGUgbmFtZT0iSm91cm5hbCBBcnRpY2xlIj4xNzwvcmVmLXR5cGU+PGNvbnRy
aWJ1dG9ycz48YXV0aG9ycz48YXV0aG9yPkRpcmliYSwgQS48L2F1dGhvcj48YXV0aG9yPkdpemF3
LCBTLjwvYXV0aG9yPjxhdXRob3I+QWxlbXUsIEYuPC9hdXRob3I+PGF1dGhvcj5UZXNmYXllLCBL
LjwvYXV0aG9yPjxhdXRob3I+VGVzZmF5ZSwgRS48L2F1dGhvcj48YXV0aG9yPkNoYWxpLCBNLjwv
YXV0aG9yPjxhdXRob3I+Sm9iaXIsIEcuPC9hdXRob3I+PC9hdXRob3JzPjwvY29udHJpYnV0b3Jz
PjxhdXRoLWFkZHJlc3M+RGVwYXJ0bWVudCBvZiBNZWRpY2FsIExhYm9yYXRvcnkgU2NpZW5jZXMs
IENvbGxlZ2Ugb2YgSGVhbHRoIFNjaWVuY2VzLCBTYWxhbGUgVW5pdmVyc2l0eSwgUC5PLiBCb3gg
MjQ1LCBGaXRjaGUsIEV0aGlvcGlhLiBhYmRpa29vMTVAZ21haWwuY29tLiYjeEQ7RGVwYXJ0bWVu
dCBvZiBNZWRpY2FsIExhYm9yYXRvcnkgU2NpZW5jZXMsIENvbGxlZ2Ugb2YgSGVhbHRoIFNjaWVu
Y2VzLCBTYWxhbGUgVW5pdmVyc2l0eSwgUC5PLiBCb3ggMjQ1LCBGaXRjaGUsIEV0aGlvcGlhLiYj
eEQ7Q2xpbmljYWwgTWljcm9iaW9sb2d5IERpYWdub3N0aWMgYW5kIFJlc2VhcmNoIExhYm9yYXRv
cnksIE5la2VtdGUgUHVibGljIEhlYWx0aCBSZXNlYXJjaCBhbmQgUmVmZXJyYWwgTGFib3JhdG9y
eSBDZW50ZXIsIFAuTy4gQm94IDA2MSwgTmVrZW10ZSwgRXRoaW9waWEuJiN4RDtEZXBhcnRtZW50
IG9mIE1lZGljYWwgTGFib3JhdG9yeSBTY2llbmNlcywgSW5zdGl0dXRlIG9mIEhlYWx0aCBTY2ll
bmNlcywgV2FsbGFnYSBVbml2ZXJzaXR5LCBQLk8uQm94IDM5NSwgTmVrZW10ZSwgRXRoaW9waWEu
PC9hdXRoLWFkZHJlc3M+PHRpdGxlcz48dGl0bGU+UHJldmFsZW5jZSwgYW50aW1pY3JvYmlhbCBz
ZW5zaXRpdml0eSBwYXR0ZXJucyBhbmQgYXNzb2NpYXRlZCBmYWN0b3JzIG9mIHVyaW5hcnkgdHJh
Y3QgaW5mZWN0aW9uIGFtb25nIHBhdGllbnRzIGF0dGVuZGluZyBOZWtlbXRlIENvbXByZWhlbnNp
dmUgU3BlY2lhbGl6ZWQgSG9zcGl0YWwsIFdlc3Rlcm4gRXRoaW9waWEsIDIwMjQ6IGEgY3Jvc3Mt
c2VjdGlvbmFsIHN0dWR5PC90aXRsZT48c2Vjb25kYXJ5LXRpdGxlPkJNQyBJbmZlY3QgRGlzPC9z
ZWNvbmRhcnktdGl0bGU+PC90aXRsZXM+PHBlcmlvZGljYWw+PGZ1bGwtdGl0bGU+Qk1DIEluZmVj
dCBEaXM8L2Z1bGwtdGl0bGU+PC9wZXJpb2RpY2FsPjxwYWdlcz40NzQ8L3BhZ2VzPjx2b2x1bWU+
MjU8L3ZvbHVtZT48bnVtYmVyPjE8L251bWJlcj48ZWRpdGlvbj4yMDI1MDQwNzwvZWRpdGlvbj48
a2V5d29yZHM+PGtleXdvcmQ+SHVtYW5zPC9rZXl3b3JkPjxrZXl3b3JkPipVcmluYXJ5IFRyYWN0
IEluZmVjdGlvbnMvZXBpZGVtaW9sb2d5L21pY3JvYmlvbG9neS9kcnVnIHRoZXJhcHk8L2tleXdv
cmQ+PGtleXdvcmQ+RXRoaW9waWEvZXBpZGVtaW9sb2d5PC9rZXl3b3JkPjxrZXl3b3JkPkNyb3Nz
LVNlY3Rpb25hbCBTdHVkaWVzPC9rZXl3b3JkPjxrZXl3b3JkPkZlbWFsZTwva2V5d29yZD48a2V5
d29yZD5NYWxlPC9rZXl3b3JkPjxrZXl3b3JkPkFkdWx0PC9rZXl3b3JkPjxrZXl3b3JkPlByZXZh
bGVuY2U8L2tleXdvcmQ+PGtleXdvcmQ+TWlkZGxlIEFnZWQ8L2tleXdvcmQ+PGtleXdvcmQ+KkFu
dGktQmFjdGVyaWFsIEFnZW50cy9waGFybWFjb2xvZ3kvdGhlcmFwZXV0aWMgdXNlPC9rZXl3b3Jk
PjxrZXl3b3JkPk1pY3JvYmlhbCBTZW5zaXRpdml0eSBUZXN0czwva2V5d29yZD48a2V5d29yZD5Z
b3VuZyBBZHVsdDwva2V5d29yZD48a2V5d29yZD5BZG9sZXNjZW50PC9rZXl3b3JkPjxrZXl3b3Jk
PkFnZWQ8L2tleXdvcmQ+PGtleXdvcmQ+SG9zcGl0YWxzLCBTcGVjaWFsPC9rZXl3b3JkPjxrZXl3
b3JkPkNoaWxkPC9rZXl3b3JkPjxrZXl3b3JkPkdyYW0tTmVnYXRpdmUgQmFjdGVyaWEvZHJ1ZyBl
ZmZlY3RzL2lzb2xhdGlvbiAmYW1wOyBwdXJpZmljYXRpb248L2tleXdvcmQ+PGtleXdvcmQ+R3Jh
bS1Qb3NpdGl2ZSBCYWN0ZXJpYS9kcnVnIGVmZmVjdHMvaXNvbGF0aW9uICZhbXA7IHB1cmlmaWNh
dGlvbjwva2V5d29yZD48a2V5d29yZD5BZ2VkLCA4MCBhbmQgb3Zlcjwva2V5d29yZD48a2V5d29y
ZD5DaGlsZCwgUHJlc2Nob29sPC9rZXl3b3JkPjxrZXl3b3JkPkJhY3RlcmlhPC9rZXl3b3JkPjxr
ZXl3b3JkPk11bHRpZHJ1ZyByZXNpc3RhbmNlPC9rZXl3b3JkPjxrZXl3b3JkPlVyaW5hcnkgdHJh
Y3QgaW5mZWN0aW9uPC9rZXl3b3JkPjwva2V5d29yZHM+PGRhdGVzPjx5ZWFyPjIwMjU8L3llYXI+
PHB1Yi1kYXRlcz48ZGF0ZT5BcHIgNzwvZGF0ZT48L3B1Yi1kYXRlcz48L2RhdGVzPjxpc2JuPjE0
NzEtMjMzNCAoRWxlY3Ryb25pYykmI3hEOzE0NzEtMjMzNCAoTGlua2luZyk8L2lzYm4+PGFjY2Vz
c2lvbi1udW0+NDAxOTcyMDg8L2FjY2Vzc2lvbi1udW0+PHVybHM+PHJlbGF0ZWQtdXJscz48dXJs
Pmh0dHBzOi8vd3d3Lm5jYmkubmxtLm5paC5nb3YvcHVibWVkLzQwMTk3MjA4PC91cmw+PC9yZWxh
dGVkLXVybHM+PC91cmxzPjxjdXN0b20xPkRlY2xhcmF0aW9ucy4gRXRoaWNzIGFuZCBjb25zZW50
IHRvIHBhcnRpY2lwYXRlOiBFdGhpY2FsIGFwcHJvdmFsIHdhcyBvYnRhaW5lZCBmcm9tIHRoZSBT
YWxhbGUgVW5pdmVyc2l0eSBJbnN0aXR1dGlvbmFsIFJlc2VhcmNoIEV0aGljcyBSZXZpZXcgQ29t
bWl0dGVlIChTSVUtSVJFUkMtMjYwLzIwMTYpLiBUaGlzIHN0dWR5IHdhcyBjb25kdWN0ZWQgaW4g
YWdyZWVtZW50IHdpdGggdGhlIERlY2xhcmF0aW9uIG9mIEhlbHNpbmtpLCB0aGUgRXRoaWNhbCBw
cmluY2lwbGUgZm9yIG1lZGljYWwgcmVzZWFyY2ggaW52b2x2aW5nIGh1bWFuIHN1YmplY3RzIGh0
dHA6Ly93d3cud21hLm5ldC9lbi8zMHB1YmxpY2F0aW9ucy8xMHBvbGljaWVzL2IzL2luZGV4Lmh0
bWwgKS4gVGhlbiBwZXJtaXNzaW9uIHdhcyB0YWtlbiBmcm9tIE5la2VtdGUgQ29tcHJlaGVuc2l2
ZSBTcGVjaWFsaXplZCBIb3NwaXRhbCBhbmQgTmVrZW10ZSBQdWJsaWMgSGVhbHRoIFJlc2VhcmNo
IGFuZCBSZWZlcnJhbCBMYWJvcmF0b3J5IENlbnRlciB0byBjb25kdWN0IHRoaXMgc3R1ZHkuIFdy
aXR0ZW4gaW5mb3JtZWQgY29uc2VudCB3YXMgb2J0YWluZWQgZnJvbSBhbGwgdGhlIHN0dWR5IHBh
cnRpY2lwYW50cyBhbmQgZnJvbSB0aGUgbGVnYWwgZ3VhcmRpYW5zIG9mIHRoZSBwYXJ0aWNpcGFu
dHMgd2hvIHdlcmUgYmVsb3cgMTYgeWVhcnMgb2YgYWdlIGFuZCBhbHNvIHdobyBkaWQgbm90IGhh
dmUgZm9ybWFsIGVkdWNhdGlvbi4gVGhlIGluY2x1c2lvbiBvZiBzdHVkeSBwYXJ0aWNpcGFudHMg
d2FzIHZvbHVudGFyeS4gSW5mb3JtYXRpb24gb2J0YWluZWQgZnJvbSB0aGVtIHdhcyBrZXB0IGNv
bmZpZGVudGlhbCBhbmQgdXNlZCBvbmx5IGZvciByZXNlYXJjaCBwdXJwb3Nlcy4gQ29uc2VudCB0
byBwdWJsaWNhdGlvbjogTm90IGFwcGxpY2FibGUuIENvbXBldGluZyBpbnRlcmVzdHM6IFRoZSBh
dXRob3JzIGRlY2xhcmUgbm8gY29tcGV0aW5nIGludGVyZXN0cy48L2N1c3RvbTE+PGN1c3RvbTI+
UE1DMTE5Nzc4Nzc8L2N1c3RvbTI+PGVsZWN0cm9uaWMtcmVzb3VyY2UtbnVtPjEwLjExODYvczEy
ODc5LTAyNS0xMDc4OC04PC9lbGVjdHJvbmljLXJlc291cmNlLW51bT48cmVtb3RlLWRhdGFiYXNl
LW5hbWU+TWVkbGluZTwvcmVtb3RlLWRhdGFiYXNlLW5hbWU+PHJlbW90ZS1kYXRhYmFzZS1wcm92
aWRlcj5OTE08L3JlbW90ZS1kYXRhYmFzZS1wcm92aWRlcj48L3JlY29yZD48L0NpdGU+PENpdGU+
PEF1dGhvcj5CYXJib3NhPC9BdXRob3I+PFllYXI+MjAyMjwvWWVhcj48UmVjTnVtPjUyMjwvUmVj
TnVtPjxyZWNvcmQ+PHJlYy1udW1iZXI+NTIyPC9yZWMtbnVtYmVyPjxmb3JlaWduLWtleXM+PGtl
eSBhcHA9IkVOIiBkYi1pZD0iMDB2dnJlMHptc2VycnBld3I5YTV0d3B6ZTlwYXN2cmF2cnBhIiB0
aW1lc3RhbXA9IjE3NzQ3MTk4NjAiPjUyMjwva2V5PjwvZm9yZWlnbi1rZXlzPjxyZWYtdHlwZSBu
YW1lPSJKb3VybmFsIEFydGljbGUiPjE3PC9yZWYtdHlwZT48Y29udHJpYnV0b3JzPjxhdXRob3Jz
PjxhdXRob3I+QmFyYm9zYSwgRWRpbmVsc29uIGRlIFNvdXNhPC9hdXRob3I+PGF1dGhvcj5MZWl0
ZSwgQ2x5dmlhIGRlIEplc3VzPC9hdXRob3I+PGF1dGhvcj5NZW5kZXMsIERhaWFuZSBkbyBDYXJt
bzwvYXV0aG9yPjxhdXRob3I+QnJpZ2lkbywgSGVsaXRvbiBQYXRyaWNrIENvcmRvdmlsPC9hdXRo
b3I+PC9hdXRob3JzPjwvY29udHJpYnV0b3JzPjx0aXRsZXM+PHRpdGxlPlByZXZhbMOqbmNpYSBl
IHBlcmZpbCBkZSByZXNpc3TDqm5jaWEgZGEgRXNjaGVyaWNoaWEgY29saSBpc29sYWRhIGRlIGlu
ZmVjw6fDtWVzIGRvIHRyYXRvIHVyaW7DoXJpbzwvdGl0bGU+PHNlY29uZGFyeS10aXRsZT5SZXNl
YXJjaCwgU29jaWV0eSBhbmQgRGV2ZWxvcG1lbnQ8L3NlY29uZGFyeS10aXRsZT48L3RpdGxlcz48
cGVyaW9kaWNhbD48ZnVsbC10aXRsZT5SZXNlYXJjaCwgU29jaWV0eSBhbmQgRGV2ZWxvcG1lbnQ8
L2Z1bGwtdGl0bGU+PC9wZXJpb2RpY2FsPjx2b2x1bWU+MTE8L3ZvbHVtZT48bnVtYmVyPjE8L251
bWJlcj48c2VjdGlvbj5lMDYxMTEyNDI4MDwvc2VjdGlvbj48ZGF0ZXM+PHllYXI+MjAyMjwveWVh
cj48L2RhdGVzPjxpc2JuPjI1MjUtMzQwOTwvaXNibj48dXJscz48L3VybHM+PGVsZWN0cm9uaWMt
cmVzb3VyY2UtbnVtPjEwLjMzNDQ4L3JzZC12MTFpMS4yNDI4MDwvZWxlY3Ryb25pYy1yZXNvdXJj
ZS1udW0+PC9yZWNvcmQ+PC9DaXRlPjxDaXRlPjxBdXRob3I+UGluaGF0aTwvQXV0aG9yPjxZZWFy
PjIwMTk8L1llYXI+PFJlY051bT41MjE8L1JlY051bT48cmVjb3JkPjxyZWMtbnVtYmVyPjUyMTwv
cmVjLW51bWJlcj48Zm9yZWlnbi1rZXlzPjxrZXkgYXBwPSJFTiIgZGItaWQ9IjAwdnZyZTB6bXNl
cnJwZXdyOWE1dHdwemU5cGFzdnJhdnJwYSIgdGltZXN0YW1wPSIxNzc0NzE5ODU2Ij41MjE8L2tl
eT48L2ZvcmVpZ24ta2V5cz48cmVmLXR5cGUgbmFtZT0iSm91cm5hbCBBcnRpY2xlIj4xNzwvcmVm
LXR5cGU+PGNvbnRyaWJ1dG9ycz48YXV0aG9ycz48YXV0aG9yPlBpbmhhdGksIFJlbmF0YSBSb21h
bmhvbGk8L2F1dGhvcj48YXV0aG9yPlRhdmFyZXMsIFBhdWxhIExpemllcm88L2F1dGhvcj48YXV0
aG9yPk1hcnNpY2FubywgRWxpc2EgZGUgT2xpdmVpcmE8L2F1dGhvcj48YXV0aG9yPkZlcm5hbmRl
cywgTmVpbWFyIGRhIFNpbHZhPC9hdXRob3I+PGF1dGhvcj5Db2x1Z25hdGksIEZlcm5hbmRvIEFu
dG9uaW8gQmFzaWxlPC9hdXRob3I+PGF1dGhvcj5CYXN0b3MsIE1hcmN1cyBHb21lczwvYXV0aG9y
PjxhdXRob3I+RGUgUGF1bGEsIFJvZ8OpcmlvIEJhdW1ncmF0ejwvYXV0aG9yPjxhdXRob3I+UGlu
aGVpcm8sIEhlbGFkeSBTYW5kZXJzPC9hdXRob3I+PC9hdXRob3JzPjwvY29udHJpYnV0b3JzPjx0
aXRsZXM+PHRpdGxlPkxvdyBoZWFsdGggbGl0ZXJhY3kgaW4gb2xkZXIgcGF0aWVudHMgd2l0aCB1
bmNvbnRyb2xsZWQgYmxvb2QgcHJlc3N1cmUgYXQgc2Vjb25kYXJ5IGNhcmU8L3RpdGxlPjxzZWNv
bmRhcnktdGl0bGU+SFUgUmV2aXN0YTwvc2Vjb25kYXJ5LXRpdGxlPjwvdGl0bGVzPjxwZXJpb2Rp
Y2FsPjxmdWxsLXRpdGxlPkhVIFJldmlzdGE8L2Z1bGwtdGl0bGU+PC9wZXJpb2RpY2FsPjxwYWdl
cz4xMy0yMTwvcGFnZXM+PHZvbHVtZT40NTwvdm9sdW1lPjxudW1iZXI+MTwvbnVtYmVyPjxzZWN0
aW9uPjEzPC9zZWN0aW9uPjxkYXRlcz48eWVhcj4yMDE5PC95ZWFyPjwvZGF0ZXM+PGlzYm4+MTk4
Mi04MDQ3JiN4RDswMTAzLTMxMjM8L2lzYm4+PHVybHM+PC91cmxzPjxlbGVjdHJvbmljLXJlc291
cmNlLW51bT4xMC4zNDAxOS8xOTgyLTgwNDcuMjAxOS52NDUuMTY5NzA8L2VsZWN0cm9uaWMtcmVz
b3VyY2UtbnVtPjwvcmVjb3JkPjwvQ2l0ZT48Q2l0ZT48QXV0aG9yPkFiYWxraGFpbDwvQXV0aG9y
PjxZZWFyPjIwMjI8L1llYXI+PFJlY051bT41MjM8L1JlY051bT48cmVjb3JkPjxyZWMtbnVtYmVy
PjUyMzwvcmVjLW51bWJlcj48Zm9yZWlnbi1rZXlzPjxrZXkgYXBwPSJFTiIgZGItaWQ9IjAwdnZy
ZTB6bXNlcnJwZXdyOWE1dHdwemU5cGFzdnJhdnJwYSIgdGltZXN0YW1wPSIxNzc0NzE5ODY2Ij41
MjM8L2tleT48L2ZvcmVpZ24ta2V5cz48cmVmLXR5cGUgbmFtZT0iSm91cm5hbCBBcnRpY2xlIj4x
NzwvcmVmLXR5cGU+PGNvbnRyaWJ1dG9ycz48YXV0aG9ycz48YXV0aG9yPkFiYWxraGFpbCwgQS48
L2F1dGhvcj48YXV0aG9yPkFsWWFtaSwgQS4gUy48L2F1dGhvcj48YXV0aG9yPkFscmFzaGVkaSwg
Uy4gRi48L2F1dGhvcj48YXV0aG9yPkFsbXVzaGF5cWloLCBLLiBNLjwvYXV0aG9yPjxhdXRob3I+
QWxzbGFtYWgsIFQuPC9hdXRob3I+PGF1dGhvcj5BbHNhbGFtYWgsIFkuIEEuPC9hdXRob3I+PGF1
dGhvcj5FbGJlaGlyeSwgQS48L2F1dGhvcj48L2F1dGhvcnM+PC9jb250cmlidXRvcnM+PGF1dGgt
YWRkcmVzcz5EZXBhcnRtZW50IG9mIFB1YmxpYyBIZWFsdGgsIENvbGxlZ2Ugb2YgUHVibGljIEhl
YWx0aCBhbmQgSGVhbHRoIEluZm9ybWF0aWNzLCBRYXNzaW0gVW5pdmVyc2l0eSwgQWwgQnVrYXly
aXlhaCA1Mjc0MSwgU2F1ZGkgQXJhYmlhLiYjeEQ7S2luZyBGYWhhZCBNZWRpY2FsIENpdHksIFAu
Ty4gQm94IDU5MDQ2LCBSaXlhZGggMTE1MjUsIFNhdWRpIEFyYWJpYS4mI3hEO01pbmlzdHJ5IG9m
IEhlYWx0aCBRYXNzaW0gUmVnaW9uLCBCdXJheWRhaCA1MjM2NywgU2F1ZGkgQXJhYmlhLiYjeEQ7
R2VuZXJhbCBTdXJnZXJ5IERlcGFydG1lbnQsIFVuYWl6YWggQ29sbGVnZSBvZiBNZWRpY2luZSwg
UWFzc2ltIFVuaXZlcnNpdHksIFVuYXl6YWggNTY0NTMsIFNhdWRpIEFyYWJpYS48L2F1dGgtYWRk
cmVzcz48dGl0bGVzPjx0aXRsZT5UaGUgUHJldmFsZW5jZSBvZiBNdWx0aWRydWctUmVzaXN0YW50
IEVzY2hlcmljaGlhIGNvbGkgUHJvZHVjaW5nIEVTQkwgYW1vbmcgTWFsZSBhbmQgRmVtYWxlIFBh
dGllbnRzIHdpdGggVXJpbmFyeSBUcmFjdCBJbmZlY3Rpb25zIGluIFJpeWFkaCBSZWdpb24sIFNh
dWRpIEFyYWJpYTwvdGl0bGU+PHNlY29uZGFyeS10aXRsZT5IZWFsdGhjYXJlIChCYXNlbCk8L3Nl
Y29uZGFyeS10aXRsZT48L3RpdGxlcz48cGVyaW9kaWNhbD48ZnVsbC10aXRsZT5IZWFsdGhjYXJl
IChCYXNlbCk8L2Z1bGwtdGl0bGU+PC9wZXJpb2RpY2FsPjx2b2x1bWU+MTA8L3ZvbHVtZT48bnVt
YmVyPjk8L251bWJlcj48ZWRpdGlvbj4yMDIyMDkxNTwvZWRpdGlvbj48a2V5d29yZHM+PGtleXdv
cmQ+RVNCTC1FLiBjb2xpPC9rZXl3b3JkPjxrZXl3b3JkPmFudGltaWNyb2JpYWwgcmVzaXN0YW5j
ZTwva2V5d29yZD48a2V5d29yZD51cmluYXJ5IHRyYWN0IGluZmVjdGlvbjwva2V5d29yZD48L2tl
eXdvcmRzPjxkYXRlcz48eWVhcj4yMDIyPC95ZWFyPjxwdWItZGF0ZXM+PGRhdGU+U2VwIDE1PC9k
YXRlPjwvcHViLWRhdGVzPjwvZGF0ZXM+PGlzYm4+MjIyNy05MDMyIChQcmludCkmI3hEOzIyMjct
OTAzMiAoRWxlY3Ryb25pYykmI3hEOzIyMjctOTAzMiAoTGlua2luZyk8L2lzYm4+PGFjY2Vzc2lv
bi1udW0+MzYxNDEzOTA8L2FjY2Vzc2lvbi1udW0+PHVybHM+PHJlbGF0ZWQtdXJscz48dXJsPmh0
dHBzOi8vd3d3Lm5jYmkubmxtLm5paC5nb3YvcHVibWVkLzM2MTQxMzkwPC91cmw+PC9yZWxhdGVk
LXVybHM+PC91cmxzPjxjdXN0b20xPlRoZSBhdXRob3JzIGRlY2xhcmUgbm8gY29uZmxpY3Qgb2Yg
aW50ZXJlc3QuPC9jdXN0b20xPjxjdXN0b20yPlBNQzk0OTg4ODA8L2N1c3RvbTI+PGVsZWN0cm9u
aWMtcmVzb3VyY2UtbnVtPjEwLjMzOTAvaGVhbHRoY2FyZTEwMDkxNzc4PC9lbGVjdHJvbmljLXJl
c291cmNlLW51bT48cmVtb3RlLWRhdGFiYXNlLW5hbWU+UHViTWVkLW5vdC1NRURMSU5FPC9yZW1v
dGUtZGF0YWJhc2UtbmFtZT48cmVtb3RlLWRhdGFiYXNlLXByb3ZpZGVyPk5MTTwvcmVtb3RlLWRh
dGFiYXNlLXByb3ZpZGVyPjwvcmVjb3JkPjwvQ2l0ZT48L0VuZE5vdGU+AG==
</w:fldData>
        </w:fldChar>
      </w:r>
      <w:r w:rsidR="00114107" w:rsidRPr="00D64931">
        <w:rPr>
          <w:rFonts w:eastAsia="Calibri"/>
          <w:lang w:val="en-US"/>
        </w:rPr>
        <w:instrText xml:space="preserve"> ADDIN EN.CITE.DATA </w:instrText>
      </w:r>
      <w:r w:rsidR="00114107">
        <w:rPr>
          <w:rFonts w:eastAsia="Calibri"/>
        </w:rPr>
      </w:r>
      <w:r w:rsidR="00114107">
        <w:rPr>
          <w:rFonts w:eastAsia="Calibri"/>
        </w:rPr>
        <w:fldChar w:fldCharType="end"/>
      </w:r>
      <w:r w:rsidR="00114107">
        <w:rPr>
          <w:rFonts w:eastAsia="Calibri"/>
        </w:rPr>
      </w:r>
      <w:r w:rsidR="00114107">
        <w:rPr>
          <w:rFonts w:eastAsia="Calibri"/>
        </w:rPr>
        <w:fldChar w:fldCharType="separate"/>
      </w:r>
      <w:r w:rsidR="00114107" w:rsidRPr="00D64931">
        <w:rPr>
          <w:rFonts w:eastAsia="Calibri"/>
          <w:noProof/>
          <w:lang w:val="en-US"/>
        </w:rPr>
        <w:t>(</w:t>
      </w:r>
      <w:proofErr w:type="spellStart"/>
      <w:r w:rsidR="00114107" w:rsidRPr="00D64931">
        <w:rPr>
          <w:rFonts w:eastAsia="Calibri"/>
          <w:noProof/>
          <w:lang w:val="en-US"/>
        </w:rPr>
        <w:t>Abalkhail</w:t>
      </w:r>
      <w:proofErr w:type="spellEnd"/>
      <w:r w:rsidR="00114107" w:rsidRPr="00D64931">
        <w:rPr>
          <w:rFonts w:eastAsia="Calibri"/>
          <w:noProof/>
          <w:lang w:val="en-US"/>
        </w:rPr>
        <w:t xml:space="preserve"> et al., 2022; Barbosa et al., 2022; Diriba et al., 2025; Pinhati et al., 2019)</w:t>
      </w:r>
      <w:r w:rsidR="00114107">
        <w:rPr>
          <w:rFonts w:eastAsia="Calibri"/>
        </w:rPr>
        <w:fldChar w:fldCharType="end"/>
      </w:r>
      <w:r w:rsidR="00F06D08" w:rsidRPr="00D64931">
        <w:rPr>
          <w:rFonts w:eastAsia="Calibri"/>
          <w:lang w:val="en-US"/>
        </w:rPr>
        <w:t xml:space="preserve">. </w:t>
      </w:r>
      <w:proofErr w:type="spellStart"/>
      <w:r w:rsidRPr="00D64931">
        <w:rPr>
          <w:rFonts w:eastAsia="Calibri"/>
          <w:lang w:val="en-US"/>
        </w:rPr>
        <w:t>Uropathogenic</w:t>
      </w:r>
      <w:proofErr w:type="spellEnd"/>
      <w:r w:rsidRPr="00D64931">
        <w:rPr>
          <w:rFonts w:eastAsia="Calibri"/>
          <w:lang w:val="en-US"/>
        </w:rPr>
        <w:t xml:space="preserve"> E. coli is responsible for up to 80% of community-acquired UTIs due to its ability to adhere to urothelial cells via specific fimbriae</w:t>
      </w:r>
      <w:r>
        <w:rPr>
          <w:rFonts w:eastAsia="Calibri"/>
          <w:lang w:val="en-US"/>
        </w:rPr>
        <w:t xml:space="preserve"> </w:t>
      </w:r>
      <w:r w:rsidR="00284948">
        <w:rPr>
          <w:rFonts w:eastAsia="Calibri"/>
        </w:rPr>
        <w:fldChar w:fldCharType="begin">
          <w:fldData xml:space="preserve">PEVuZE5vdGU+PENpdGU+PEF1dGhvcj5GbG9yZXMtTWlyZWxlczwvQXV0aG9yPjxZZWFyPjIwMTU8
L1llYXI+PFJlY051bT41MTg8L1JlY051bT48RGlzcGxheVRleHQ+KEZsb3Jlcy1NaXJlbGVzIGV0
IGFsLiwgMjAxNSk8L0Rpc3BsYXlUZXh0PjxyZWNvcmQ+PHJlYy1udW1iZXI+NTE4PC9yZWMtbnVt
YmVyPjxmb3JlaWduLWtleXM+PGtleSBhcHA9IkVOIiBkYi1pZD0iMDB2dnJlMHptc2VycnBld3I5
YTV0d3B6ZTlwYXN2cmF2cnBhIiB0aW1lc3RhbXA9IjE3NzQ2NDk1ODQiPjUxODwva2V5PjwvZm9y
ZWlnbi1rZXlzPjxyZWYtdHlwZSBuYW1lPSJKb3VybmFsIEFydGljbGUiPjE3PC9yZWYtdHlwZT48
Y29udHJpYnV0b3JzPjxhdXRob3JzPjxhdXRob3I+RmxvcmVzLU1pcmVsZXMsIEEuIEwuPC9hdXRo
b3I+PGF1dGhvcj5XYWxrZXIsIEouIE4uPC9hdXRob3I+PGF1dGhvcj5DYXBhcm9uLCBNLjwvYXV0
aG9yPjxhdXRob3I+SHVsdGdyZW4sIFMuIEouPC9hdXRob3I+PC9hdXRob3JzPjwvY29udHJpYnV0
b3JzPjxhdXRoLWFkZHJlc3M+MV0gRGVwYXJ0bWVudCBvZiBNb2xlY3VsYXIgTWljcm9iaW9sb2d5
IGFuZCBDZW50ZXIgZm9yIFdvbWVuJmFwb3M7cyBJbmZlY3Rpb3VzIERpc2Vhc2UgUmVzZWFyY2gs
IFdhc2hpbmd0b24gVW5pdmVyc2l0eSBTY2hvb2wgb2YgTWVkaWNpbmUsIEJveCA4MjMwLCA2NjAg
U291dGggRXVjbGlkIEF2ZW51ZSwgU3QuIExvdWlzLCBNaXNzb3VyaSA2MzExMC0xMDkzLCBVU0Eu
IFsyXS4mI3hEO0RlcGFydG1lbnQgb2YgTW9sZWN1bGFyIE1pY3JvYmlvbG9neSBhbmQgQ2VudGVy
IGZvciBXb21lbiZhcG9zO3MgSW5mZWN0aW91cyBEaXNlYXNlIFJlc2VhcmNoLCBXYXNoaW5ndG9u
IFVuaXZlcnNpdHkgU2Nob29sIG9mIE1lZGljaW5lLCBCb3ggODIzMCwgNjYwIFNvdXRoIEV1Y2xp
ZCBBdmVudWUsIFN0LiBMb3VpcywgTWlzc291cmkgNjMxMTAtMTA5MywgVVNBLjwvYXV0aC1hZGRy
ZXNzPjx0aXRsZXM+PHRpdGxlPlVyaW5hcnkgdHJhY3QgaW5mZWN0aW9uczogZXBpZGVtaW9sb2d5
LCBtZWNoYW5pc21zIG9mIGluZmVjdGlvbiBhbmQgdHJlYXRtZW50IG9wdGlvbnM8L3RpdGxlPjxz
ZWNvbmRhcnktdGl0bGU+TmF0IFJldiBNaWNyb2Jpb2w8L3NlY29uZGFyeS10aXRsZT48L3RpdGxl
cz48cGVyaW9kaWNhbD48ZnVsbC10aXRsZT5OYXQgUmV2IE1pY3JvYmlvbDwvZnVsbC10aXRsZT48
L3BlcmlvZGljYWw+PHBhZ2VzPjI2OS04NDwvcGFnZXM+PHZvbHVtZT4xMzwvdm9sdW1lPjxudW1i
ZXI+NTwvbnVtYmVyPjxlZGl0aW9uPjIwMTUwNDA4PC9lZGl0aW9uPjxrZXl3b3Jkcz48a2V5d29y
ZD5BbnRpLUJhY3RlcmlhbCBBZ2VudHMvdGhlcmFwZXV0aWMgdXNlPC9rZXl3b3JkPjxrZXl3b3Jk
PkJhY3RlcmlhbCBJbmZlY3Rpb25zLypkcnVnIHRoZXJhcHkvZWNvbm9taWNzLyplcGlkZW1pb2xv
Z3kvbWljcm9iaW9sb2d5PC9rZXl3b3JkPjxrZXl3b3JkPkh1bWFuczwva2V5d29yZD48a2V5d29y
ZD5SaXNrIEZhY3RvcnM8L2tleXdvcmQ+PGtleXdvcmQ+VXJpbmFyeSBUcmFjdCBJbmZlY3Rpb25z
LypkcnVnIHRoZXJhcHkvZWNvbm9taWNzLyplcGlkZW1pb2xvZ3kvbWljcm9iaW9sb2d5PC9rZXl3
b3JkPjwva2V5d29yZHM+PGRhdGVzPjx5ZWFyPjIwMTU8L3llYXI+PHB1Yi1kYXRlcz48ZGF0ZT5N
YXk8L2RhdGU+PC9wdWItZGF0ZXM+PC9kYXRlcz48aXNibj4xNzQwLTE1MzQgKEVsZWN0cm9uaWMp
JiN4RDsxNzQwLTE1MjYgKFByaW50KSYjeEQ7MTc0MC0xNTI2IChMaW5raW5nKTwvaXNibj48YWNj
ZXNzaW9uLW51bT4yNTg1Mzc3ODwvYWNjZXNzaW9uLW51bT48dXJscz48cmVsYXRlZC11cmxzPjx1
cmw+aHR0cHM6Ly93d3cubmNiaS5ubG0ubmloLmdvdi9wdWJtZWQvMjU4NTM3Nzg8L3VybD48L3Jl
bGF0ZWQtdXJscz48L3VybHM+PGN1c3RvbTE+Q29tcGV0aW5nIGludGVyZXN0cyBzdGF0ZW1lbnQg
VGhlIGF1dGhvcnMgZGVjbGFyZSBubyBjb21wZXRpbmcgaW50ZXJlc3RzLjwvY3VzdG9tMT48Y3Vz
dG9tMj5QTUM0NDU3Mzc3PC9jdXN0b20yPjxlbGVjdHJvbmljLXJlc291cmNlLW51bT4xMC4xMDM4
L25ybWljcm8zNDMyPC9lbGVjdHJvbmljLXJlc291cmNlLW51bT48cmVtb3RlLWRhdGFiYXNlLW5h
bWU+TWVkbGluZTwvcmVtb3RlLWRhdGFiYXNlLW5hbWU+PHJlbW90ZS1kYXRhYmFzZS1wcm92aWRl
cj5OTE08L3JlbW90ZS1kYXRhYmFzZS1wcm92aWRlcj48L3JlY29yZD48L0NpdGU+PC9FbmROb3Rl
Pn==
</w:fldData>
        </w:fldChar>
      </w:r>
      <w:r w:rsidR="00284948" w:rsidRPr="00D64931">
        <w:rPr>
          <w:rFonts w:eastAsia="Calibri"/>
          <w:lang w:val="en-US"/>
        </w:rPr>
        <w:instrText xml:space="preserve"> ADDIN EN.CITE </w:instrText>
      </w:r>
      <w:r w:rsidR="00284948">
        <w:rPr>
          <w:rFonts w:eastAsia="Calibri"/>
        </w:rPr>
        <w:fldChar w:fldCharType="begin">
          <w:fldData xml:space="preserve">PEVuZE5vdGU+PENpdGU+PEF1dGhvcj5GbG9yZXMtTWlyZWxlczwvQXV0aG9yPjxZZWFyPjIwMTU8
L1llYXI+PFJlY051bT41MTg8L1JlY051bT48RGlzcGxheVRleHQ+KEZsb3Jlcy1NaXJlbGVzIGV0
IGFsLiwgMjAxNSk8L0Rpc3BsYXlUZXh0PjxyZWNvcmQ+PHJlYy1udW1iZXI+NTE4PC9yZWMtbnVt
YmVyPjxmb3JlaWduLWtleXM+PGtleSBhcHA9IkVOIiBkYi1pZD0iMDB2dnJlMHptc2VycnBld3I5
YTV0d3B6ZTlwYXN2cmF2cnBhIiB0aW1lc3RhbXA9IjE3NzQ2NDk1ODQiPjUxODwva2V5PjwvZm9y
ZWlnbi1rZXlzPjxyZWYtdHlwZSBuYW1lPSJKb3VybmFsIEFydGljbGUiPjE3PC9yZWYtdHlwZT48
Y29udHJpYnV0b3JzPjxhdXRob3JzPjxhdXRob3I+RmxvcmVzLU1pcmVsZXMsIEEuIEwuPC9hdXRo
b3I+PGF1dGhvcj5XYWxrZXIsIEouIE4uPC9hdXRob3I+PGF1dGhvcj5DYXBhcm9uLCBNLjwvYXV0
aG9yPjxhdXRob3I+SHVsdGdyZW4sIFMuIEouPC9hdXRob3I+PC9hdXRob3JzPjwvY29udHJpYnV0
b3JzPjxhdXRoLWFkZHJlc3M+MV0gRGVwYXJ0bWVudCBvZiBNb2xlY3VsYXIgTWljcm9iaW9sb2d5
IGFuZCBDZW50ZXIgZm9yIFdvbWVuJmFwb3M7cyBJbmZlY3Rpb3VzIERpc2Vhc2UgUmVzZWFyY2gs
IFdhc2hpbmd0b24gVW5pdmVyc2l0eSBTY2hvb2wgb2YgTWVkaWNpbmUsIEJveCA4MjMwLCA2NjAg
U291dGggRXVjbGlkIEF2ZW51ZSwgU3QuIExvdWlzLCBNaXNzb3VyaSA2MzExMC0xMDkzLCBVU0Eu
IFsyXS4mI3hEO0RlcGFydG1lbnQgb2YgTW9sZWN1bGFyIE1pY3JvYmlvbG9neSBhbmQgQ2VudGVy
IGZvciBXb21lbiZhcG9zO3MgSW5mZWN0aW91cyBEaXNlYXNlIFJlc2VhcmNoLCBXYXNoaW5ndG9u
IFVuaXZlcnNpdHkgU2Nob29sIG9mIE1lZGljaW5lLCBCb3ggODIzMCwgNjYwIFNvdXRoIEV1Y2xp
ZCBBdmVudWUsIFN0LiBMb3VpcywgTWlzc291cmkgNjMxMTAtMTA5MywgVVNBLjwvYXV0aC1hZGRy
ZXNzPjx0aXRsZXM+PHRpdGxlPlVyaW5hcnkgdHJhY3QgaW5mZWN0aW9uczogZXBpZGVtaW9sb2d5
LCBtZWNoYW5pc21zIG9mIGluZmVjdGlvbiBhbmQgdHJlYXRtZW50IG9wdGlvbnM8L3RpdGxlPjxz
ZWNvbmRhcnktdGl0bGU+TmF0IFJldiBNaWNyb2Jpb2w8L3NlY29uZGFyeS10aXRsZT48L3RpdGxl
cz48cGVyaW9kaWNhbD48ZnVsbC10aXRsZT5OYXQgUmV2IE1pY3JvYmlvbDwvZnVsbC10aXRsZT48
L3BlcmlvZGljYWw+PHBhZ2VzPjI2OS04NDwvcGFnZXM+PHZvbHVtZT4xMzwvdm9sdW1lPjxudW1i
ZXI+NTwvbnVtYmVyPjxlZGl0aW9uPjIwMTUwNDA4PC9lZGl0aW9uPjxrZXl3b3Jkcz48a2V5d29y
ZD5BbnRpLUJhY3RlcmlhbCBBZ2VudHMvdGhlcmFwZXV0aWMgdXNlPC9rZXl3b3JkPjxrZXl3b3Jk
PkJhY3RlcmlhbCBJbmZlY3Rpb25zLypkcnVnIHRoZXJhcHkvZWNvbm9taWNzLyplcGlkZW1pb2xv
Z3kvbWljcm9iaW9sb2d5PC9rZXl3b3JkPjxrZXl3b3JkPkh1bWFuczwva2V5d29yZD48a2V5d29y
ZD5SaXNrIEZhY3RvcnM8L2tleXdvcmQ+PGtleXdvcmQ+VXJpbmFyeSBUcmFjdCBJbmZlY3Rpb25z
LypkcnVnIHRoZXJhcHkvZWNvbm9taWNzLyplcGlkZW1pb2xvZ3kvbWljcm9iaW9sb2d5PC9rZXl3
b3JkPjwva2V5d29yZHM+PGRhdGVzPjx5ZWFyPjIwMTU8L3llYXI+PHB1Yi1kYXRlcz48ZGF0ZT5N
YXk8L2RhdGU+PC9wdWItZGF0ZXM+PC9kYXRlcz48aXNibj4xNzQwLTE1MzQgKEVsZWN0cm9uaWMp
JiN4RDsxNzQwLTE1MjYgKFByaW50KSYjeEQ7MTc0MC0xNTI2IChMaW5raW5nKTwvaXNibj48YWNj
ZXNzaW9uLW51bT4yNTg1Mzc3ODwvYWNjZXNzaW9uLW51bT48dXJscz48cmVsYXRlZC11cmxzPjx1
cmw+aHR0cHM6Ly93d3cubmNiaS5ubG0ubmloLmdvdi9wdWJtZWQvMjU4NTM3Nzg8L3VybD48L3Jl
bGF0ZWQtdXJscz48L3VybHM+PGN1c3RvbTE+Q29tcGV0aW5nIGludGVyZXN0cyBzdGF0ZW1lbnQg
VGhlIGF1dGhvcnMgZGVjbGFyZSBubyBjb21wZXRpbmcgaW50ZXJlc3RzLjwvY3VzdG9tMT48Y3Vz
dG9tMj5QTUM0NDU3Mzc3PC9jdXN0b20yPjxlbGVjdHJvbmljLXJlc291cmNlLW51bT4xMC4xMDM4
L25ybWljcm8zNDMyPC9lbGVjdHJvbmljLXJlc291cmNlLW51bT48cmVtb3RlLWRhdGFiYXNlLW5h
bWU+TWVkbGluZTwvcmVtb3RlLWRhdGFiYXNlLW5hbWU+PHJlbW90ZS1kYXRhYmFzZS1wcm92aWRl
cj5OTE08L3JlbW90ZS1kYXRhYmFzZS1wcm92aWRlcj48L3JlY29yZD48L0NpdGU+PC9FbmROb3Rl
Pn==
</w:fldData>
        </w:fldChar>
      </w:r>
      <w:r w:rsidR="00284948" w:rsidRPr="00D64931">
        <w:rPr>
          <w:rFonts w:eastAsia="Calibri"/>
          <w:lang w:val="en-US"/>
        </w:rPr>
        <w:instrText xml:space="preserve"> ADDIN EN.CITE.DATA </w:instrText>
      </w:r>
      <w:r w:rsidR="00284948">
        <w:rPr>
          <w:rFonts w:eastAsia="Calibri"/>
        </w:rPr>
      </w:r>
      <w:r w:rsidR="00284948">
        <w:rPr>
          <w:rFonts w:eastAsia="Calibri"/>
        </w:rPr>
        <w:fldChar w:fldCharType="end"/>
      </w:r>
      <w:r w:rsidR="00284948">
        <w:rPr>
          <w:rFonts w:eastAsia="Calibri"/>
        </w:rPr>
      </w:r>
      <w:r w:rsidR="00284948">
        <w:rPr>
          <w:rFonts w:eastAsia="Calibri"/>
        </w:rPr>
        <w:fldChar w:fldCharType="separate"/>
      </w:r>
      <w:r w:rsidR="00284948" w:rsidRPr="00D64931">
        <w:rPr>
          <w:rFonts w:eastAsia="Calibri"/>
          <w:noProof/>
          <w:lang w:val="en-US"/>
        </w:rPr>
        <w:t>(Flores-Mireles et al., 2015)</w:t>
      </w:r>
      <w:r w:rsidR="00284948">
        <w:rPr>
          <w:rFonts w:eastAsia="Calibri"/>
        </w:rPr>
        <w:fldChar w:fldCharType="end"/>
      </w:r>
      <w:r w:rsidR="00F06D08" w:rsidRPr="00D64931">
        <w:rPr>
          <w:rFonts w:eastAsia="Calibri"/>
          <w:lang w:val="en-US"/>
        </w:rPr>
        <w:t xml:space="preserve">. </w:t>
      </w:r>
      <w:r w:rsidRPr="00D64931">
        <w:rPr>
          <w:rFonts w:eastAsia="Calibri"/>
          <w:lang w:val="en-US"/>
        </w:rPr>
        <w:t>Although the percentage found in this sample (50.0%) is lower than that reported in some exclusively community-based studies, it aligns with the findings</w:t>
      </w:r>
      <w:r>
        <w:rPr>
          <w:rFonts w:eastAsia="Calibri"/>
          <w:lang w:val="en-US"/>
        </w:rPr>
        <w:t xml:space="preserve"> </w:t>
      </w:r>
      <w:r w:rsidR="00284948">
        <w:rPr>
          <w:rFonts w:eastAsia="Calibri"/>
        </w:rPr>
        <w:fldChar w:fldCharType="begin">
          <w:fldData xml:space="preserve">PEVuZE5vdGU+PENpdGU+PEF1dGhvcj5DYXN0ZWxsYW5vLVNhbmNoZXo8L0F1dGhvcj48WWVhcj4y
MDI2PC9ZZWFyPjxSZWNOdW0+NTE3PC9SZWNOdW0+PERpc3BsYXlUZXh0PihDYXN0ZWxsYW5vLVNh
bmNoZXogZXQgYWwuLCAyMDI2OyBNZWRpbmEgJmFtcDsgQ2FzdGlsbG8tUGlubywgMjAxOSk8L0Rp
c3BsYXlUZXh0PjxyZWNvcmQ+PHJlYy1udW1iZXI+NTE3PC9yZWMtbnVtYmVyPjxmb3JlaWduLWtl
eXM+PGtleSBhcHA9IkVOIiBkYi1pZD0iMDB2dnJlMHptc2VycnBld3I5YTV0d3B6ZTlwYXN2cmF2
cnBhIiB0aW1lc3RhbXA9IjE3NzQ2NDk1NzkiPjUxNzwva2V5PjwvZm9yZWlnbi1rZXlzPjxyZWYt
dHlwZSBuYW1lPSJKb3VybmFsIEFydGljbGUiPjE3PC9yZWYtdHlwZT48Y29udHJpYnV0b3JzPjxh
dXRob3JzPjxhdXRob3I+Q2FzdGVsbGFuby1TYW5jaGV6LCBMLjwvYXV0aG9yPjxhdXRob3I+Um9z
YWxlcy1DYXN0aWxsbywgQS48L2F1dGhvcj48YXV0aG9yPk9sdmVyYS1Qb3JjZWwsIE0uIEQuIEMu
PC9hdXRob3I+PGF1dGhvcj5HdXRpZXJyZXotRmVybmFuZGV6LCBKLjwvYXV0aG9yPjwvYXV0aG9y
cz48L2NvbnRyaWJ1dG9ycz48YXV0aC1hZGRyZXNzPk1pY3JvYmlvbG9neSBMYWJvcmF0b3J5LCBI
b3NwaXRhbCBVbml2ZXJzaXRhcmlvIFZpcmdlbiBkZSBsYXMgTmlldmVzLCBJbnN0aXR1dG8gZGUg
SW52ZXN0aWdhY2lvbiBCaW9zYW5pdGFyaWEgZGUgR3JhbmFkYSwgMTgwMTQgR3JhbmFkYSwgU3Bh
aW4uJiN4RDtDbGluaWNhbCBNZWRpY2luZSBhbmQgUHVibGljIEhlYWx0aCBEb2N0b3JhbCBQcm9n
cmFtLCBHcmFkdWF0ZSBTY2hvb2wsIFVuaXZlcnNpdHkgb2YgR3JhbmFkYSwgMTgwMTQgR3JhbmFk
YSwgU3BhaW4uJiN4RDtEZXBhcnRtZW50IG9mIEludGVybmFsIE1lZGljaW5lLCBIb3NwaXRhbCBV
bml2ZXJzaXRhcmlvIFZpcmdlbiBkZSBsYXMgTmlldmVzLCBJbnN0aXR1dG8gZGUgSW52ZXN0aWdh
Y2lvbiBCaW9zYW5pdGFyaWEgZGUgR3JhbmFkYSwgMTgwMTQgR3JhbmFkYSwgU3BhaW4uJiN4RDtC
aW9zdGF0aXN0aWNzIFVuaXQsIEhvc3BpdGFsIFVuaXZlcnNpdGFyaW8gVmlyZ2VuIGRlIGxhcyBO
aWV2ZXMsIEluc3RpdHV0byBkZSBJbnZlc3RpZ2FjaW9uIEJpb3Nhbml0YXJpYSBkZSBHcmFuYWRh
LCAxODAxNCBHcmFuYWRhLCBTcGFpbi48L2F1dGgtYWRkcmVzcz48dGl0bGVzPjx0aXRsZT5DaGFy
YWN0ZXJpc3RpY3MgYW5kIENsaW5pY2FsIFJlbGV2YW5jZSBvZiBDYW5kaWR1cmlhIGluIEhvc3Bp
dGFsaXplZCBQYXRpZW50czwvdGl0bGU+PHNlY29uZGFyeS10aXRsZT5KIENsaW4gTWVkPC9zZWNv
bmRhcnktdGl0bGU+PC90aXRsZXM+PHBlcmlvZGljYWw+PGZ1bGwtdGl0bGU+SiBDbGluIE1lZDwv
ZnVsbC10aXRsZT48L3BlcmlvZGljYWw+PHZvbHVtZT4xNTwvdm9sdW1lPjxudW1iZXI+NTwvbnVt
YmVyPjxlZGl0aW9uPjIwMjYwMzAxPC9lZGl0aW9uPjxrZXl3b3Jkcz48a2V5d29yZD5DYW5kaWRh
PC9rZXl3b3JkPjxrZXl3b3JkPk5ha2FzZW9teWNlcyBnbGFicmF0dXM8L2tleXdvcmQ+PGtleXdv
cmQ+YW50aWZ1bmdhbCBhZ2VudHM8L2tleXdvcmQ+PGtleXdvcmQ+cmlzayBmYWN0b3JzPC9rZXl3
b3JkPjxrZXl3b3JkPnVyaW5lIGN1bHR1cmU8L2tleXdvcmQ+PC9rZXl3b3Jkcz48ZGF0ZXM+PHll
YXI+MjAyNjwveWVhcj48cHViLWRhdGVzPjxkYXRlPk1hciAxPC9kYXRlPjwvcHViLWRhdGVzPjwv
ZGF0ZXM+PGlzYm4+MjA3Ny0wMzgzIChQcmludCkmI3hEOzIwNzctMDM4MyAoRWxlY3Ryb25pYykm
I3hEOzIwNzctMDM4MyAoTGlua2luZyk8L2lzYm4+PGFjY2Vzc2lvbi1udW0+NDE4MjcyOTc8L2Fj
Y2Vzc2lvbi1udW0+PHVybHM+PHJlbGF0ZWQtdXJscz48dXJsPmh0dHBzOi8vd3d3Lm5jYmkubmxt
Lm5paC5nb3YvcHVibWVkLzQxODI3Mjk3PC91cmw+PC9yZWxhdGVkLXVybHM+PC91cmxzPjxjdXN0
b20xPlRoZSBhdXRob3JzIGRlY2xhcmUgbm8gY29uZmxpY3RzIG9mIGludGVyZXN0LjwvY3VzdG9t
MT48Y3VzdG9tMj5QTUMxMjk4NjExMjwvY3VzdG9tMj48ZWxlY3Ryb25pYy1yZXNvdXJjZS1udW0+
MTAuMzM5MC9qY20xNTA1MTg4MTwvZWxlY3Ryb25pYy1yZXNvdXJjZS1udW0+PHJlbW90ZS1kYXRh
YmFzZS1uYW1lPlB1Yk1lZC1ub3QtTUVETElORTwvcmVtb3RlLWRhdGFiYXNlLW5hbWU+PHJlbW90
ZS1kYXRhYmFzZS1wcm92aWRlcj5OTE08L3JlbW90ZS1kYXRhYmFzZS1wcm92aWRlcj48L3JlY29y
ZD48L0NpdGU+PENpdGU+PEF1dGhvcj5NZWRpbmE8L0F1dGhvcj48WWVhcj4yMDE5PC9ZZWFyPjxS
ZWNOdW0+NTEzPC9SZWNOdW0+PHJlY29yZD48cmVjLW51bWJlcj41MTM8L3JlYy1udW1iZXI+PGZv
cmVpZ24ta2V5cz48a2V5IGFwcD0iRU4iIGRiLWlkPSIwMHZ2cmUwem1zZXJycGV3cjlhNXR3cHpl
OXBhc3ZyYXZycGEiIHRpbWVzdGFtcD0iMTc3NDY0OTU2MiI+NTEzPC9rZXk+PC9mb3JlaWduLWtl
eXM+PHJlZi10eXBlIG5hbWU9IkpvdXJuYWwgQXJ0aWNsZSI+MTc8L3JlZi10eXBlPjxjb250cmli
dXRvcnM+PGF1dGhvcnM+PGF1dGhvcj5NZWRpbmEsIE0uPC9hdXRob3I+PGF1dGhvcj5DYXN0aWxs
by1QaW5vLCBFLjwvYXV0aG9yPjwvYXV0aG9ycz48L2NvbnRyaWJ1dG9ycz48YXV0aC1hZGRyZXNz
Pkhvc3BpdGFsIE5hY2lvbmFsIERvY2VudGUgTWFkcmUtTmlubyBTYW4gQmFydG9sb21lLCBMaW1h
LCBQZXJ1LiYjeEQ7RGVwYXJ0bWVudCBvZiBPYnN0ZXRyaWNzIGFuZCBHeW5lY29sb2d5LCBTY2hv
b2wgb2YgTWVkaWNpbmUsIFVuaXZlcnNpdHkgb2YgdGhlIFJlcHVibGljLCBIb3NwaXRhbCBkZSBD
bGluaWNhcywgQXYgSXRhbGlhLCAxMTYwMCBNb250ZXZpZGVvLCBVcnVndWF5LjwvYXV0aC1hZGRy
ZXNzPjx0aXRsZXM+PHRpdGxlPkFuIGludHJvZHVjdGlvbiB0byB0aGUgZXBpZGVtaW9sb2d5IGFu
ZCBidXJkZW4gb2YgdXJpbmFyeSB0cmFjdCBpbmZlY3Rpb25zPC90aXRsZT48c2Vjb25kYXJ5LXRp
dGxlPlRoZXIgQWR2IFVyb2w8L3NlY29uZGFyeS10aXRsZT48L3RpdGxlcz48cGVyaW9kaWNhbD48
ZnVsbC10aXRsZT5UaGVyIEFkdiBVcm9sPC9mdWxsLXRpdGxlPjwvcGVyaW9kaWNhbD48cGFnZXM+
MTc1NjI4NzIxOTgzMjE3MjwvcGFnZXM+PHZvbHVtZT4xMTwvdm9sdW1lPjxlZGl0aW9uPjIwMTkw
NTAyPC9lZGl0aW9uPjxrZXl3b3Jkcz48a2V5d29yZD5idXJkZW4gb2YgZGlzZWFzZTwva2V5d29y
ZD48a2V5d29yZD5lcGlkZW1pb2xvZ3k8L2tleXdvcmQ+PGtleXdvcmQ+dXJpbmFyeSB0cmFjdCBp
bmZlY3Rpb25zPC9rZXl3b3JkPjwva2V5d29yZHM+PGRhdGVzPjx5ZWFyPjIwMTk8L3llYXI+PHB1
Yi1kYXRlcz48ZGF0ZT5KYW4tRGVjPC9kYXRlPjwvcHViLWRhdGVzPjwvZGF0ZXM+PGlzYm4+MTc1
Ni0yODcyIChQcmludCkmI3hEOzE3NTYtMjg4MCAoRWxlY3Ryb25pYykmI3hEOzE3NTYtMjg3MiAo
TGlua2luZyk8L2lzYm4+PGFjY2Vzc2lvbi1udW0+MzExMDU3NzQ8L2FjY2Vzc2lvbi1udW0+PHVy
bHM+PHJlbGF0ZWQtdXJscz48dXJsPmh0dHBzOi8vd3d3Lm5jYmkubmxtLm5paC5nb3YvcHVibWVk
LzMxMTA1Nzc0PC91cmw+PC9yZWxhdGVkLXVybHM+PC91cmxzPjxjdXN0b20xPkNvbmZsaWN0IG9m
IGludGVyZXN0IHN0YXRlbWVudDogRHIgTWVkaW5hIGFuZCBEciBDYXN0aWxsby1QaW5vIGhhdmUg
YWN0ZWQgYXMgYSBzcGVha2VyIGZvciB0aGUgVmlmb3IgUGhhcm1hIEdyb3VwLjwvY3VzdG9tMT48
Y3VzdG9tMj5QTUM2NTAyOTc2PC9jdXN0b20yPjxlbGVjdHJvbmljLXJlc291cmNlLW51bT4xMC4x
MTc3LzE3NTYyODcyMTk4MzIxNzI8L2VsZWN0cm9uaWMtcmVzb3VyY2UtbnVtPjxyZW1vdGUtZGF0
YWJhc2UtbmFtZT5QdWJNZWQtbm90LU1FRExJTkU8L3JlbW90ZS1kYXRhYmFzZS1uYW1lPjxyZW1v
dGUtZGF0YWJhc2UtcHJvdmlkZXI+TkxNPC9yZW1vdGUtZGF0YWJhc2UtcHJvdmlkZXI+PC9yZWNv
cmQ+PC9DaXRlPjwvRW5kTm90ZT4A
</w:fldData>
        </w:fldChar>
      </w:r>
      <w:r w:rsidR="00284948" w:rsidRPr="00D64931">
        <w:rPr>
          <w:rFonts w:eastAsia="Calibri"/>
          <w:lang w:val="en-US"/>
        </w:rPr>
        <w:instrText xml:space="preserve"> ADDIN EN.CITE </w:instrText>
      </w:r>
      <w:r w:rsidR="00284948">
        <w:rPr>
          <w:rFonts w:eastAsia="Calibri"/>
        </w:rPr>
        <w:fldChar w:fldCharType="begin">
          <w:fldData xml:space="preserve">PEVuZE5vdGU+PENpdGU+PEF1dGhvcj5DYXN0ZWxsYW5vLVNhbmNoZXo8L0F1dGhvcj48WWVhcj4y
MDI2PC9ZZWFyPjxSZWNOdW0+NTE3PC9SZWNOdW0+PERpc3BsYXlUZXh0PihDYXN0ZWxsYW5vLVNh
bmNoZXogZXQgYWwuLCAyMDI2OyBNZWRpbmEgJmFtcDsgQ2FzdGlsbG8tUGlubywgMjAxOSk8L0Rp
c3BsYXlUZXh0PjxyZWNvcmQ+PHJlYy1udW1iZXI+NTE3PC9yZWMtbnVtYmVyPjxmb3JlaWduLWtl
eXM+PGtleSBhcHA9IkVOIiBkYi1pZD0iMDB2dnJlMHptc2VycnBld3I5YTV0d3B6ZTlwYXN2cmF2
cnBhIiB0aW1lc3RhbXA9IjE3NzQ2NDk1NzkiPjUxNzwva2V5PjwvZm9yZWlnbi1rZXlzPjxyZWYt
dHlwZSBuYW1lPSJKb3VybmFsIEFydGljbGUiPjE3PC9yZWYtdHlwZT48Y29udHJpYnV0b3JzPjxh
dXRob3JzPjxhdXRob3I+Q2FzdGVsbGFuby1TYW5jaGV6LCBMLjwvYXV0aG9yPjxhdXRob3I+Um9z
YWxlcy1DYXN0aWxsbywgQS48L2F1dGhvcj48YXV0aG9yPk9sdmVyYS1Qb3JjZWwsIE0uIEQuIEMu
PC9hdXRob3I+PGF1dGhvcj5HdXRpZXJyZXotRmVybmFuZGV6LCBKLjwvYXV0aG9yPjwvYXV0aG9y
cz48L2NvbnRyaWJ1dG9ycz48YXV0aC1hZGRyZXNzPk1pY3JvYmlvbG9neSBMYWJvcmF0b3J5LCBI
b3NwaXRhbCBVbml2ZXJzaXRhcmlvIFZpcmdlbiBkZSBsYXMgTmlldmVzLCBJbnN0aXR1dG8gZGUg
SW52ZXN0aWdhY2lvbiBCaW9zYW5pdGFyaWEgZGUgR3JhbmFkYSwgMTgwMTQgR3JhbmFkYSwgU3Bh
aW4uJiN4RDtDbGluaWNhbCBNZWRpY2luZSBhbmQgUHVibGljIEhlYWx0aCBEb2N0b3JhbCBQcm9n
cmFtLCBHcmFkdWF0ZSBTY2hvb2wsIFVuaXZlcnNpdHkgb2YgR3JhbmFkYSwgMTgwMTQgR3JhbmFk
YSwgU3BhaW4uJiN4RDtEZXBhcnRtZW50IG9mIEludGVybmFsIE1lZGljaW5lLCBIb3NwaXRhbCBV
bml2ZXJzaXRhcmlvIFZpcmdlbiBkZSBsYXMgTmlldmVzLCBJbnN0aXR1dG8gZGUgSW52ZXN0aWdh
Y2lvbiBCaW9zYW5pdGFyaWEgZGUgR3JhbmFkYSwgMTgwMTQgR3JhbmFkYSwgU3BhaW4uJiN4RDtC
aW9zdGF0aXN0aWNzIFVuaXQsIEhvc3BpdGFsIFVuaXZlcnNpdGFyaW8gVmlyZ2VuIGRlIGxhcyBO
aWV2ZXMsIEluc3RpdHV0byBkZSBJbnZlc3RpZ2FjaW9uIEJpb3Nhbml0YXJpYSBkZSBHcmFuYWRh
LCAxODAxNCBHcmFuYWRhLCBTcGFpbi48L2F1dGgtYWRkcmVzcz48dGl0bGVzPjx0aXRsZT5DaGFy
YWN0ZXJpc3RpY3MgYW5kIENsaW5pY2FsIFJlbGV2YW5jZSBvZiBDYW5kaWR1cmlhIGluIEhvc3Bp
dGFsaXplZCBQYXRpZW50czwvdGl0bGU+PHNlY29uZGFyeS10aXRsZT5KIENsaW4gTWVkPC9zZWNv
bmRhcnktdGl0bGU+PC90aXRsZXM+PHBlcmlvZGljYWw+PGZ1bGwtdGl0bGU+SiBDbGluIE1lZDwv
ZnVsbC10aXRsZT48L3BlcmlvZGljYWw+PHZvbHVtZT4xNTwvdm9sdW1lPjxudW1iZXI+NTwvbnVt
YmVyPjxlZGl0aW9uPjIwMjYwMzAxPC9lZGl0aW9uPjxrZXl3b3Jkcz48a2V5d29yZD5DYW5kaWRh
PC9rZXl3b3JkPjxrZXl3b3JkPk5ha2FzZW9teWNlcyBnbGFicmF0dXM8L2tleXdvcmQ+PGtleXdv
cmQ+YW50aWZ1bmdhbCBhZ2VudHM8L2tleXdvcmQ+PGtleXdvcmQ+cmlzayBmYWN0b3JzPC9rZXl3
b3JkPjxrZXl3b3JkPnVyaW5lIGN1bHR1cmU8L2tleXdvcmQ+PC9rZXl3b3Jkcz48ZGF0ZXM+PHll
YXI+MjAyNjwveWVhcj48cHViLWRhdGVzPjxkYXRlPk1hciAxPC9kYXRlPjwvcHViLWRhdGVzPjwv
ZGF0ZXM+PGlzYm4+MjA3Ny0wMzgzIChQcmludCkmI3hEOzIwNzctMDM4MyAoRWxlY3Ryb25pYykm
I3hEOzIwNzctMDM4MyAoTGlua2luZyk8L2lzYm4+PGFjY2Vzc2lvbi1udW0+NDE4MjcyOTc8L2Fj
Y2Vzc2lvbi1udW0+PHVybHM+PHJlbGF0ZWQtdXJscz48dXJsPmh0dHBzOi8vd3d3Lm5jYmkubmxt
Lm5paC5nb3YvcHVibWVkLzQxODI3Mjk3PC91cmw+PC9yZWxhdGVkLXVybHM+PC91cmxzPjxjdXN0
b20xPlRoZSBhdXRob3JzIGRlY2xhcmUgbm8gY29uZmxpY3RzIG9mIGludGVyZXN0LjwvY3VzdG9t
MT48Y3VzdG9tMj5QTUMxMjk4NjExMjwvY3VzdG9tMj48ZWxlY3Ryb25pYy1yZXNvdXJjZS1udW0+
MTAuMzM5MC9qY20xNTA1MTg4MTwvZWxlY3Ryb25pYy1yZXNvdXJjZS1udW0+PHJlbW90ZS1kYXRh
YmFzZS1uYW1lPlB1Yk1lZC1ub3QtTUVETElORTwvcmVtb3RlLWRhdGFiYXNlLW5hbWU+PHJlbW90
ZS1kYXRhYmFzZS1wcm92aWRlcj5OTE08L3JlbW90ZS1kYXRhYmFzZS1wcm92aWRlcj48L3JlY29y
ZD48L0NpdGU+PENpdGU+PEF1dGhvcj5NZWRpbmE8L0F1dGhvcj48WWVhcj4yMDE5PC9ZZWFyPjxS
ZWNOdW0+NTEzPC9SZWNOdW0+PHJlY29yZD48cmVjLW51bWJlcj41MTM8L3JlYy1udW1iZXI+PGZv
cmVpZ24ta2V5cz48a2V5IGFwcD0iRU4iIGRiLWlkPSIwMHZ2cmUwem1zZXJycGV3cjlhNXR3cHpl
OXBhc3ZyYXZycGEiIHRpbWVzdGFtcD0iMTc3NDY0OTU2MiI+NTEzPC9rZXk+PC9mb3JlaWduLWtl
eXM+PHJlZi10eXBlIG5hbWU9IkpvdXJuYWwgQXJ0aWNsZSI+MTc8L3JlZi10eXBlPjxjb250cmli
dXRvcnM+PGF1dGhvcnM+PGF1dGhvcj5NZWRpbmEsIE0uPC9hdXRob3I+PGF1dGhvcj5DYXN0aWxs
by1QaW5vLCBFLjwvYXV0aG9yPjwvYXV0aG9ycz48L2NvbnRyaWJ1dG9ycz48YXV0aC1hZGRyZXNz
Pkhvc3BpdGFsIE5hY2lvbmFsIERvY2VudGUgTWFkcmUtTmlubyBTYW4gQmFydG9sb21lLCBMaW1h
LCBQZXJ1LiYjeEQ7RGVwYXJ0bWVudCBvZiBPYnN0ZXRyaWNzIGFuZCBHeW5lY29sb2d5LCBTY2hv
b2wgb2YgTWVkaWNpbmUsIFVuaXZlcnNpdHkgb2YgdGhlIFJlcHVibGljLCBIb3NwaXRhbCBkZSBD
bGluaWNhcywgQXYgSXRhbGlhLCAxMTYwMCBNb250ZXZpZGVvLCBVcnVndWF5LjwvYXV0aC1hZGRy
ZXNzPjx0aXRsZXM+PHRpdGxlPkFuIGludHJvZHVjdGlvbiB0byB0aGUgZXBpZGVtaW9sb2d5IGFu
ZCBidXJkZW4gb2YgdXJpbmFyeSB0cmFjdCBpbmZlY3Rpb25zPC90aXRsZT48c2Vjb25kYXJ5LXRp
dGxlPlRoZXIgQWR2IFVyb2w8L3NlY29uZGFyeS10aXRsZT48L3RpdGxlcz48cGVyaW9kaWNhbD48
ZnVsbC10aXRsZT5UaGVyIEFkdiBVcm9sPC9mdWxsLXRpdGxlPjwvcGVyaW9kaWNhbD48cGFnZXM+
MTc1NjI4NzIxOTgzMjE3MjwvcGFnZXM+PHZvbHVtZT4xMTwvdm9sdW1lPjxlZGl0aW9uPjIwMTkw
NTAyPC9lZGl0aW9uPjxrZXl3b3Jkcz48a2V5d29yZD5idXJkZW4gb2YgZGlzZWFzZTwva2V5d29y
ZD48a2V5d29yZD5lcGlkZW1pb2xvZ3k8L2tleXdvcmQ+PGtleXdvcmQ+dXJpbmFyeSB0cmFjdCBp
bmZlY3Rpb25zPC9rZXl3b3JkPjwva2V5d29yZHM+PGRhdGVzPjx5ZWFyPjIwMTk8L3llYXI+PHB1
Yi1kYXRlcz48ZGF0ZT5KYW4tRGVjPC9kYXRlPjwvcHViLWRhdGVzPjwvZGF0ZXM+PGlzYm4+MTc1
Ni0yODcyIChQcmludCkmI3hEOzE3NTYtMjg4MCAoRWxlY3Ryb25pYykmI3hEOzE3NTYtMjg3MiAo
TGlua2luZyk8L2lzYm4+PGFjY2Vzc2lvbi1udW0+MzExMDU3NzQ8L2FjY2Vzc2lvbi1udW0+PHVy
bHM+PHJlbGF0ZWQtdXJscz48dXJsPmh0dHBzOi8vd3d3Lm5jYmkubmxtLm5paC5nb3YvcHVibWVk
LzMxMTA1Nzc0PC91cmw+PC9yZWxhdGVkLXVybHM+PC91cmxzPjxjdXN0b20xPkNvbmZsaWN0IG9m
IGludGVyZXN0IHN0YXRlbWVudDogRHIgTWVkaW5hIGFuZCBEciBDYXN0aWxsby1QaW5vIGhhdmUg
YWN0ZWQgYXMgYSBzcGVha2VyIGZvciB0aGUgVmlmb3IgUGhhcm1hIEdyb3VwLjwvY3VzdG9tMT48
Y3VzdG9tMj5QTUM2NTAyOTc2PC9jdXN0b20yPjxlbGVjdHJvbmljLXJlc291cmNlLW51bT4xMC4x
MTc3LzE3NTYyODcyMTk4MzIxNzI8L2VsZWN0cm9uaWMtcmVzb3VyY2UtbnVtPjxyZW1vdGUtZGF0
YWJhc2UtbmFtZT5QdWJNZWQtbm90LU1FRExJTkU8L3JlbW90ZS1kYXRhYmFzZS1uYW1lPjxyZW1v
dGUtZGF0YWJhc2UtcHJvdmlkZXI+TkxNPC9yZW1vdGUtZGF0YWJhc2UtcHJvdmlkZXI+PC9yZWNv
cmQ+PC9DaXRlPjwvRW5kTm90ZT4A
</w:fldData>
        </w:fldChar>
      </w:r>
      <w:r w:rsidR="00284948" w:rsidRPr="00D64931">
        <w:rPr>
          <w:rFonts w:eastAsia="Calibri"/>
          <w:lang w:val="en-US"/>
        </w:rPr>
        <w:instrText xml:space="preserve"> ADDIN EN.CITE.DATA </w:instrText>
      </w:r>
      <w:r w:rsidR="00284948">
        <w:rPr>
          <w:rFonts w:eastAsia="Calibri"/>
        </w:rPr>
      </w:r>
      <w:r w:rsidR="00284948">
        <w:rPr>
          <w:rFonts w:eastAsia="Calibri"/>
        </w:rPr>
        <w:fldChar w:fldCharType="end"/>
      </w:r>
      <w:r w:rsidR="00284948">
        <w:rPr>
          <w:rFonts w:eastAsia="Calibri"/>
        </w:rPr>
      </w:r>
      <w:r w:rsidR="00284948">
        <w:rPr>
          <w:rFonts w:eastAsia="Calibri"/>
        </w:rPr>
        <w:fldChar w:fldCharType="separate"/>
      </w:r>
      <w:r w:rsidR="00284948" w:rsidRPr="00D64931">
        <w:rPr>
          <w:rFonts w:eastAsia="Calibri"/>
          <w:noProof/>
          <w:lang w:val="en-US"/>
        </w:rPr>
        <w:t>(Castellano-Sanchez et al., 2026; Medina &amp; Castillo-Pino, 2019)</w:t>
      </w:r>
      <w:r w:rsidR="00284948">
        <w:rPr>
          <w:rFonts w:eastAsia="Calibri"/>
        </w:rPr>
        <w:fldChar w:fldCharType="end"/>
      </w:r>
      <w:r w:rsidR="00F06D08" w:rsidRPr="00D64931">
        <w:rPr>
          <w:rFonts w:eastAsia="Calibri"/>
          <w:lang w:val="en-US"/>
        </w:rPr>
        <w:t xml:space="preserve">, </w:t>
      </w:r>
      <w:r w:rsidRPr="00D64931">
        <w:rPr>
          <w:rFonts w:eastAsia="Calibri"/>
          <w:lang w:val="en-US"/>
        </w:rPr>
        <w:t>who observed a range of 45% to 70% in studies involving both outpatient and hospitalized patients</w:t>
      </w:r>
      <w:r w:rsidR="00F06D08" w:rsidRPr="00D64931">
        <w:rPr>
          <w:rFonts w:eastAsia="Calibri"/>
          <w:lang w:val="en-US"/>
        </w:rPr>
        <w:t>.</w:t>
      </w:r>
    </w:p>
    <w:p w14:paraId="4CE64DD8" w14:textId="3CBAE428" w:rsidR="00F06D08" w:rsidRPr="00CF66D7" w:rsidRDefault="00CF66D7" w:rsidP="003828B4">
      <w:pPr>
        <w:tabs>
          <w:tab w:val="left" w:pos="3015"/>
        </w:tabs>
        <w:spacing w:after="120" w:line="360" w:lineRule="auto"/>
        <w:jc w:val="both"/>
        <w:rPr>
          <w:rFonts w:ascii="Times New Roman" w:eastAsia="Calibri" w:hAnsi="Times New Roman" w:cs="Times New Roman"/>
          <w:sz w:val="24"/>
          <w:szCs w:val="24"/>
          <w:lang w:val="en-US"/>
        </w:rPr>
      </w:pPr>
      <w:r w:rsidRPr="00CF66D7">
        <w:rPr>
          <w:rFonts w:ascii="Times New Roman" w:eastAsia="Calibri" w:hAnsi="Times New Roman" w:cs="Times New Roman"/>
          <w:sz w:val="24"/>
          <w:szCs w:val="24"/>
          <w:lang w:val="en-US"/>
        </w:rPr>
        <w:t>The notable isolation of Klebsiella spp. and Candida albicans (19.0% each) warrants particular attention. In hospital settings or among patients with a history of antimicrobial use, the incidence of these pathogens tends to increase. Klebsiella spp. is frequently associated with more complex infections and serves as an important marker for monitoring bacterial resistance</w:t>
      </w:r>
      <w:r w:rsidR="00284948" w:rsidRPr="00CF66D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Nb3VhbmdhLU5kemltZTwvQXV0aG9yPjxZZWFyPjIwMjQ8
L1llYXI+PFJlY051bT41MTU8L1JlY051bT48RGlzcGxheVRleHQ+KE1vdWFuZ2EtTmR6aW1lIGV0
IGFsLiwgMjAyNDsgVmFjaHZhbmljaHNhbm9uZyBldCBhbC4sIDIwMjApPC9EaXNwbGF5VGV4dD48
cmVjb3JkPjxyZWMtbnVtYmVyPjUxNTwvcmVjLW51bWJlcj48Zm9yZWlnbi1rZXlzPjxrZXkgYXBw
PSJFTiIgZGItaWQ9IjAwdnZyZTB6bXNlcnJwZXdyOWE1dHdwemU5cGFzdnJhdnJwYSIgdGltZXN0
YW1wPSIxNzc0NjQ5NTY5Ij41MTU8L2tleT48L2ZvcmVpZ24ta2V5cz48cmVmLXR5cGUgbmFtZT0i
Sm91cm5hbCBBcnRpY2xlIj4xNzwvcmVmLXR5cGU+PGNvbnRyaWJ1dG9ycz48YXV0aG9ycz48YXV0
aG9yPk1vdWFuZ2EtTmR6aW1lLCBZLjwvYXV0aG9yPjxhdXRob3I+Qmlzc2V5ZSwgQy48L2F1dGhv
cj48YXV0aG9yPkxvbmdvLVBlbmR5LCBOLiBNLjwvYXV0aG9yPjxhdXRob3I+Qmlnbm91bWJhLCBN
LjwvYXV0aG9yPjxhdXRob3I+RGlrb3VtYmEsIEEuIEMuPC9hdXRob3I+PGF1dGhvcj5PbmFuZ2Es
IFIuPC9hdXRob3I+PC9hdXRob3JzPjwvY29udHJpYnV0b3JzPjxhdXRoLWFkZHJlc3M+TWVkaWNh
bCBSZXNlYXJjaCBhbmQgQW5hbHlzaXMgVW5pdCwgQmFjdGVyaW9sb2d5IExhYm9yYXRvcnksIElu
dGVyZGlzY2lwbGluYXJ5IENlbnRyZSBmb3IgTWVkaWNhbCBSZXNlYXJjaCBvZiBGcmFuY2V2aWxs
ZSwgRnJhbmNldmlsbGUgUC5PLiBCb3ggNzY5LCBHYWJvbi4mI3hEO0RlcGFydG1lbnQgb2YgQmlv
bG9neSwgRmFjdWx0eSBvZiBTY2llbmNlcywgVW5pdmVyc2l0eSBvZiBTY2llbmNlIGFuZCBUZWNo
bm9sb2d5IG9mIE1hc3VrdSwgRnJhbmNldmlsbGUgUC5PLiBCb3ggOTQzLCBHYWJvbi4mI3hEO1Jl
c2VhcmNoIFVuaXQgZm9yIHRoZSBFY29sb2d5IG9mIEhlYWx0aCwgSW50ZXJkaXNjaXBsaW5hcnkg
Q2VudHJlIGZvciBNZWRpY2FsIFJlc2VhcmNoIG9mIEZyYW5jZXZpbGxlLCBGcmFuY2V2aWxsZSBQ
Lk8uIEJveCA3NjksIEdhYm9uLjwvYXV0aC1hZGRyZXNzPjx0aXRsZXM+PHRpdGxlPlRyZW5kcyBp
biBFc2NoZXJpY2hpYSBjb2xpIGFuZCBLbGVic2llbGxhIHBuZXVtb25pYWUgVXJpbmFyeSBUcmFj
dCBJbmZlY3Rpb25zIGFuZCBBbnRpYmlvdGljIFJlc2lzdGFuY2Ugb3ZlciBhIDUtWWVhciBQZXJp
b2QgaW4gU291dGhlYXN0ZXJuIEdhYm9uPC90aXRsZT48c2Vjb25kYXJ5LXRpdGxlPkFudGliaW90
aWNzIChCYXNlbCk8L3NlY29uZGFyeS10aXRsZT48L3RpdGxlcz48cGVyaW9kaWNhbD48ZnVsbC10
aXRsZT5BbnRpYmlvdGljcyAoQmFzZWwpPC9mdWxsLXRpdGxlPjwvcGVyaW9kaWNhbD48dm9sdW1l
PjE0PC92b2x1bWU+PG51bWJlcj4xPC9udW1iZXI+PGVkaXRpb24+MjAyNDEyMjg8L2VkaXRpb24+
PGtleXdvcmRzPjxrZXl3b3JkPkVzY2hlcmljaGlhIGNvbGk8L2tleXdvcmQ+PGtleXdvcmQ+S2xl
YnNpZWxsYSBwbmV1bW9uaWFlPC9rZXl3b3JkPjxrZXl3b3JkPlVUSXM8L2tleXdvcmQ+PGtleXdv
cmQ+YW50aWJpb3RpYyByZXNpc3RhbmNlPC9rZXl3b3JkPjxrZXl3b3JkPnNvY2lvZGVtb2dyYXBo
aWMgYW5kIGNsaW1hdGljIGZhY3RvcnM8L2tleXdvcmQ+PC9rZXl3b3Jkcz48ZGF0ZXM+PHllYXI+
MjAyNDwveWVhcj48cHViLWRhdGVzPjxkYXRlPkRlYyAyODwvZGF0ZT48L3B1Yi1kYXRlcz48L2Rh
dGVzPjxpc2JuPjIwNzktNjM4MiAoUHJpbnQpJiN4RDsyMDc5LTYzODIgKEVsZWN0cm9uaWMpJiN4
RDsyMDc5LTYzODIgKExpbmtpbmcpPC9pc2JuPjxhY2Nlc3Npb24tbnVtPjM5ODU4MzAwPC9hY2Nl
c3Npb24tbnVtPjx1cmxzPjxyZWxhdGVkLXVybHM+PHVybD5odHRwczovL3d3dy5uY2JpLm5sbS5u
aWguZ292L3B1Ym1lZC8zOTg1ODMwMDwvdXJsPjwvcmVsYXRlZC11cmxzPjwvdXJscz48Y3VzdG9t
MT5UaGUgYXV0aG9ycyBkZWNsYXJlIG5vIGNvbmZsaWN0IG9mIGludGVyZXN0LjwvY3VzdG9tMT48
Y3VzdG9tMj5QTUMxMTc2MjM5NTwvY3VzdG9tMj48ZWxlY3Ryb25pYy1yZXNvdXJjZS1udW0+MTAu
MzM5MC9hbnRpYmlvdGljczE0MDEwMDE0PC9lbGVjdHJvbmljLXJlc291cmNlLW51bT48cmVtb3Rl
LWRhdGFiYXNlLW5hbWU+UHViTWVkLW5vdC1NRURMSU5FPC9yZW1vdGUtZGF0YWJhc2UtbmFtZT48
cmVtb3RlLWRhdGFiYXNlLXByb3ZpZGVyPk5MTTwvcmVtb3RlLWRhdGFiYXNlLXByb3ZpZGVyPjwv
cmVjb3JkPjwvQ2l0ZT48Q2l0ZT48QXV0aG9yPlZhY2h2YW5pY2hzYW5vbmc8L0F1dGhvcj48WWVh
cj4yMDIwPC9ZZWFyPjxSZWNOdW0+NTE5PC9SZWNOdW0+PHJlY29yZD48cmVjLW51bWJlcj41MTk8
L3JlYy1udW1iZXI+PGZvcmVpZ24ta2V5cz48a2V5IGFwcD0iRU4iIGRiLWlkPSIwMHZ2cmUwem1z
ZXJycGV3cjlhNXR3cHplOXBhc3ZyYXZycGEiIHRpbWVzdGFtcD0iMTc3NDY0OTU4OSI+NTE5PC9r
ZXk+PC9mb3JlaWduLWtleXM+PHJlZi10eXBlIG5hbWU9IkpvdXJuYWwgQXJ0aWNsZSI+MTc8L3Jl
Zi10eXBlPjxjb250cmlidXRvcnM+PGF1dGhvcnM+PGF1dGhvcj5WYWNodmFuaWNoc2Fub25nLCBQ
LjwvYXV0aG9yPjxhdXRob3I+TWNOZWlsLCBFLiBCLjwvYXV0aG9yPjxhdXRob3I+RGlzc2FuZWV3
YXRlLCBQLjwvYXV0aG9yPjwvYXV0aG9ycz48L2NvbnRyaWJ1dG9ycz48YXV0aC1hZGRyZXNzPkRl
cGFydG1lbnQgb2YgUGVkaWF0cmljcywgUHJpbmNlIG9mIFNvbmdrbGEgVW5pdmVyc2l0eSwgSGF0
IFlhaSwgU29uZ2tobGEsIFRoYWlsYW5kLiYjeEQ7RXBpZGVtaW9sb2d5IFVuaXQsIEZhY3VsdHkg
b2YgTWVkaWNpbmUsIFByaW5jZSBvZiBTb25na2xhIFVuaXZlcnNpdHksIEhhdCBZYWksIFNvbmdr
aGxhLCBUaGFpbGFuZC48L2F1dGgtYWRkcmVzcz48dGl0bGVzPjx0aXRsZT5FeHRlbmRlZC1zcGVj
dHJ1bSBiZXRhLWxhY3RhbWFzZSBFc2NoZXJpY2hpYSBjb2xpIGFuZCBLbGVic2llbGxhIHBuZXVt
b25pYWUgdXJpbmFyeSB0cmFjdCBpbmZlY3Rpb25zPC90aXRsZT48c2Vjb25kYXJ5LXRpdGxlPkVw
aWRlbWlvbCBJbmZlY3Q8L3NlY29uZGFyeS10aXRsZT48L3RpdGxlcz48cGVyaW9kaWNhbD48ZnVs
bC10aXRsZT5FcGlkZW1pb2wgSW5mZWN0PC9mdWxsLXRpdGxlPjwvcGVyaW9kaWNhbD48cGFnZXM+
ZTEyPC9wYWdlcz48dm9sdW1lPjE0OTwvdm9sdW1lPjxlZGl0aW9uPjIwMjAxMjE3PC9lZGl0aW9u
PjxrZXl3b3Jkcz48a2V5d29yZD5BZG9sZXNjZW50PC9rZXl3b3JkPjxrZXl3b3JkPkFudGktQmFj
dGVyaWFsIEFnZW50cy9waGFybWFjb2xvZ3k8L2tleXdvcmQ+PGtleXdvcmQ+Q2hpbGQ8L2tleXdv
cmQ+PGtleXdvcmQ+Q2hpbGQsIFByZXNjaG9vbDwva2V5d29yZD48a2V5d29yZD5EcnVnIFJlc2lz
dGFuY2UsIE11bHRpcGxlLCBCYWN0ZXJpYWw8L2tleXdvcmQ+PGtleXdvcmQ+RXNjaGVyaWNoaWEg
Y29saS8qZHJ1ZyBlZmZlY3RzL2Vuenltb2xvZ3k8L2tleXdvcmQ+PGtleXdvcmQ+RXNjaGVyaWNo
aWEgY29saSBJbmZlY3Rpb25zLyptaWNyb2Jpb2xvZ3k8L2tleXdvcmQ+PGtleXdvcmQ+RmVtYWxl
PC9rZXl3b3JkPjxrZXl3b3JkPkh1bWFuczwva2V5d29yZD48a2V5d29yZD5JbmZhbnQ8L2tleXdv
cmQ+PGtleXdvcmQ+S2xlYnNpZWxsYSBJbmZlY3Rpb25zLyptaWNyb2Jpb2xvZ3k8L2tleXdvcmQ+
PGtleXdvcmQ+S2xlYnNpZWxsYSBwbmV1bW9uaWFlLypkcnVnIGVmZmVjdHMvZW56eW1vbG9neTwv
a2V5d29yZD48a2V5d29yZD5NYWxlPC9rZXl3b3JkPjxrZXl3b3JkPlJldHJvc3BlY3RpdmUgU3R1
ZGllczwva2V5d29yZD48a2V5d29yZD5VcmluYXJ5IFRyYWN0IEluZmVjdGlvbnMvKm1pY3JvYmlv
bG9neTwva2V5d29yZD48a2V5d29yZD5iZXRhLUxhY3RhbWFzZXMvZ2VuZXRpY3MvKm1ldGFib2xp
c208L2tleXdvcmQ+PGtleXdvcmQ+Q29uZ2VuaXRhbCBhbm9tYWxpZXMgb2YgdGhlIGtpZG5leSBh
bmQgdXJpbmFyeSB0cmFjdDwva2V5d29yZD48a2V5d29yZD5LbGVic2llbGxhIHBuZXVtb25pYWU8
L2tleXdvcmQ+PGtleXdvcmQ+ZXh0ZW5kZWQtc3BlY3RydW0gYmV0YS1sYWN0YW1hc2UgRXNjaGVy
aWNoaWEgY29saTwva2V5d29yZD48a2V5d29yZD5yZWN1cnJlbnQgdXJpbmFyeSB0cmFjdCBpbmZl
Y3Rpb248L2tleXdvcmQ+PC9rZXl3b3Jkcz48ZGF0ZXM+PHllYXI+MjAyMDwveWVhcj48cHViLWRh
dGVzPjxkYXRlPkRlYyAxNzwvZGF0ZT48L3B1Yi1kYXRlcz48L2RhdGVzPjxpc2JuPjE0NjktNDQw
OSAoRWxlY3Ryb25pYykmI3hEOzA5NTAtMjY4OCAoUHJpbnQpJiN4RDswOTUwLTI2ODggKExpbmtp
bmcpPC9pc2JuPjxhY2Nlc3Npb24tbnVtPjMzMzI3OTg0PC9hY2Nlc3Npb24tbnVtPjx1cmxzPjxy
ZWxhdGVkLXVybHM+PHVybD5odHRwczovL3d3dy5uY2JpLm5sbS5uaWguZ292L3B1Ym1lZC8zMzMy
Nzk4NDwvdXJsPjwvcmVsYXRlZC11cmxzPjwvdXJscz48Y3VzdG9tMT5UaGUgYXV0aG9ycyBkZWNs
YXJlIHRoYXQgdGhleSBoYXZlIG5vIGNvbmZsaWN0cyBvZiBpbnRlcmVzdC48L2N1c3RvbTE+PGN1
c3RvbTI+UE1DODA1NzQ1MjwvY3VzdG9tMj48ZWxlY3Ryb25pYy1yZXNvdXJjZS1udW0+MTAuMTAx
Ny9TMDk1MDI2ODgyMDAwMzAxNTwvZWxlY3Ryb25pYy1yZXNvdXJjZS1udW0+PHJlbW90ZS1kYXRh
YmFzZS1uYW1lPk1lZGxpbmU8L3JlbW90ZS1kYXRhYmFzZS1uYW1lPjxyZW1vdGUtZGF0YWJhc2Ut
cHJvdmlkZXI+TkxNPC9yZW1vdGUtZGF0YWJhc2UtcHJvdmlkZXI+PC9yZWNvcmQ+PC9DaXRlPjwv
RW5kTm90ZT4A
</w:fldData>
        </w:fldChar>
      </w:r>
      <w:r w:rsidR="00284948" w:rsidRPr="00CF66D7">
        <w:rPr>
          <w:rFonts w:ascii="Times New Roman" w:eastAsia="Calibri" w:hAnsi="Times New Roman" w:cs="Times New Roman"/>
          <w:sz w:val="24"/>
          <w:szCs w:val="24"/>
          <w:lang w:val="en-US"/>
        </w:rPr>
        <w:instrText xml:space="preserve"> ADDIN EN.CITE </w:instrText>
      </w:r>
      <w:r w:rsidR="00284948">
        <w:rPr>
          <w:rFonts w:ascii="Times New Roman" w:eastAsia="Calibri" w:hAnsi="Times New Roman" w:cs="Times New Roman"/>
          <w:sz w:val="24"/>
          <w:szCs w:val="24"/>
          <w:lang w:val="pt-PT"/>
        </w:rPr>
        <w:fldChar w:fldCharType="begin">
          <w:fldData xml:space="preserve">PEVuZE5vdGU+PENpdGU+PEF1dGhvcj5Nb3VhbmdhLU5kemltZTwvQXV0aG9yPjxZZWFyPjIwMjQ8
L1llYXI+PFJlY051bT41MTU8L1JlY051bT48RGlzcGxheVRleHQ+KE1vdWFuZ2EtTmR6aW1lIGV0
IGFsLiwgMjAyNDsgVmFjaHZhbmljaHNhbm9uZyBldCBhbC4sIDIwMjApPC9EaXNwbGF5VGV4dD48
cmVjb3JkPjxyZWMtbnVtYmVyPjUxNTwvcmVjLW51bWJlcj48Zm9yZWlnbi1rZXlzPjxrZXkgYXBw
PSJFTiIgZGItaWQ9IjAwdnZyZTB6bXNlcnJwZXdyOWE1dHdwemU5cGFzdnJhdnJwYSIgdGltZXN0
YW1wPSIxNzc0NjQ5NTY5Ij41MTU8L2tleT48L2ZvcmVpZ24ta2V5cz48cmVmLXR5cGUgbmFtZT0i
Sm91cm5hbCBBcnRpY2xlIj4xNzwvcmVmLXR5cGU+PGNvbnRyaWJ1dG9ycz48YXV0aG9ycz48YXV0
aG9yPk1vdWFuZ2EtTmR6aW1lLCBZLjwvYXV0aG9yPjxhdXRob3I+Qmlzc2V5ZSwgQy48L2F1dGhv
cj48YXV0aG9yPkxvbmdvLVBlbmR5LCBOLiBNLjwvYXV0aG9yPjxhdXRob3I+Qmlnbm91bWJhLCBN
LjwvYXV0aG9yPjxhdXRob3I+RGlrb3VtYmEsIEEuIEMuPC9hdXRob3I+PGF1dGhvcj5PbmFuZ2Es
IFIuPC9hdXRob3I+PC9hdXRob3JzPjwvY29udHJpYnV0b3JzPjxhdXRoLWFkZHJlc3M+TWVkaWNh
bCBSZXNlYXJjaCBhbmQgQW5hbHlzaXMgVW5pdCwgQmFjdGVyaW9sb2d5IExhYm9yYXRvcnksIElu
dGVyZGlzY2lwbGluYXJ5IENlbnRyZSBmb3IgTWVkaWNhbCBSZXNlYXJjaCBvZiBGcmFuY2V2aWxs
ZSwgRnJhbmNldmlsbGUgUC5PLiBCb3ggNzY5LCBHYWJvbi4mI3hEO0RlcGFydG1lbnQgb2YgQmlv
bG9neSwgRmFjdWx0eSBvZiBTY2llbmNlcywgVW5pdmVyc2l0eSBvZiBTY2llbmNlIGFuZCBUZWNo
bm9sb2d5IG9mIE1hc3VrdSwgRnJhbmNldmlsbGUgUC5PLiBCb3ggOTQzLCBHYWJvbi4mI3hEO1Jl
c2VhcmNoIFVuaXQgZm9yIHRoZSBFY29sb2d5IG9mIEhlYWx0aCwgSW50ZXJkaXNjaXBsaW5hcnkg
Q2VudHJlIGZvciBNZWRpY2FsIFJlc2VhcmNoIG9mIEZyYW5jZXZpbGxlLCBGcmFuY2V2aWxsZSBQ
Lk8uIEJveCA3NjksIEdhYm9uLjwvYXV0aC1hZGRyZXNzPjx0aXRsZXM+PHRpdGxlPlRyZW5kcyBp
biBFc2NoZXJpY2hpYSBjb2xpIGFuZCBLbGVic2llbGxhIHBuZXVtb25pYWUgVXJpbmFyeSBUcmFj
dCBJbmZlY3Rpb25zIGFuZCBBbnRpYmlvdGljIFJlc2lzdGFuY2Ugb3ZlciBhIDUtWWVhciBQZXJp
b2QgaW4gU291dGhlYXN0ZXJuIEdhYm9uPC90aXRsZT48c2Vjb25kYXJ5LXRpdGxlPkFudGliaW90
aWNzIChCYXNlbCk8L3NlY29uZGFyeS10aXRsZT48L3RpdGxlcz48cGVyaW9kaWNhbD48ZnVsbC10
aXRsZT5BbnRpYmlvdGljcyAoQmFzZWwpPC9mdWxsLXRpdGxlPjwvcGVyaW9kaWNhbD48dm9sdW1l
PjE0PC92b2x1bWU+PG51bWJlcj4xPC9udW1iZXI+PGVkaXRpb24+MjAyNDEyMjg8L2VkaXRpb24+
PGtleXdvcmRzPjxrZXl3b3JkPkVzY2hlcmljaGlhIGNvbGk8L2tleXdvcmQ+PGtleXdvcmQ+S2xl
YnNpZWxsYSBwbmV1bW9uaWFlPC9rZXl3b3JkPjxrZXl3b3JkPlVUSXM8L2tleXdvcmQ+PGtleXdv
cmQ+YW50aWJpb3RpYyByZXNpc3RhbmNlPC9rZXl3b3JkPjxrZXl3b3JkPnNvY2lvZGVtb2dyYXBo
aWMgYW5kIGNsaW1hdGljIGZhY3RvcnM8L2tleXdvcmQ+PC9rZXl3b3Jkcz48ZGF0ZXM+PHllYXI+
MjAyNDwveWVhcj48cHViLWRhdGVzPjxkYXRlPkRlYyAyODwvZGF0ZT48L3B1Yi1kYXRlcz48L2Rh
dGVzPjxpc2JuPjIwNzktNjM4MiAoUHJpbnQpJiN4RDsyMDc5LTYzODIgKEVsZWN0cm9uaWMpJiN4
RDsyMDc5LTYzODIgKExpbmtpbmcpPC9pc2JuPjxhY2Nlc3Npb24tbnVtPjM5ODU4MzAwPC9hY2Nl
c3Npb24tbnVtPjx1cmxzPjxyZWxhdGVkLXVybHM+PHVybD5odHRwczovL3d3dy5uY2JpLm5sbS5u
aWguZ292L3B1Ym1lZC8zOTg1ODMwMDwvdXJsPjwvcmVsYXRlZC11cmxzPjwvdXJscz48Y3VzdG9t
MT5UaGUgYXV0aG9ycyBkZWNsYXJlIG5vIGNvbmZsaWN0IG9mIGludGVyZXN0LjwvY3VzdG9tMT48
Y3VzdG9tMj5QTUMxMTc2MjM5NTwvY3VzdG9tMj48ZWxlY3Ryb25pYy1yZXNvdXJjZS1udW0+MTAu
MzM5MC9hbnRpYmlvdGljczE0MDEwMDE0PC9lbGVjdHJvbmljLXJlc291cmNlLW51bT48cmVtb3Rl
LWRhdGFiYXNlLW5hbWU+UHViTWVkLW5vdC1NRURMSU5FPC9yZW1vdGUtZGF0YWJhc2UtbmFtZT48
cmVtb3RlLWRhdGFiYXNlLXByb3ZpZGVyPk5MTTwvcmVtb3RlLWRhdGFiYXNlLXByb3ZpZGVyPjwv
cmVjb3JkPjwvQ2l0ZT48Q2l0ZT48QXV0aG9yPlZhY2h2YW5pY2hzYW5vbmc8L0F1dGhvcj48WWVh
cj4yMDIwPC9ZZWFyPjxSZWNOdW0+NTE5PC9SZWNOdW0+PHJlY29yZD48cmVjLW51bWJlcj41MTk8
L3JlYy1udW1iZXI+PGZvcmVpZ24ta2V5cz48a2V5IGFwcD0iRU4iIGRiLWlkPSIwMHZ2cmUwem1z
ZXJycGV3cjlhNXR3cHplOXBhc3ZyYXZycGEiIHRpbWVzdGFtcD0iMTc3NDY0OTU4OSI+NTE5PC9r
ZXk+PC9mb3JlaWduLWtleXM+PHJlZi10eXBlIG5hbWU9IkpvdXJuYWwgQXJ0aWNsZSI+MTc8L3Jl
Zi10eXBlPjxjb250cmlidXRvcnM+PGF1dGhvcnM+PGF1dGhvcj5WYWNodmFuaWNoc2Fub25nLCBQ
LjwvYXV0aG9yPjxhdXRob3I+TWNOZWlsLCBFLiBCLjwvYXV0aG9yPjxhdXRob3I+RGlzc2FuZWV3
YXRlLCBQLjwvYXV0aG9yPjwvYXV0aG9ycz48L2NvbnRyaWJ1dG9ycz48YXV0aC1hZGRyZXNzPkRl
cGFydG1lbnQgb2YgUGVkaWF0cmljcywgUHJpbmNlIG9mIFNvbmdrbGEgVW5pdmVyc2l0eSwgSGF0
IFlhaSwgU29uZ2tobGEsIFRoYWlsYW5kLiYjeEQ7RXBpZGVtaW9sb2d5IFVuaXQsIEZhY3VsdHkg
b2YgTWVkaWNpbmUsIFByaW5jZSBvZiBTb25na2xhIFVuaXZlcnNpdHksIEhhdCBZYWksIFNvbmdr
aGxhLCBUaGFpbGFuZC48L2F1dGgtYWRkcmVzcz48dGl0bGVzPjx0aXRsZT5FeHRlbmRlZC1zcGVj
dHJ1bSBiZXRhLWxhY3RhbWFzZSBFc2NoZXJpY2hpYSBjb2xpIGFuZCBLbGVic2llbGxhIHBuZXVt
b25pYWUgdXJpbmFyeSB0cmFjdCBpbmZlY3Rpb25zPC90aXRsZT48c2Vjb25kYXJ5LXRpdGxlPkVw
aWRlbWlvbCBJbmZlY3Q8L3NlY29uZGFyeS10aXRsZT48L3RpdGxlcz48cGVyaW9kaWNhbD48ZnVs
bC10aXRsZT5FcGlkZW1pb2wgSW5mZWN0PC9mdWxsLXRpdGxlPjwvcGVyaW9kaWNhbD48cGFnZXM+
ZTEyPC9wYWdlcz48dm9sdW1lPjE0OTwvdm9sdW1lPjxlZGl0aW9uPjIwMjAxMjE3PC9lZGl0aW9u
PjxrZXl3b3Jkcz48a2V5d29yZD5BZG9sZXNjZW50PC9rZXl3b3JkPjxrZXl3b3JkPkFudGktQmFj
dGVyaWFsIEFnZW50cy9waGFybWFjb2xvZ3k8L2tleXdvcmQ+PGtleXdvcmQ+Q2hpbGQ8L2tleXdv
cmQ+PGtleXdvcmQ+Q2hpbGQsIFByZXNjaG9vbDwva2V5d29yZD48a2V5d29yZD5EcnVnIFJlc2lz
dGFuY2UsIE11bHRpcGxlLCBCYWN0ZXJpYWw8L2tleXdvcmQ+PGtleXdvcmQ+RXNjaGVyaWNoaWEg
Y29saS8qZHJ1ZyBlZmZlY3RzL2Vuenltb2xvZ3k8L2tleXdvcmQ+PGtleXdvcmQ+RXNjaGVyaWNo
aWEgY29saSBJbmZlY3Rpb25zLyptaWNyb2Jpb2xvZ3k8L2tleXdvcmQ+PGtleXdvcmQ+RmVtYWxl
PC9rZXl3b3JkPjxrZXl3b3JkPkh1bWFuczwva2V5d29yZD48a2V5d29yZD5JbmZhbnQ8L2tleXdv
cmQ+PGtleXdvcmQ+S2xlYnNpZWxsYSBJbmZlY3Rpb25zLyptaWNyb2Jpb2xvZ3k8L2tleXdvcmQ+
PGtleXdvcmQ+S2xlYnNpZWxsYSBwbmV1bW9uaWFlLypkcnVnIGVmZmVjdHMvZW56eW1vbG9neTwv
a2V5d29yZD48a2V5d29yZD5NYWxlPC9rZXl3b3JkPjxrZXl3b3JkPlJldHJvc3BlY3RpdmUgU3R1
ZGllczwva2V5d29yZD48a2V5d29yZD5VcmluYXJ5IFRyYWN0IEluZmVjdGlvbnMvKm1pY3JvYmlv
bG9neTwva2V5d29yZD48a2V5d29yZD5iZXRhLUxhY3RhbWFzZXMvZ2VuZXRpY3MvKm1ldGFib2xp
c208L2tleXdvcmQ+PGtleXdvcmQ+Q29uZ2VuaXRhbCBhbm9tYWxpZXMgb2YgdGhlIGtpZG5leSBh
bmQgdXJpbmFyeSB0cmFjdDwva2V5d29yZD48a2V5d29yZD5LbGVic2llbGxhIHBuZXVtb25pYWU8
L2tleXdvcmQ+PGtleXdvcmQ+ZXh0ZW5kZWQtc3BlY3RydW0gYmV0YS1sYWN0YW1hc2UgRXNjaGVy
aWNoaWEgY29saTwva2V5d29yZD48a2V5d29yZD5yZWN1cnJlbnQgdXJpbmFyeSB0cmFjdCBpbmZl
Y3Rpb248L2tleXdvcmQ+PC9rZXl3b3Jkcz48ZGF0ZXM+PHllYXI+MjAyMDwveWVhcj48cHViLWRh
dGVzPjxkYXRlPkRlYyAxNzwvZGF0ZT48L3B1Yi1kYXRlcz48L2RhdGVzPjxpc2JuPjE0NjktNDQw
OSAoRWxlY3Ryb25pYykmI3hEOzA5NTAtMjY4OCAoUHJpbnQpJiN4RDswOTUwLTI2ODggKExpbmtp
bmcpPC9pc2JuPjxhY2Nlc3Npb24tbnVtPjMzMzI3OTg0PC9hY2Nlc3Npb24tbnVtPjx1cmxzPjxy
ZWxhdGVkLXVybHM+PHVybD5odHRwczovL3d3dy5uY2JpLm5sbS5uaWguZ292L3B1Ym1lZC8zMzMy
Nzk4NDwvdXJsPjwvcmVsYXRlZC11cmxzPjwvdXJscz48Y3VzdG9tMT5UaGUgYXV0aG9ycyBkZWNs
YXJlIHRoYXQgdGhleSBoYXZlIG5vIGNvbmZsaWN0cyBvZiBpbnRlcmVzdC48L2N1c3RvbTE+PGN1
c3RvbTI+UE1DODA1NzQ1MjwvY3VzdG9tMj48ZWxlY3Ryb25pYy1yZXNvdXJjZS1udW0+MTAuMTAx
Ny9TMDk1MDI2ODgyMDAwMzAxNTwvZWxlY3Ryb25pYy1yZXNvdXJjZS1udW0+PHJlbW90ZS1kYXRh
YmFzZS1uYW1lPk1lZGxpbmU8L3JlbW90ZS1kYXRhYmFzZS1uYW1lPjxyZW1vdGUtZGF0YWJhc2Ut
cHJvdmlkZXI+TkxNPC9yZW1vdGUtZGF0YWJhc2UtcHJvdmlkZXI+PC9yZWNvcmQ+PC9DaXRlPjwv
RW5kTm90ZT4A
</w:fldData>
        </w:fldChar>
      </w:r>
      <w:r w:rsidR="00284948" w:rsidRPr="00CF66D7">
        <w:rPr>
          <w:rFonts w:ascii="Times New Roman" w:eastAsia="Calibri" w:hAnsi="Times New Roman" w:cs="Times New Roman"/>
          <w:sz w:val="24"/>
          <w:szCs w:val="24"/>
          <w:lang w:val="en-US"/>
        </w:rPr>
        <w:instrText xml:space="preserve"> ADDIN EN.CITE.DATA </w:instrText>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284948" w:rsidRPr="00CF66D7">
        <w:rPr>
          <w:rFonts w:ascii="Times New Roman" w:eastAsia="Calibri" w:hAnsi="Times New Roman" w:cs="Times New Roman"/>
          <w:noProof/>
          <w:sz w:val="24"/>
          <w:szCs w:val="24"/>
          <w:lang w:val="en-US"/>
        </w:rPr>
        <w:t>(Mouanga-Ndzime et al., 2024; Vachvanichsanong et al., 2020)</w:t>
      </w:r>
      <w:r w:rsidR="00284948">
        <w:rPr>
          <w:rFonts w:ascii="Times New Roman" w:eastAsia="Calibri" w:hAnsi="Times New Roman" w:cs="Times New Roman"/>
          <w:sz w:val="24"/>
          <w:szCs w:val="24"/>
          <w:lang w:val="pt-PT"/>
        </w:rPr>
        <w:fldChar w:fldCharType="end"/>
      </w:r>
      <w:r w:rsidR="00F06D08" w:rsidRPr="00CF66D7">
        <w:rPr>
          <w:rFonts w:ascii="Times New Roman" w:eastAsia="Calibri" w:hAnsi="Times New Roman" w:cs="Times New Roman"/>
          <w:sz w:val="24"/>
          <w:szCs w:val="24"/>
          <w:lang w:val="en-US"/>
        </w:rPr>
        <w:t>.</w:t>
      </w:r>
      <w:r w:rsidR="003828B4" w:rsidRPr="00CF66D7">
        <w:rPr>
          <w:rFonts w:ascii="Times New Roman" w:eastAsia="Calibri" w:hAnsi="Times New Roman" w:cs="Times New Roman"/>
          <w:sz w:val="24"/>
          <w:szCs w:val="24"/>
          <w:lang w:val="en-US"/>
        </w:rPr>
        <w:t xml:space="preserve"> </w:t>
      </w:r>
      <w:r w:rsidRPr="00CF66D7">
        <w:rPr>
          <w:rFonts w:ascii="Times New Roman" w:eastAsia="Calibri" w:hAnsi="Times New Roman" w:cs="Times New Roman"/>
          <w:sz w:val="24"/>
          <w:szCs w:val="24"/>
          <w:lang w:val="en-US"/>
        </w:rPr>
        <w:t>The presence of Candida albicans (19.0%) may reflect the sample profile, possibly indicating patients with risk factors such as diabetes mellitus, prior use of broad-spectrum antibiotics, or urinary catheterization</w:t>
      </w:r>
      <w:r w:rsidR="00284948" w:rsidRPr="00CF66D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WYWNodmFuaWNoc2Fub25nPC9BdXRob3I+PFllYXI+MjAy
MDwvWWVhcj48UmVjTnVtPjUxOTwvUmVjTnVtPjxEaXNwbGF5VGV4dD4oVmFjaHZhbmljaHNhbm9u
ZyBldCBhbC4sIDIwMjApPC9EaXNwbGF5VGV4dD48cmVjb3JkPjxyZWMtbnVtYmVyPjUxOTwvcmVj
LW51bWJlcj48Zm9yZWlnbi1rZXlzPjxrZXkgYXBwPSJFTiIgZGItaWQ9IjAwdnZyZTB6bXNlcnJw
ZXdyOWE1dHdwemU5cGFzdnJhdnJwYSIgdGltZXN0YW1wPSIxNzc0NjQ5NTg5Ij41MTk8L2tleT48
L2ZvcmVpZ24ta2V5cz48cmVmLXR5cGUgbmFtZT0iSm91cm5hbCBBcnRpY2xlIj4xNzwvcmVmLXR5
cGU+PGNvbnRyaWJ1dG9ycz48YXV0aG9ycz48YXV0aG9yPlZhY2h2YW5pY2hzYW5vbmcsIFAuPC9h
dXRob3I+PGF1dGhvcj5NY05laWwsIEUuIEIuPC9hdXRob3I+PGF1dGhvcj5EaXNzYW5lZXdhdGUs
IFAuPC9hdXRob3I+PC9hdXRob3JzPjwvY29udHJpYnV0b3JzPjxhdXRoLWFkZHJlc3M+RGVwYXJ0
bWVudCBvZiBQZWRpYXRyaWNzLCBQcmluY2Ugb2YgU29uZ2tsYSBVbml2ZXJzaXR5LCBIYXQgWWFp
LCBTb25na2hsYSwgVGhhaWxhbmQuJiN4RDtFcGlkZW1pb2xvZ3kgVW5pdCwgRmFjdWx0eSBvZiBN
ZWRpY2luZSwgUHJpbmNlIG9mIFNvbmdrbGEgVW5pdmVyc2l0eSwgSGF0IFlhaSwgU29uZ2tobGEs
IFRoYWlsYW5kLjwvYXV0aC1hZGRyZXNzPjx0aXRsZXM+PHRpdGxlPkV4dGVuZGVkLXNwZWN0cnVt
IGJldGEtbGFjdGFtYXNlIEVzY2hlcmljaGlhIGNvbGkgYW5kIEtsZWJzaWVsbGEgcG5ldW1vbmlh
ZSB1cmluYXJ5IHRyYWN0IGluZmVjdGlvbnM8L3RpdGxlPjxzZWNvbmRhcnktdGl0bGU+RXBpZGVt
aW9sIEluZmVjdDwvc2Vjb25kYXJ5LXRpdGxlPjwvdGl0bGVzPjxwZXJpb2RpY2FsPjxmdWxsLXRp
dGxlPkVwaWRlbWlvbCBJbmZlY3Q8L2Z1bGwtdGl0bGU+PC9wZXJpb2RpY2FsPjxwYWdlcz5lMTI8
L3BhZ2VzPjx2b2x1bWU+MTQ5PC92b2x1bWU+PGVkaXRpb24+MjAyMDEyMTc8L2VkaXRpb24+PGtl
eXdvcmRzPjxrZXl3b3JkPkFkb2xlc2NlbnQ8L2tleXdvcmQ+PGtleXdvcmQ+QW50aS1CYWN0ZXJp
YWwgQWdlbnRzL3BoYXJtYWNvbG9neTwva2V5d29yZD48a2V5d29yZD5DaGlsZDwva2V5d29yZD48
a2V5d29yZD5DaGlsZCwgUHJlc2Nob29sPC9rZXl3b3JkPjxrZXl3b3JkPkRydWcgUmVzaXN0YW5j
ZSwgTXVsdGlwbGUsIEJhY3RlcmlhbDwva2V5d29yZD48a2V5d29yZD5Fc2NoZXJpY2hpYSBjb2xp
LypkcnVnIGVmZmVjdHMvZW56eW1vbG9neTwva2V5d29yZD48a2V5d29yZD5Fc2NoZXJpY2hpYSBj
b2xpIEluZmVjdGlvbnMvKm1pY3JvYmlvbG9neTwva2V5d29yZD48a2V5d29yZD5GZW1hbGU8L2tl
eXdvcmQ+PGtleXdvcmQ+SHVtYW5zPC9rZXl3b3JkPjxrZXl3b3JkPkluZmFudDwva2V5d29yZD48
a2V5d29yZD5LbGVic2llbGxhIEluZmVjdGlvbnMvKm1pY3JvYmlvbG9neTwva2V5d29yZD48a2V5
d29yZD5LbGVic2llbGxhIHBuZXVtb25pYWUvKmRydWcgZWZmZWN0cy9lbnp5bW9sb2d5PC9rZXl3
b3JkPjxrZXl3b3JkPk1hbGU8L2tleXdvcmQ+PGtleXdvcmQ+UmV0cm9zcGVjdGl2ZSBTdHVkaWVz
PC9rZXl3b3JkPjxrZXl3b3JkPlVyaW5hcnkgVHJhY3QgSW5mZWN0aW9ucy8qbWljcm9iaW9sb2d5
PC9rZXl3b3JkPjxrZXl3b3JkPmJldGEtTGFjdGFtYXNlcy9nZW5ldGljcy8qbWV0YWJvbGlzbTwv
a2V5d29yZD48a2V5d29yZD5Db25nZW5pdGFsIGFub21hbGllcyBvZiB0aGUga2lkbmV5IGFuZCB1
cmluYXJ5IHRyYWN0PC9rZXl3b3JkPjxrZXl3b3JkPktsZWJzaWVsbGEgcG5ldW1vbmlhZTwva2V5
d29yZD48a2V5d29yZD5leHRlbmRlZC1zcGVjdHJ1bSBiZXRhLWxhY3RhbWFzZSBFc2NoZXJpY2hp
YSBjb2xpPC9rZXl3b3JkPjxrZXl3b3JkPnJlY3VycmVudCB1cmluYXJ5IHRyYWN0IGluZmVjdGlv
bjwva2V5d29yZD48L2tleXdvcmRzPjxkYXRlcz48eWVhcj4yMDIwPC95ZWFyPjxwdWItZGF0ZXM+
PGRhdGU+RGVjIDE3PC9kYXRlPjwvcHViLWRhdGVzPjwvZGF0ZXM+PGlzYm4+MTQ2OS00NDA5IChF
bGVjdHJvbmljKSYjeEQ7MDk1MC0yNjg4IChQcmludCkmI3hEOzA5NTAtMjY4OCAoTGlua2luZyk8
L2lzYm4+PGFjY2Vzc2lvbi1udW0+MzMzMjc5ODQ8L2FjY2Vzc2lvbi1udW0+PHVybHM+PHJlbGF0
ZWQtdXJscz48dXJsPmh0dHBzOi8vd3d3Lm5jYmkubmxtLm5paC5nb3YvcHVibWVkLzMzMzI3OTg0
PC91cmw+PC9yZWxhdGVkLXVybHM+PC91cmxzPjxjdXN0b20xPlRoZSBhdXRob3JzIGRlY2xhcmUg
dGhhdCB0aGV5IGhhdmUgbm8gY29uZmxpY3RzIG9mIGludGVyZXN0LjwvY3VzdG9tMT48Y3VzdG9t
Mj5QTUM4MDU3NDUyPC9jdXN0b20yPjxlbGVjdHJvbmljLXJlc291cmNlLW51bT4xMC4xMDE3L1Mw
OTUwMjY4ODIwMDAzMDE1PC9lbGVjdHJvbmljLXJlc291cmNlLW51bT48cmVtb3RlLWRhdGFiYXNl
LW5hbWU+TWVkbGluZTwvcmVtb3RlLWRhdGFiYXNlLW5hbWU+PHJlbW90ZS1kYXRhYmFzZS1wcm92
aWRlcj5OTE08L3JlbW90ZS1kYXRhYmFzZS1wcm92aWRlcj48L3JlY29yZD48L0NpdGU+PC9FbmRO
b3RlPgB=
</w:fldData>
        </w:fldChar>
      </w:r>
      <w:r w:rsidR="00284948" w:rsidRPr="00CF66D7">
        <w:rPr>
          <w:rFonts w:ascii="Times New Roman" w:eastAsia="Calibri" w:hAnsi="Times New Roman" w:cs="Times New Roman"/>
          <w:sz w:val="24"/>
          <w:szCs w:val="24"/>
          <w:lang w:val="en-US"/>
        </w:rPr>
        <w:instrText xml:space="preserve"> ADDIN EN.CITE </w:instrText>
      </w:r>
      <w:r w:rsidR="00284948">
        <w:rPr>
          <w:rFonts w:ascii="Times New Roman" w:eastAsia="Calibri" w:hAnsi="Times New Roman" w:cs="Times New Roman"/>
          <w:sz w:val="24"/>
          <w:szCs w:val="24"/>
          <w:lang w:val="pt-PT"/>
        </w:rPr>
        <w:fldChar w:fldCharType="begin">
          <w:fldData xml:space="preserve">PEVuZE5vdGU+PENpdGU+PEF1dGhvcj5WYWNodmFuaWNoc2Fub25nPC9BdXRob3I+PFllYXI+MjAy
MDwvWWVhcj48UmVjTnVtPjUxOTwvUmVjTnVtPjxEaXNwbGF5VGV4dD4oVmFjaHZhbmljaHNhbm9u
ZyBldCBhbC4sIDIwMjApPC9EaXNwbGF5VGV4dD48cmVjb3JkPjxyZWMtbnVtYmVyPjUxOTwvcmVj
LW51bWJlcj48Zm9yZWlnbi1rZXlzPjxrZXkgYXBwPSJFTiIgZGItaWQ9IjAwdnZyZTB6bXNlcnJw
ZXdyOWE1dHdwemU5cGFzdnJhdnJwYSIgdGltZXN0YW1wPSIxNzc0NjQ5NTg5Ij41MTk8L2tleT48
L2ZvcmVpZ24ta2V5cz48cmVmLXR5cGUgbmFtZT0iSm91cm5hbCBBcnRpY2xlIj4xNzwvcmVmLXR5
cGU+PGNvbnRyaWJ1dG9ycz48YXV0aG9ycz48YXV0aG9yPlZhY2h2YW5pY2hzYW5vbmcsIFAuPC9h
dXRob3I+PGF1dGhvcj5NY05laWwsIEUuIEIuPC9hdXRob3I+PGF1dGhvcj5EaXNzYW5lZXdhdGUs
IFAuPC9hdXRob3I+PC9hdXRob3JzPjwvY29udHJpYnV0b3JzPjxhdXRoLWFkZHJlc3M+RGVwYXJ0
bWVudCBvZiBQZWRpYXRyaWNzLCBQcmluY2Ugb2YgU29uZ2tsYSBVbml2ZXJzaXR5LCBIYXQgWWFp
LCBTb25na2hsYSwgVGhhaWxhbmQuJiN4RDtFcGlkZW1pb2xvZ3kgVW5pdCwgRmFjdWx0eSBvZiBN
ZWRpY2luZSwgUHJpbmNlIG9mIFNvbmdrbGEgVW5pdmVyc2l0eSwgSGF0IFlhaSwgU29uZ2tobGEs
IFRoYWlsYW5kLjwvYXV0aC1hZGRyZXNzPjx0aXRsZXM+PHRpdGxlPkV4dGVuZGVkLXNwZWN0cnVt
IGJldGEtbGFjdGFtYXNlIEVzY2hlcmljaGlhIGNvbGkgYW5kIEtsZWJzaWVsbGEgcG5ldW1vbmlh
ZSB1cmluYXJ5IHRyYWN0IGluZmVjdGlvbnM8L3RpdGxlPjxzZWNvbmRhcnktdGl0bGU+RXBpZGVt
aW9sIEluZmVjdDwvc2Vjb25kYXJ5LXRpdGxlPjwvdGl0bGVzPjxwZXJpb2RpY2FsPjxmdWxsLXRp
dGxlPkVwaWRlbWlvbCBJbmZlY3Q8L2Z1bGwtdGl0bGU+PC9wZXJpb2RpY2FsPjxwYWdlcz5lMTI8
L3BhZ2VzPjx2b2x1bWU+MTQ5PC92b2x1bWU+PGVkaXRpb24+MjAyMDEyMTc8L2VkaXRpb24+PGtl
eXdvcmRzPjxrZXl3b3JkPkFkb2xlc2NlbnQ8L2tleXdvcmQ+PGtleXdvcmQ+QW50aS1CYWN0ZXJp
YWwgQWdlbnRzL3BoYXJtYWNvbG9neTwva2V5d29yZD48a2V5d29yZD5DaGlsZDwva2V5d29yZD48
a2V5d29yZD5DaGlsZCwgUHJlc2Nob29sPC9rZXl3b3JkPjxrZXl3b3JkPkRydWcgUmVzaXN0YW5j
ZSwgTXVsdGlwbGUsIEJhY3RlcmlhbDwva2V5d29yZD48a2V5d29yZD5Fc2NoZXJpY2hpYSBjb2xp
LypkcnVnIGVmZmVjdHMvZW56eW1vbG9neTwva2V5d29yZD48a2V5d29yZD5Fc2NoZXJpY2hpYSBj
b2xpIEluZmVjdGlvbnMvKm1pY3JvYmlvbG9neTwva2V5d29yZD48a2V5d29yZD5GZW1hbGU8L2tl
eXdvcmQ+PGtleXdvcmQ+SHVtYW5zPC9rZXl3b3JkPjxrZXl3b3JkPkluZmFudDwva2V5d29yZD48
a2V5d29yZD5LbGVic2llbGxhIEluZmVjdGlvbnMvKm1pY3JvYmlvbG9neTwva2V5d29yZD48a2V5
d29yZD5LbGVic2llbGxhIHBuZXVtb25pYWUvKmRydWcgZWZmZWN0cy9lbnp5bW9sb2d5PC9rZXl3
b3JkPjxrZXl3b3JkPk1hbGU8L2tleXdvcmQ+PGtleXdvcmQ+UmV0cm9zcGVjdGl2ZSBTdHVkaWVz
PC9rZXl3b3JkPjxrZXl3b3JkPlVyaW5hcnkgVHJhY3QgSW5mZWN0aW9ucy8qbWljcm9iaW9sb2d5
PC9rZXl3b3JkPjxrZXl3b3JkPmJldGEtTGFjdGFtYXNlcy9nZW5ldGljcy8qbWV0YWJvbGlzbTwv
a2V5d29yZD48a2V5d29yZD5Db25nZW5pdGFsIGFub21hbGllcyBvZiB0aGUga2lkbmV5IGFuZCB1
cmluYXJ5IHRyYWN0PC9rZXl3b3JkPjxrZXl3b3JkPktsZWJzaWVsbGEgcG5ldW1vbmlhZTwva2V5
d29yZD48a2V5d29yZD5leHRlbmRlZC1zcGVjdHJ1bSBiZXRhLWxhY3RhbWFzZSBFc2NoZXJpY2hp
YSBjb2xpPC9rZXl3b3JkPjxrZXl3b3JkPnJlY3VycmVudCB1cmluYXJ5IHRyYWN0IGluZmVjdGlv
bjwva2V5d29yZD48L2tleXdvcmRzPjxkYXRlcz48eWVhcj4yMDIwPC95ZWFyPjxwdWItZGF0ZXM+
PGRhdGU+RGVjIDE3PC9kYXRlPjwvcHViLWRhdGVzPjwvZGF0ZXM+PGlzYm4+MTQ2OS00NDA5IChF
bGVjdHJvbmljKSYjeEQ7MDk1MC0yNjg4IChQcmludCkmI3hEOzA5NTAtMjY4OCAoTGlua2luZyk8
L2lzYm4+PGFjY2Vzc2lvbi1udW0+MzMzMjc5ODQ8L2FjY2Vzc2lvbi1udW0+PHVybHM+PHJlbGF0
ZWQtdXJscz48dXJsPmh0dHBzOi8vd3d3Lm5jYmkubmxtLm5paC5nb3YvcHVibWVkLzMzMzI3OTg0
PC91cmw+PC9yZWxhdGVkLXVybHM+PC91cmxzPjxjdXN0b20xPlRoZSBhdXRob3JzIGRlY2xhcmUg
dGhhdCB0aGV5IGhhdmUgbm8gY29uZmxpY3RzIG9mIGludGVyZXN0LjwvY3VzdG9tMT48Y3VzdG9t
Mj5QTUM4MDU3NDUyPC9jdXN0b20yPjxlbGVjdHJvbmljLXJlc291cmNlLW51bT4xMC4xMDE3L1Mw
OTUwMjY4ODIwMDAzMDE1PC9lbGVjdHJvbmljLXJlc291cmNlLW51bT48cmVtb3RlLWRhdGFiYXNl
LW5hbWU+TWVkbGluZTwvcmVtb3RlLWRhdGFiYXNlLW5hbWU+PHJlbW90ZS1kYXRhYmFzZS1wcm92
aWRlcj5OTE08L3JlbW90ZS1kYXRhYmFzZS1wcm92aWRlcj48L3JlY29yZD48L0NpdGU+PC9FbmRO
b3RlPgB=
</w:fldData>
        </w:fldChar>
      </w:r>
      <w:r w:rsidR="00284948" w:rsidRPr="00CF66D7">
        <w:rPr>
          <w:rFonts w:ascii="Times New Roman" w:eastAsia="Calibri" w:hAnsi="Times New Roman" w:cs="Times New Roman"/>
          <w:sz w:val="24"/>
          <w:szCs w:val="24"/>
          <w:lang w:val="en-US"/>
        </w:rPr>
        <w:instrText xml:space="preserve"> ADDIN EN.CITE.DATA </w:instrText>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284948" w:rsidRPr="00CF66D7">
        <w:rPr>
          <w:rFonts w:ascii="Times New Roman" w:eastAsia="Calibri" w:hAnsi="Times New Roman" w:cs="Times New Roman"/>
          <w:noProof/>
          <w:sz w:val="24"/>
          <w:szCs w:val="24"/>
          <w:lang w:val="en-US"/>
        </w:rPr>
        <w:t>(Vachvanichsanong et al., 2020)</w:t>
      </w:r>
      <w:r w:rsidR="00284948">
        <w:rPr>
          <w:rFonts w:ascii="Times New Roman" w:eastAsia="Calibri" w:hAnsi="Times New Roman" w:cs="Times New Roman"/>
          <w:sz w:val="24"/>
          <w:szCs w:val="24"/>
          <w:lang w:val="pt-PT"/>
        </w:rPr>
        <w:fldChar w:fldCharType="end"/>
      </w:r>
      <w:r w:rsidR="00284948" w:rsidRPr="00CF66D7">
        <w:rPr>
          <w:rFonts w:ascii="Times New Roman" w:eastAsia="Calibri" w:hAnsi="Times New Roman" w:cs="Times New Roman"/>
          <w:sz w:val="24"/>
          <w:szCs w:val="24"/>
          <w:lang w:val="en-US"/>
        </w:rPr>
        <w:t>.</w:t>
      </w:r>
    </w:p>
    <w:p w14:paraId="3A453B0D" w14:textId="0ABDC227" w:rsidR="00F06D08" w:rsidRPr="007C1927" w:rsidRDefault="007C1927" w:rsidP="003B1713">
      <w:pPr>
        <w:tabs>
          <w:tab w:val="left" w:pos="3015"/>
        </w:tabs>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Regarding the care setting, the prevalence of outpatients (69.0%) compared to inpatients (31.0%) explains the persistence of E. coli as the leading isolate, as community-acquired infections are less subject to the selective pressure of multidrug-resistant pathogens commonly found in hospital environments. However, the presence of 31.0% hospitalized patients accounts for the observed microbiological diversity (12.0% other species), reflecting the complexity of the hospital microbiota</w:t>
      </w:r>
      <w:r w:rsidR="0000008C" w:rsidRPr="007C192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aaG91PC9BdXRob3I+PFllYXI+MjAyMzwvWWVhcj48UmVj
TnVtPjUxNjwvUmVjTnVtPjxEaXNwbGF5VGV4dD4oQmFpbWFraGFub3ZhIGV0IGFsLiwgMjAyNTsg
WmhvdSBldCBhbC4sIDIwMjMpPC9EaXNwbGF5VGV4dD48cmVjb3JkPjxyZWMtbnVtYmVyPjUxNjwv
cmVjLW51bWJlcj48Zm9yZWlnbi1rZXlzPjxrZXkgYXBwPSJFTiIgZGItaWQ9IjAwdnZyZTB6bXNl
cnJwZXdyOWE1dHdwemU5cGFzdnJhdnJwYSIgdGltZXN0YW1wPSIxNzc0NjQ5NTcyIj41MTY8L2tl
eT48L2ZvcmVpZ24ta2V5cz48cmVmLXR5cGUgbmFtZT0iSm91cm5hbCBBcnRpY2xlIj4xNzwvcmVm
LXR5cGU+PGNvbnRyaWJ1dG9ycz48YXV0aG9ycz48YXV0aG9yPlpob3UsIFkuPC9hdXRob3I+PGF1
dGhvcj5aaG91LCBaLjwvYXV0aG9yPjxhdXRob3I+WmhlbmcsIEwuPC9hdXRob3I+PGF1dGhvcj5H
b25nLCBaLjwvYXV0aG9yPjxhdXRob3I+TGksIFkuPC9hdXRob3I+PGF1dGhvcj5KaW4sIFkuPC9h
dXRob3I+PGF1dGhvcj5IdWFuZywgWS48L2F1dGhvcj48YXV0aG9yPkNoaSwgTS48L2F1dGhvcj48
L2F1dGhvcnM+PC9jb250cmlidXRvcnM+PGF1dGgtYWRkcmVzcz5TdGF0ZSBLZXkgTGFib3JhdG9y
eSBvZiBGdW5jdGlvbnMgYW5kIEFwcGxpY2F0aW9ucyBvZiBNZWRpY2luYWwgUGxhbnRzLCBHdWl6
aG91IFByb3ZpbmNpYWwgS2V5IExhYm9yYXRvcnkgb2YgUGhhcm1hY2V1dGljcywgR3VpemhvdSBN
ZWRpY2FsIFVuaXZlcnNpdHksIDQgQmVpamluZyBSb2FkLCBHdWl5YW5nIDU1MDAwNCwgQ2hpbmEu
JiN4RDtTY2hvb2wgb2YgUGhhcm1hY2V1dGljYWwgU2NpZW5jZXMsIEd1aXpob3UgTWVkaWNhbCBV
bml2ZXJzaXR5LCA0IEJlaWppbmcgUm9hZCwgR3VpeWFuZyA1NTAwMDQsIENoaW5hLjwvYXV0aC1h
ZGRyZXNzPjx0aXRsZXM+PHRpdGxlPlVyaW5hcnkgVHJhY3QgSW5mZWN0aW9ucyBDYXVzZWQgYnkg
VXJvcGF0aG9nZW5pYyBFc2NoZXJpY2hpYSBjb2xpOiBNZWNoYW5pc21zIG9mIEluZmVjdGlvbiBh
bmQgVHJlYXRtZW50IE9wdGlvbnM8L3RpdGxlPjxzZWNvbmRhcnktdGl0bGU+SW50IEogTW9sIFNj
aTwvc2Vjb25kYXJ5LXRpdGxlPjwvdGl0bGVzPjxwZXJpb2RpY2FsPjxmdWxsLXRpdGxlPkludCBK
IE1vbCBTY2k8L2Z1bGwtdGl0bGU+PC9wZXJpb2RpY2FsPjx2b2x1bWU+MjQ8L3ZvbHVtZT48bnVt
YmVyPjEzPC9udW1iZXI+PGVkaXRpb24+MjAyMzA2MjM8L2VkaXRpb24+PGtleXdvcmRzPjxrZXl3
b3JkPkh1bWFuczwva2V5d29yZD48a2V5d29yZD4qVXJvcGF0aG9nZW5pYyBFc2NoZXJpY2hpYSBj
b2xpPC9rZXl3b3JkPjxrZXl3b3JkPipFc2NoZXJpY2hpYSBjb2xpIEluZmVjdGlvbnMvZHJ1ZyB0
aGVyYXB5L21pY3JvYmlvbG9neTwva2V5d29yZD48a2V5d29yZD4qVXJpbmFyeSBUcmFjdCBJbmZl
Y3Rpb25zL2RydWcgdGhlcmFweS9taWNyb2Jpb2xvZ3k8L2tleXdvcmQ+PGtleXdvcmQ+QW50aS1C
YWN0ZXJpYWwgQWdlbnRzL3BoYXJtYWNvbG9neS90aGVyYXBldXRpYyB1c2U8L2tleXdvcmQ+PGtl
eXdvcmQ+KkJhY3RlcmlhbCBJbmZlY3Rpb25zL2RydWcgdGhlcmFweTwva2V5d29yZD48a2V5d29y
ZD4qVXJpbmFyeSBUcmFjdDwva2V5d29yZD48a2V5d29yZD5hbHRlcm5hdGl2ZSB0cmVhdG1lbnQg
b3B0aW9uczwva2V5d29yZD48a2V5d29yZD51cmluYXJ5IHRyYWN0IGluZmVjdGlvbnM8L2tleXdv
cmQ+PGtleXdvcmQ+dXJvcGF0aG9nZW5pYyBFc2NoZXJpY2hpYSBjb2xpPC9rZXl3b3JkPjwva2V5
d29yZHM+PGRhdGVzPjx5ZWFyPjIwMjM8L3llYXI+PHB1Yi1kYXRlcz48ZGF0ZT5KdW4gMjM8L2Rh
dGU+PC9wdWItZGF0ZXM+PC9kYXRlcz48aXNibj4xNDIyLTAwNjcgKEVsZWN0cm9uaWMpJiN4RDsx
NDIyLTAwNjcgKExpbmtpbmcpPC9pc2JuPjxhY2Nlc3Npb24tbnVtPjM3NDQ1NzE0PC9hY2Nlc3Np
b24tbnVtPjx1cmxzPjxyZWxhdGVkLXVybHM+PHVybD5odHRwczovL3d3dy5uY2JpLm5sbS5uaWgu
Z292L3B1Ym1lZC8zNzQ0NTcxNDwvdXJsPjwvcmVsYXRlZC11cmxzPjwvdXJscz48Y3VzdG9tMT5U
aGUgYXV0aG9ycyBkZWNsYXJlIG5vIGNvbmZsaWN0IG9mIGludGVyZXN0LjwvY3VzdG9tMT48Y3Vz
dG9tMj5QTUMxMDM0MTgwOTwvY3VzdG9tMj48ZWxlY3Ryb25pYy1yZXNvdXJjZS1udW0+MTAuMzM5
MC9pam1zMjQxMzEwNTM3PC9lbGVjdHJvbmljLXJlc291cmNlLW51bT48cmVtb3RlLWRhdGFiYXNl
LW5hbWU+TWVkbGluZTwvcmVtb3RlLWRhdGFiYXNlLW5hbWU+PHJlbW90ZS1kYXRhYmFzZS1wcm92
aWRlcj5OTE08L3JlbW90ZS1kYXRhYmFzZS1wcm92aWRlcj48L3JlY29yZD48L0NpdGU+PENpdGU+
PEF1dGhvcj5CYWltYWtoYW5vdmE8L0F1dGhvcj48WWVhcj4yMDI1PC9ZZWFyPjxSZWNOdW0+NTA5
PC9SZWNOdW0+PHJlY29yZD48cmVjLW51bWJlcj41MDk8L3JlYy1udW1iZXI+PGZvcmVpZ24ta2V5
cz48a2V5IGFwcD0iRU4iIGRiLWlkPSIwMHZ2cmUwem1zZXJycGV3cjlhNXR3cHplOXBhc3ZyYXZy
cGEiIHRpbWVzdGFtcD0iMTc3NDY0ODAyNCI+NTA5PC9rZXk+PC9mb3JlaWduLWtleXM+PHJlZi10
eXBlIG5hbWU9IkpvdXJuYWwgQXJ0aWNsZSI+MTc8L3JlZi10eXBlPjxjb250cmlidXRvcnM+PGF1
dGhvcnM+PGF1dGhvcj5CYWltYWtoYW5vdmEsIEIuPC9hdXRob3I+PGF1dGhvcj5TYWRhbm92LCBB
LjwvYXV0aG9yPjxhdXRob3I+VHJlbm96aG5pa292YSwgTC48L2F1dGhvcj48YXV0aG9yPkJhbGdp
bWJhZXZhLCBBLjwvYXV0aG9yPjxhdXRob3I+QmFpbWFraGFub3ZhLCBHLjwvYXV0aG9yPjxhdXRo
b3I+T3Jhc3ltYmV0LCBTLjwvYXV0aG9yPjxhdXRob3I+VGxldWJla292YSwgRC48L2F1dGhvcj48
YXV0aG9yPkFtYW5nZWxkaSwgQS48L2F1dGhvcj48YXV0aG9yPlR1cmx5YmFldmEsIFouPC9hdXRo
b3I+PGF1dGhvcj5OdXJnYWxpeWV2YSwgWi48L2F1dGhvcj48YXV0aG9yPlNlaXNlYmF5ZXZhLCBS
LjwvYXV0aG9yPjxhdXRob3I+S296aGVrZW5vdmEsIFouPC9hdXRob3I+PGF1dGhvcj5TYWlyYW5r
eXp5LCBTLjwvYXV0aG9yPjxhdXRob3I+U2h5bnlrdWwsIFouPC9hdXRob3I+PGF1dGhvcj5ZZXJr
ZW5vdmEsIFMuPC9hdXRob3I+PGF1dGhvcj5UdXJndW1iYXlldmEsIEEuPC9hdXRob3I+PC9hdXRo
b3JzPjwvY29udHJpYnV0b3JzPjxhdXRoLWFkZHJlc3M+TExQICZxdW90O1Jlc2VhcmNoIGFuZCBQ
cm9kdWN0aW9uIENlbnRlciBmb3IgTWljcm9iaW9sb2d5IGFuZCBWaXJvbG9neSZxdW90OywgMTA1
IEJvZ2VuYmF5IEJhdHlyIFN0ci4sIEFsbWF0eSAwNTAwMTAsIEthemFraHN0YW4uJiN4RDtEZXBh
cnRtZW50IG9mIE91dHBhdGllbnQgUGVkaWF0cmljcywgU2Nob29sIG9mIFBlZGlhdHJpY3MsIFMu
RC4gQXNmZW5kaXlhcm92IEthemFraCBOYXRpb25hbCBNZWRpY2FsIFVuaXZlcnNpdHksIDk2IFRv
bGViaSBTdHIuLCBBbG1hdHkgMDUwMDEwLCBLYXpha2hzdGFuLiYjeEQ7RGVwYXJ0bWVudCBvZiBQ
dWJsaWMgSGVhbHRoLCBTLkQuIEFzZmVuZGl5YXJvdiBLYXpha2ggTmF0aW9uYWwgTWVkaWNhbCBV
bml2ZXJzaXR5LCA5NiBUb2xlYmkgU3RyLiwgQWxtYXR5IDA1MDAxMCwgS2F6YWtoc3Rhbi4mI3hE
O0RlcGFydG1lbnQgb2YgUHJvcGFlZGV1dGljcyBvZiBDaGlsZGhvb2QgRGlzZWFzZXMsIFNjaG9v
bCBvZiBQZWRpYXRyaWNzLCBTLkQuIEFzZmVuZGl5YXJvdiBLYXpha2ggTmF0aW9uYWwgTWVkaWNh
bCBVbml2ZXJzaXR5LCA5NiBUb2xlYmkgU3RyLiwgQWxtYXR5IDA1MDAxMCwgS2F6YWtoc3Rhbi4m
I3hEO0hpZ2hlciBTY2hvb2wgb2YgTWVkaWNpbmUsIEFsLUZhcmFiaSBLYXpha2ggTmF0aW9uYWwg
VW5pdmVyc2l0eSwgQWxtYXR5IDA1MDA0MCwgS2F6YWtoc3Rhbi48L2F1dGgtYWRkcmVzcz48dGl0
bGVzPjx0aXRsZT5VbmRlcnN0YW5kaW5nIHRoZSBCdXJkZW4gYW5kIE1hbmFnZW1lbnQgb2YgVXJp
bmFyeSBUcmFjdCBJbmZlY3Rpb25zIGluIFdvbWVuPC90aXRsZT48c2Vjb25kYXJ5LXRpdGxlPkRp
c2Vhc2VzPC9zZWNvbmRhcnktdGl0bGU+PC90aXRsZXM+PHBlcmlvZGljYWw+PGZ1bGwtdGl0bGU+
RGlzZWFzZXM8L2Z1bGwtdGl0bGU+PC9wZXJpb2RpY2FsPjx2b2x1bWU+MTM8L3ZvbHVtZT48bnVt
YmVyPjI8L251bWJlcj48ZWRpdGlvbj4yMDI1MDIxNTwvZWRpdGlvbj48a2V5d29yZHM+PGtleXdv
cmQ+Y1VUSTwva2V5d29yZD48a2V5d29yZD5kaWFnbm9zaXM8L2tleXdvcmQ+PGtleXdvcmQ+bWFu
YWdlbWVudDwva2V5d29yZD48a2V5d29yZD5tdWx0aWRydWcgcmVzaXN0YW5jZTwva2V5d29yZD48
a2V5d29yZD5wZWx2aWMgb3JnYW4gcHJvbGFwc2U8L2tleXdvcmQ+PGtleXdvcmQ+cG9zdG1lbm9w
YXVzYWwgd29tZW48L2tleXdvcmQ+PGtleXdvcmQ+cHJlZ25hbmN5PC9rZXl3b3JkPjxrZXl3b3Jk
PnVVVEk8L2tleXdvcmQ+PGtleXdvcmQ+dXJpbmFyeSB0cmFjdCBpbmZlY3Rpb25zPC9rZXl3b3Jk
Pjwva2V5d29yZHM+PGRhdGVzPjx5ZWFyPjIwMjU8L3llYXI+PHB1Yi1kYXRlcz48ZGF0ZT5GZWIg
MTU8L2RhdGU+PC9wdWItZGF0ZXM+PC9kYXRlcz48aXNibj4yMDc5LTk3MjEgKFByaW50KSYjeEQ7
MjA3OS05NzIxIChFbGVjdHJvbmljKSYjeEQ7MjA3OS05NzIxIChMaW5raW5nKTwvaXNibj48YWNj
ZXNzaW9uLW51bT4zOTk5NzA2NjwvYWNjZXNzaW9uLW51bT48dXJscz48cmVsYXRlZC11cmxzPjx1
cmw+aHR0cHM6Ly93d3cubmNiaS5ubG0ubmloLmdvdi9wdWJtZWQvMzk5OTcwNjY8L3VybD48L3Jl
bGF0ZWQtdXJscz48L3VybHM+PGN1c3RvbTE+VGhlIGF1dGhvcnMgZGVjbGFyZSBubyBjb25mbGlj
dHMgb2YgaW50ZXJlc3QuPC9jdXN0b20xPjxjdXN0b20yPlBNQzExODU0MDkxPC9jdXN0b20yPjxl
bGVjdHJvbmljLXJlc291cmNlLW51bT4xMC4zMzkwL2Rpc2Vhc2VzMTMwMjAwNTk8L2VsZWN0cm9u
aWMtcmVzb3VyY2UtbnVtPjxyZW1vdGUtZGF0YWJhc2UtbmFtZT5QdWJNZWQtbm90LU1FRExJTkU8
L3JlbW90ZS1kYXRhYmFzZS1uYW1lPjxyZW1vdGUtZGF0YWJhc2UtcHJvdmlkZXI+TkxNPC9yZW1v
dGUtZGF0YWJhc2UtcHJvdmlkZXI+PC9yZWNvcmQ+PC9DaXRlPjwvRW5kTm90ZT4A
</w:fldData>
        </w:fldChar>
      </w:r>
      <w:r w:rsidR="00284948" w:rsidRPr="007C1927">
        <w:rPr>
          <w:rFonts w:ascii="Times New Roman" w:eastAsia="Calibri" w:hAnsi="Times New Roman" w:cs="Times New Roman"/>
          <w:sz w:val="24"/>
          <w:szCs w:val="24"/>
          <w:lang w:val="en-US"/>
        </w:rPr>
        <w:instrText xml:space="preserve"> ADDIN EN.CITE </w:instrText>
      </w:r>
      <w:r w:rsidR="00284948">
        <w:rPr>
          <w:rFonts w:ascii="Times New Roman" w:eastAsia="Calibri" w:hAnsi="Times New Roman" w:cs="Times New Roman"/>
          <w:sz w:val="24"/>
          <w:szCs w:val="24"/>
          <w:lang w:val="pt-PT"/>
        </w:rPr>
        <w:fldChar w:fldCharType="begin">
          <w:fldData xml:space="preserve">PEVuZE5vdGU+PENpdGU+PEF1dGhvcj5aaG91PC9BdXRob3I+PFllYXI+MjAyMzwvWWVhcj48UmVj
TnVtPjUxNjwvUmVjTnVtPjxEaXNwbGF5VGV4dD4oQmFpbWFraGFub3ZhIGV0IGFsLiwgMjAyNTsg
WmhvdSBldCBhbC4sIDIwMjMpPC9EaXNwbGF5VGV4dD48cmVjb3JkPjxyZWMtbnVtYmVyPjUxNjwv
cmVjLW51bWJlcj48Zm9yZWlnbi1rZXlzPjxrZXkgYXBwPSJFTiIgZGItaWQ9IjAwdnZyZTB6bXNl
cnJwZXdyOWE1dHdwemU5cGFzdnJhdnJwYSIgdGltZXN0YW1wPSIxNzc0NjQ5NTcyIj41MTY8L2tl
eT48L2ZvcmVpZ24ta2V5cz48cmVmLXR5cGUgbmFtZT0iSm91cm5hbCBBcnRpY2xlIj4xNzwvcmVm
LXR5cGU+PGNvbnRyaWJ1dG9ycz48YXV0aG9ycz48YXV0aG9yPlpob3UsIFkuPC9hdXRob3I+PGF1
dGhvcj5aaG91LCBaLjwvYXV0aG9yPjxhdXRob3I+WmhlbmcsIEwuPC9hdXRob3I+PGF1dGhvcj5H
b25nLCBaLjwvYXV0aG9yPjxhdXRob3I+TGksIFkuPC9hdXRob3I+PGF1dGhvcj5KaW4sIFkuPC9h
dXRob3I+PGF1dGhvcj5IdWFuZywgWS48L2F1dGhvcj48YXV0aG9yPkNoaSwgTS48L2F1dGhvcj48
L2F1dGhvcnM+PC9jb250cmlidXRvcnM+PGF1dGgtYWRkcmVzcz5TdGF0ZSBLZXkgTGFib3JhdG9y
eSBvZiBGdW5jdGlvbnMgYW5kIEFwcGxpY2F0aW9ucyBvZiBNZWRpY2luYWwgUGxhbnRzLCBHdWl6
aG91IFByb3ZpbmNpYWwgS2V5IExhYm9yYXRvcnkgb2YgUGhhcm1hY2V1dGljcywgR3VpemhvdSBN
ZWRpY2FsIFVuaXZlcnNpdHksIDQgQmVpamluZyBSb2FkLCBHdWl5YW5nIDU1MDAwNCwgQ2hpbmEu
JiN4RDtTY2hvb2wgb2YgUGhhcm1hY2V1dGljYWwgU2NpZW5jZXMsIEd1aXpob3UgTWVkaWNhbCBV
bml2ZXJzaXR5LCA0IEJlaWppbmcgUm9hZCwgR3VpeWFuZyA1NTAwMDQsIENoaW5hLjwvYXV0aC1h
ZGRyZXNzPjx0aXRsZXM+PHRpdGxlPlVyaW5hcnkgVHJhY3QgSW5mZWN0aW9ucyBDYXVzZWQgYnkg
VXJvcGF0aG9nZW5pYyBFc2NoZXJpY2hpYSBjb2xpOiBNZWNoYW5pc21zIG9mIEluZmVjdGlvbiBh
bmQgVHJlYXRtZW50IE9wdGlvbnM8L3RpdGxlPjxzZWNvbmRhcnktdGl0bGU+SW50IEogTW9sIFNj
aTwvc2Vjb25kYXJ5LXRpdGxlPjwvdGl0bGVzPjxwZXJpb2RpY2FsPjxmdWxsLXRpdGxlPkludCBK
IE1vbCBTY2k8L2Z1bGwtdGl0bGU+PC9wZXJpb2RpY2FsPjx2b2x1bWU+MjQ8L3ZvbHVtZT48bnVt
YmVyPjEzPC9udW1iZXI+PGVkaXRpb24+MjAyMzA2MjM8L2VkaXRpb24+PGtleXdvcmRzPjxrZXl3
b3JkPkh1bWFuczwva2V5d29yZD48a2V5d29yZD4qVXJvcGF0aG9nZW5pYyBFc2NoZXJpY2hpYSBj
b2xpPC9rZXl3b3JkPjxrZXl3b3JkPipFc2NoZXJpY2hpYSBjb2xpIEluZmVjdGlvbnMvZHJ1ZyB0
aGVyYXB5L21pY3JvYmlvbG9neTwva2V5d29yZD48a2V5d29yZD4qVXJpbmFyeSBUcmFjdCBJbmZl
Y3Rpb25zL2RydWcgdGhlcmFweS9taWNyb2Jpb2xvZ3k8L2tleXdvcmQ+PGtleXdvcmQ+QW50aS1C
YWN0ZXJpYWwgQWdlbnRzL3BoYXJtYWNvbG9neS90aGVyYXBldXRpYyB1c2U8L2tleXdvcmQ+PGtl
eXdvcmQ+KkJhY3RlcmlhbCBJbmZlY3Rpb25zL2RydWcgdGhlcmFweTwva2V5d29yZD48a2V5d29y
ZD4qVXJpbmFyeSBUcmFjdDwva2V5d29yZD48a2V5d29yZD5hbHRlcm5hdGl2ZSB0cmVhdG1lbnQg
b3B0aW9uczwva2V5d29yZD48a2V5d29yZD51cmluYXJ5IHRyYWN0IGluZmVjdGlvbnM8L2tleXdv
cmQ+PGtleXdvcmQ+dXJvcGF0aG9nZW5pYyBFc2NoZXJpY2hpYSBjb2xpPC9rZXl3b3JkPjwva2V5
d29yZHM+PGRhdGVzPjx5ZWFyPjIwMjM8L3llYXI+PHB1Yi1kYXRlcz48ZGF0ZT5KdW4gMjM8L2Rh
dGU+PC9wdWItZGF0ZXM+PC9kYXRlcz48aXNibj4xNDIyLTAwNjcgKEVsZWN0cm9uaWMpJiN4RDsx
NDIyLTAwNjcgKExpbmtpbmcpPC9pc2JuPjxhY2Nlc3Npb24tbnVtPjM3NDQ1NzE0PC9hY2Nlc3Np
b24tbnVtPjx1cmxzPjxyZWxhdGVkLXVybHM+PHVybD5odHRwczovL3d3dy5uY2JpLm5sbS5uaWgu
Z292L3B1Ym1lZC8zNzQ0NTcxNDwvdXJsPjwvcmVsYXRlZC11cmxzPjwvdXJscz48Y3VzdG9tMT5U
aGUgYXV0aG9ycyBkZWNsYXJlIG5vIGNvbmZsaWN0IG9mIGludGVyZXN0LjwvY3VzdG9tMT48Y3Vz
dG9tMj5QTUMxMDM0MTgwOTwvY3VzdG9tMj48ZWxlY3Ryb25pYy1yZXNvdXJjZS1udW0+MTAuMzM5
MC9pam1zMjQxMzEwNTM3PC9lbGVjdHJvbmljLXJlc291cmNlLW51bT48cmVtb3RlLWRhdGFiYXNl
LW5hbWU+TWVkbGluZTwvcmVtb3RlLWRhdGFiYXNlLW5hbWU+PHJlbW90ZS1kYXRhYmFzZS1wcm92
aWRlcj5OTE08L3JlbW90ZS1kYXRhYmFzZS1wcm92aWRlcj48L3JlY29yZD48L0NpdGU+PENpdGU+
PEF1dGhvcj5CYWltYWtoYW5vdmE8L0F1dGhvcj48WWVhcj4yMDI1PC9ZZWFyPjxSZWNOdW0+NTA5
PC9SZWNOdW0+PHJlY29yZD48cmVjLW51bWJlcj41MDk8L3JlYy1udW1iZXI+PGZvcmVpZ24ta2V5
cz48a2V5IGFwcD0iRU4iIGRiLWlkPSIwMHZ2cmUwem1zZXJycGV3cjlhNXR3cHplOXBhc3ZyYXZy
cGEiIHRpbWVzdGFtcD0iMTc3NDY0ODAyNCI+NTA5PC9rZXk+PC9mb3JlaWduLWtleXM+PHJlZi10
eXBlIG5hbWU9IkpvdXJuYWwgQXJ0aWNsZSI+MTc8L3JlZi10eXBlPjxjb250cmlidXRvcnM+PGF1
dGhvcnM+PGF1dGhvcj5CYWltYWtoYW5vdmEsIEIuPC9hdXRob3I+PGF1dGhvcj5TYWRhbm92LCBB
LjwvYXV0aG9yPjxhdXRob3I+VHJlbm96aG5pa292YSwgTC48L2F1dGhvcj48YXV0aG9yPkJhbGdp
bWJhZXZhLCBBLjwvYXV0aG9yPjxhdXRob3I+QmFpbWFraGFub3ZhLCBHLjwvYXV0aG9yPjxhdXRo
b3I+T3Jhc3ltYmV0LCBTLjwvYXV0aG9yPjxhdXRob3I+VGxldWJla292YSwgRC48L2F1dGhvcj48
YXV0aG9yPkFtYW5nZWxkaSwgQS48L2F1dGhvcj48YXV0aG9yPlR1cmx5YmFldmEsIFouPC9hdXRo
b3I+PGF1dGhvcj5OdXJnYWxpeWV2YSwgWi48L2F1dGhvcj48YXV0aG9yPlNlaXNlYmF5ZXZhLCBS
LjwvYXV0aG9yPjxhdXRob3I+S296aGVrZW5vdmEsIFouPC9hdXRob3I+PGF1dGhvcj5TYWlyYW5r
eXp5LCBTLjwvYXV0aG9yPjxhdXRob3I+U2h5bnlrdWwsIFouPC9hdXRob3I+PGF1dGhvcj5ZZXJr
ZW5vdmEsIFMuPC9hdXRob3I+PGF1dGhvcj5UdXJndW1iYXlldmEsIEEuPC9hdXRob3I+PC9hdXRo
b3JzPjwvY29udHJpYnV0b3JzPjxhdXRoLWFkZHJlc3M+TExQICZxdW90O1Jlc2VhcmNoIGFuZCBQ
cm9kdWN0aW9uIENlbnRlciBmb3IgTWljcm9iaW9sb2d5IGFuZCBWaXJvbG9neSZxdW90OywgMTA1
IEJvZ2VuYmF5IEJhdHlyIFN0ci4sIEFsbWF0eSAwNTAwMTAsIEthemFraHN0YW4uJiN4RDtEZXBh
cnRtZW50IG9mIE91dHBhdGllbnQgUGVkaWF0cmljcywgU2Nob29sIG9mIFBlZGlhdHJpY3MsIFMu
RC4gQXNmZW5kaXlhcm92IEthemFraCBOYXRpb25hbCBNZWRpY2FsIFVuaXZlcnNpdHksIDk2IFRv
bGViaSBTdHIuLCBBbG1hdHkgMDUwMDEwLCBLYXpha2hzdGFuLiYjeEQ7RGVwYXJ0bWVudCBvZiBQ
dWJsaWMgSGVhbHRoLCBTLkQuIEFzZmVuZGl5YXJvdiBLYXpha2ggTmF0aW9uYWwgTWVkaWNhbCBV
bml2ZXJzaXR5LCA5NiBUb2xlYmkgU3RyLiwgQWxtYXR5IDA1MDAxMCwgS2F6YWtoc3Rhbi4mI3hE
O0RlcGFydG1lbnQgb2YgUHJvcGFlZGV1dGljcyBvZiBDaGlsZGhvb2QgRGlzZWFzZXMsIFNjaG9v
bCBvZiBQZWRpYXRyaWNzLCBTLkQuIEFzZmVuZGl5YXJvdiBLYXpha2ggTmF0aW9uYWwgTWVkaWNh
bCBVbml2ZXJzaXR5LCA5NiBUb2xlYmkgU3RyLiwgQWxtYXR5IDA1MDAxMCwgS2F6YWtoc3Rhbi4m
I3hEO0hpZ2hlciBTY2hvb2wgb2YgTWVkaWNpbmUsIEFsLUZhcmFiaSBLYXpha2ggTmF0aW9uYWwg
VW5pdmVyc2l0eSwgQWxtYXR5IDA1MDA0MCwgS2F6YWtoc3Rhbi48L2F1dGgtYWRkcmVzcz48dGl0
bGVzPjx0aXRsZT5VbmRlcnN0YW5kaW5nIHRoZSBCdXJkZW4gYW5kIE1hbmFnZW1lbnQgb2YgVXJp
bmFyeSBUcmFjdCBJbmZlY3Rpb25zIGluIFdvbWVuPC90aXRsZT48c2Vjb25kYXJ5LXRpdGxlPkRp
c2Vhc2VzPC9zZWNvbmRhcnktdGl0bGU+PC90aXRsZXM+PHBlcmlvZGljYWw+PGZ1bGwtdGl0bGU+
RGlzZWFzZXM8L2Z1bGwtdGl0bGU+PC9wZXJpb2RpY2FsPjx2b2x1bWU+MTM8L3ZvbHVtZT48bnVt
YmVyPjI8L251bWJlcj48ZWRpdGlvbj4yMDI1MDIxNTwvZWRpdGlvbj48a2V5d29yZHM+PGtleXdv
cmQ+Y1VUSTwva2V5d29yZD48a2V5d29yZD5kaWFnbm9zaXM8L2tleXdvcmQ+PGtleXdvcmQ+bWFu
YWdlbWVudDwva2V5d29yZD48a2V5d29yZD5tdWx0aWRydWcgcmVzaXN0YW5jZTwva2V5d29yZD48
a2V5d29yZD5wZWx2aWMgb3JnYW4gcHJvbGFwc2U8L2tleXdvcmQ+PGtleXdvcmQ+cG9zdG1lbm9w
YXVzYWwgd29tZW48L2tleXdvcmQ+PGtleXdvcmQ+cHJlZ25hbmN5PC9rZXl3b3JkPjxrZXl3b3Jk
PnVVVEk8L2tleXdvcmQ+PGtleXdvcmQ+dXJpbmFyeSB0cmFjdCBpbmZlY3Rpb25zPC9rZXl3b3Jk
Pjwva2V5d29yZHM+PGRhdGVzPjx5ZWFyPjIwMjU8L3llYXI+PHB1Yi1kYXRlcz48ZGF0ZT5GZWIg
MTU8L2RhdGU+PC9wdWItZGF0ZXM+PC9kYXRlcz48aXNibj4yMDc5LTk3MjEgKFByaW50KSYjeEQ7
MjA3OS05NzIxIChFbGVjdHJvbmljKSYjeEQ7MjA3OS05NzIxIChMaW5raW5nKTwvaXNibj48YWNj
ZXNzaW9uLW51bT4zOTk5NzA2NjwvYWNjZXNzaW9uLW51bT48dXJscz48cmVsYXRlZC11cmxzPjx1
cmw+aHR0cHM6Ly93d3cubmNiaS5ubG0ubmloLmdvdi9wdWJtZWQvMzk5OTcwNjY8L3VybD48L3Jl
bGF0ZWQtdXJscz48L3VybHM+PGN1c3RvbTE+VGhlIGF1dGhvcnMgZGVjbGFyZSBubyBjb25mbGlj
dHMgb2YgaW50ZXJlc3QuPC9jdXN0b20xPjxjdXN0b20yPlBNQzExODU0MDkxPC9jdXN0b20yPjxl
bGVjdHJvbmljLXJlc291cmNlLW51bT4xMC4zMzkwL2Rpc2Vhc2VzMTMwMjAwNTk8L2VsZWN0cm9u
aWMtcmVzb3VyY2UtbnVtPjxyZW1vdGUtZGF0YWJhc2UtbmFtZT5QdWJNZWQtbm90LU1FRExJTkU8
L3JlbW90ZS1kYXRhYmFzZS1uYW1lPjxyZW1vdGUtZGF0YWJhc2UtcHJvdmlkZXI+TkxNPC9yZW1v
dGUtZGF0YWJhc2UtcHJvdmlkZXI+PC9yZWNvcmQ+PC9DaXRlPjwvRW5kTm90ZT4A
</w:fldData>
        </w:fldChar>
      </w:r>
      <w:r w:rsidR="00284948" w:rsidRPr="007C1927">
        <w:rPr>
          <w:rFonts w:ascii="Times New Roman" w:eastAsia="Calibri" w:hAnsi="Times New Roman" w:cs="Times New Roman"/>
          <w:sz w:val="24"/>
          <w:szCs w:val="24"/>
          <w:lang w:val="en-US"/>
        </w:rPr>
        <w:instrText xml:space="preserve"> ADDIN EN.CITE.DATA </w:instrText>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284948" w:rsidRPr="007C1927">
        <w:rPr>
          <w:rFonts w:ascii="Times New Roman" w:eastAsia="Calibri" w:hAnsi="Times New Roman" w:cs="Times New Roman"/>
          <w:noProof/>
          <w:sz w:val="24"/>
          <w:szCs w:val="24"/>
          <w:lang w:val="en-US"/>
        </w:rPr>
        <w:t>(Baimakhanova et al., 2025; Zhou et al., 2023)</w:t>
      </w:r>
      <w:r w:rsidR="00284948">
        <w:rPr>
          <w:rFonts w:ascii="Times New Roman" w:eastAsia="Calibri" w:hAnsi="Times New Roman" w:cs="Times New Roman"/>
          <w:sz w:val="24"/>
          <w:szCs w:val="24"/>
          <w:lang w:val="pt-PT"/>
        </w:rPr>
        <w:fldChar w:fldCharType="end"/>
      </w:r>
      <w:r w:rsidR="00F06D08" w:rsidRPr="007C1927">
        <w:rPr>
          <w:rFonts w:ascii="Times New Roman" w:eastAsia="Calibri" w:hAnsi="Times New Roman" w:cs="Times New Roman"/>
          <w:sz w:val="24"/>
          <w:szCs w:val="24"/>
          <w:lang w:val="en-US"/>
        </w:rPr>
        <w:t>.</w:t>
      </w:r>
    </w:p>
    <w:p w14:paraId="6362C624" w14:textId="77777777" w:rsidR="007C1927" w:rsidRPr="007C1927" w:rsidRDefault="007C1927" w:rsidP="007C1927">
      <w:pPr>
        <w:spacing w:after="120" w:line="360" w:lineRule="auto"/>
        <w:jc w:val="both"/>
        <w:rPr>
          <w:rFonts w:ascii="Times New Roman" w:eastAsia="Calibri" w:hAnsi="Times New Roman" w:cs="Times New Roman"/>
          <w:b/>
          <w:bCs/>
          <w:sz w:val="24"/>
          <w:szCs w:val="24"/>
          <w:lang w:val="en-US"/>
        </w:rPr>
      </w:pPr>
      <w:r w:rsidRPr="007C1927">
        <w:rPr>
          <w:rFonts w:ascii="Times New Roman" w:eastAsia="Calibri" w:hAnsi="Times New Roman" w:cs="Times New Roman"/>
          <w:b/>
          <w:bCs/>
          <w:sz w:val="24"/>
          <w:szCs w:val="24"/>
          <w:lang w:val="en-US"/>
        </w:rPr>
        <w:t>Study Limitations</w:t>
      </w:r>
    </w:p>
    <w:p w14:paraId="593AF171" w14:textId="27EAEAFA" w:rsidR="007C1927" w:rsidRPr="007C1927" w:rsidRDefault="007C1927" w:rsidP="007C1927">
      <w:pPr>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 xml:space="preserve">The interpretation of the results of this study should consider certain limitations inherent to its methodology and context. As a retrospective study based on secondary data from laboratory registers and the WXDISA electronic database, it may have been affected by potential underreporting or the absence of more detailed clinical and sociodemographic variables not recorded in hospital files at the time of care. The small sample size limits the generalizability of </w:t>
      </w:r>
      <w:r w:rsidRPr="007C1927">
        <w:rPr>
          <w:rFonts w:ascii="Times New Roman" w:eastAsia="Calibri" w:hAnsi="Times New Roman" w:cs="Times New Roman"/>
          <w:sz w:val="24"/>
          <w:szCs w:val="24"/>
          <w:lang w:val="en-US"/>
        </w:rPr>
        <w:lastRenderedPageBreak/>
        <w:t>the findings to the entire Gaza Province. Additionally, the study did not include antimicrobial susceptibility testing, which prevents characterization of the resistance profiles of the isolated strains. Factors such as prior antibiotic use by patients or the presence of comorbidities could not be controlled for, potentially influencing the observed prevalence and microbiological diversity.</w:t>
      </w:r>
    </w:p>
    <w:p w14:paraId="454D5AC3" w14:textId="77777777" w:rsidR="007C1927" w:rsidRPr="007C1927" w:rsidRDefault="007C1927" w:rsidP="007C1927">
      <w:pPr>
        <w:spacing w:after="120" w:line="360" w:lineRule="auto"/>
        <w:jc w:val="both"/>
        <w:rPr>
          <w:rFonts w:ascii="Times New Roman" w:eastAsia="Calibri" w:hAnsi="Times New Roman" w:cs="Times New Roman"/>
          <w:b/>
          <w:bCs/>
          <w:sz w:val="24"/>
          <w:szCs w:val="24"/>
          <w:lang w:val="en-US"/>
        </w:rPr>
      </w:pPr>
      <w:r w:rsidRPr="007C1927">
        <w:rPr>
          <w:rFonts w:ascii="Times New Roman" w:eastAsia="Calibri" w:hAnsi="Times New Roman" w:cs="Times New Roman"/>
          <w:b/>
          <w:bCs/>
          <w:sz w:val="24"/>
          <w:szCs w:val="24"/>
          <w:lang w:val="en-US"/>
        </w:rPr>
        <w:t>Conclusions</w:t>
      </w:r>
    </w:p>
    <w:p w14:paraId="60F333C8" w14:textId="470863D6" w:rsidR="007C1927" w:rsidRPr="007C1927" w:rsidRDefault="007C1927" w:rsidP="007C1927">
      <w:pPr>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 xml:space="preserve">This study allowed for the characterization of the frequency and diagnostic profile of urinary tract infections (UTIs) in pregnant women attended at </w:t>
      </w:r>
      <w:proofErr w:type="spellStart"/>
      <w:r w:rsidRPr="007C1927">
        <w:rPr>
          <w:rFonts w:ascii="Times New Roman" w:eastAsia="Calibri" w:hAnsi="Times New Roman" w:cs="Times New Roman"/>
          <w:sz w:val="24"/>
          <w:szCs w:val="24"/>
          <w:lang w:val="en-US"/>
        </w:rPr>
        <w:t>Xai-Xai</w:t>
      </w:r>
      <w:proofErr w:type="spellEnd"/>
      <w:r w:rsidRPr="007C1927">
        <w:rPr>
          <w:rFonts w:ascii="Times New Roman" w:eastAsia="Calibri" w:hAnsi="Times New Roman" w:cs="Times New Roman"/>
          <w:sz w:val="24"/>
          <w:szCs w:val="24"/>
          <w:lang w:val="en-US"/>
        </w:rPr>
        <w:t xml:space="preserve"> Provincial Hospital, filling a gap in local scientific evidence. The results demonstrate that susceptibility to UTIs progressively increases throughout gestation, peaking in the third trimester, where 59.5% of positive cases were recorded. This trend underscores the need for continuous and rigorous screening during late prenatal visits to mitigate maternal and fetal risks.</w:t>
      </w:r>
    </w:p>
    <w:p w14:paraId="0F5CD8D4" w14:textId="6C06416A" w:rsidR="007C1927" w:rsidRPr="007C1927" w:rsidRDefault="007C1927" w:rsidP="007C1927">
      <w:pPr>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Regarding the microbiological profile, Escherichia coli was confirmed as the predominant pathogen, isolated in 50% of urine cultures, followed by a significant presence of Klebsiella spp. and Candida albicans. In terms of diagnostic accuracy, microscopy (</w:t>
      </w:r>
      <w:proofErr w:type="spellStart"/>
      <w:r w:rsidRPr="007C1927">
        <w:rPr>
          <w:rFonts w:ascii="Times New Roman" w:eastAsia="Calibri" w:hAnsi="Times New Roman" w:cs="Times New Roman"/>
          <w:sz w:val="24"/>
          <w:szCs w:val="24"/>
          <w:lang w:val="en-US"/>
        </w:rPr>
        <w:t>sedimentoscopy</w:t>
      </w:r>
      <w:proofErr w:type="spellEnd"/>
      <w:r w:rsidRPr="007C1927">
        <w:rPr>
          <w:rFonts w:ascii="Times New Roman" w:eastAsia="Calibri" w:hAnsi="Times New Roman" w:cs="Times New Roman"/>
          <w:sz w:val="24"/>
          <w:szCs w:val="24"/>
          <w:lang w:val="en-US"/>
        </w:rPr>
        <w:t xml:space="preserve">) proved to be a highly valuable method in the hospital context analyzed, accounting for the detection of the majority of cases (73.8%), with </w:t>
      </w:r>
      <w:proofErr w:type="spellStart"/>
      <w:r w:rsidRPr="007C1927">
        <w:rPr>
          <w:rFonts w:ascii="Times New Roman" w:eastAsia="Calibri" w:hAnsi="Times New Roman" w:cs="Times New Roman"/>
          <w:sz w:val="24"/>
          <w:szCs w:val="24"/>
          <w:lang w:val="en-US"/>
        </w:rPr>
        <w:t>leukocyturia</w:t>
      </w:r>
      <w:proofErr w:type="spellEnd"/>
      <w:r w:rsidRPr="007C1927">
        <w:rPr>
          <w:rFonts w:ascii="Times New Roman" w:eastAsia="Calibri" w:hAnsi="Times New Roman" w:cs="Times New Roman"/>
          <w:sz w:val="24"/>
          <w:szCs w:val="24"/>
          <w:lang w:val="en-US"/>
        </w:rPr>
        <w:t xml:space="preserve"> emerging as the most frequent inflammatory indicator.</w:t>
      </w:r>
    </w:p>
    <w:p w14:paraId="78BA13F7" w14:textId="77F6E600" w:rsidR="00F06D08" w:rsidRDefault="007C1927" w:rsidP="007C1927">
      <w:pPr>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These findings highlight the importance of strengthening laboratory diagnostic strategies and guiding empiric treatment based on the local context, providing a foundation for future research that could include antibiotic susceptibility profiles in Gaza Province.</w:t>
      </w:r>
    </w:p>
    <w:p w14:paraId="0C98CC6B" w14:textId="02E44526" w:rsidR="00F06D08" w:rsidRPr="00284948" w:rsidRDefault="00EB42B5" w:rsidP="00284948">
      <w:pPr>
        <w:pStyle w:val="Heading1"/>
        <w:spacing w:before="480" w:after="120" w:line="360" w:lineRule="auto"/>
        <w:rPr>
          <w:rFonts w:ascii="Times New Roman" w:eastAsia="Times New Roman" w:hAnsi="Times New Roman" w:cs="Times New Roman"/>
          <w:sz w:val="24"/>
          <w:szCs w:val="24"/>
          <w:lang w:val="pt-PT"/>
        </w:rPr>
      </w:pPr>
      <w:bookmarkStart w:id="8" w:name="_GoBack"/>
      <w:bookmarkEnd w:id="8"/>
      <w:r>
        <w:rPr>
          <w:rFonts w:ascii="Times New Roman" w:eastAsia="Times New Roman" w:hAnsi="Times New Roman" w:cs="Times New Roman"/>
          <w:sz w:val="24"/>
          <w:szCs w:val="24"/>
          <w:lang w:val="pt-PT"/>
        </w:rPr>
        <w:t>REFERENCE</w:t>
      </w:r>
    </w:p>
    <w:p w14:paraId="78BA47D8" w14:textId="6D601923" w:rsidR="001D71C4" w:rsidRPr="00AC35A1" w:rsidRDefault="00F06D08"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fldChar w:fldCharType="begin"/>
      </w:r>
      <w:r w:rsidRPr="00AC35A1">
        <w:rPr>
          <w:rFonts w:ascii="Times New Roman" w:hAnsi="Times New Roman" w:cs="Times New Roman"/>
          <w:sz w:val="24"/>
          <w:szCs w:val="24"/>
          <w:lang w:val="pt-PT"/>
        </w:rPr>
        <w:instrText xml:space="preserve"> ADDIN EN.REFLIST </w:instrText>
      </w:r>
      <w:r w:rsidRPr="00AC35A1">
        <w:rPr>
          <w:rFonts w:ascii="Times New Roman" w:hAnsi="Times New Roman" w:cs="Times New Roman"/>
          <w:sz w:val="24"/>
          <w:szCs w:val="24"/>
        </w:rPr>
        <w:fldChar w:fldCharType="separate"/>
      </w:r>
      <w:r w:rsidR="001D71C4" w:rsidRPr="00AC35A1">
        <w:rPr>
          <w:rFonts w:ascii="Times New Roman" w:hAnsi="Times New Roman" w:cs="Times New Roman"/>
          <w:sz w:val="24"/>
          <w:szCs w:val="24"/>
          <w:lang w:val="pt-PT"/>
        </w:rPr>
        <w:t xml:space="preserve">Abalkhail, A., AlYami, A. S., Alrashedi, S. F., Almushayqih, K. M., Alslamah, T., Alsalamah, Y. A., &amp; Elbehiry, A. (2022). </w:t>
      </w:r>
      <w:r w:rsidR="001D71C4" w:rsidRPr="00AC35A1">
        <w:rPr>
          <w:rFonts w:ascii="Times New Roman" w:hAnsi="Times New Roman" w:cs="Times New Roman"/>
          <w:sz w:val="24"/>
          <w:szCs w:val="24"/>
        </w:rPr>
        <w:t xml:space="preserve">The Prevalence of Multidrug-Resistant Escherichia coli Producing ESBL among Male and Female Patients with Urinary Tract Infections in Riyadh Region, Saudi Arabia. </w:t>
      </w:r>
      <w:r w:rsidR="001D71C4" w:rsidRPr="00AC35A1">
        <w:rPr>
          <w:rFonts w:ascii="Times New Roman" w:hAnsi="Times New Roman" w:cs="Times New Roman"/>
          <w:i/>
          <w:sz w:val="24"/>
          <w:szCs w:val="24"/>
        </w:rPr>
        <w:t>Healthcare (Basel)</w:t>
      </w:r>
      <w:r w:rsidR="001D71C4" w:rsidRPr="00AC35A1">
        <w:rPr>
          <w:rFonts w:ascii="Times New Roman" w:hAnsi="Times New Roman" w:cs="Times New Roman"/>
          <w:sz w:val="24"/>
          <w:szCs w:val="24"/>
        </w:rPr>
        <w:t>,</w:t>
      </w:r>
      <w:r w:rsidR="001D71C4" w:rsidRPr="00AC35A1">
        <w:rPr>
          <w:rFonts w:ascii="Times New Roman" w:hAnsi="Times New Roman" w:cs="Times New Roman"/>
          <w:i/>
          <w:sz w:val="24"/>
          <w:szCs w:val="24"/>
        </w:rPr>
        <w:t xml:space="preserve"> 10</w:t>
      </w:r>
      <w:r w:rsidR="001D71C4" w:rsidRPr="00AC35A1">
        <w:rPr>
          <w:rFonts w:ascii="Times New Roman" w:hAnsi="Times New Roman" w:cs="Times New Roman"/>
          <w:sz w:val="24"/>
          <w:szCs w:val="24"/>
        </w:rPr>
        <w:t xml:space="preserve">(9). </w:t>
      </w:r>
      <w:hyperlink r:id="rId8" w:history="1">
        <w:r w:rsidR="001D71C4" w:rsidRPr="00AC35A1">
          <w:rPr>
            <w:rStyle w:val="Hyperlink"/>
            <w:rFonts w:ascii="Times New Roman" w:hAnsi="Times New Roman" w:cs="Times New Roman"/>
            <w:sz w:val="24"/>
            <w:szCs w:val="24"/>
          </w:rPr>
          <w:t>https://doi.org/10.3390/healthcare10091778</w:t>
        </w:r>
      </w:hyperlink>
      <w:r w:rsidR="001D71C4" w:rsidRPr="00AC35A1">
        <w:rPr>
          <w:rFonts w:ascii="Times New Roman" w:hAnsi="Times New Roman" w:cs="Times New Roman"/>
          <w:sz w:val="24"/>
          <w:szCs w:val="24"/>
        </w:rPr>
        <w:t xml:space="preserve"> </w:t>
      </w:r>
    </w:p>
    <w:p w14:paraId="23439CD1" w14:textId="3121BEBD"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Ali, A. H., Reda, D. Y., &amp; Ormago, M. D. (2022). Prevalence and antimicrobial susceptibility pattern of urinary tract infection among pregnant women attending Hargeisa Group Hospital, Hargeisa, Somaliland. </w:t>
      </w:r>
      <w:r w:rsidRPr="00AC35A1">
        <w:rPr>
          <w:rFonts w:ascii="Times New Roman" w:hAnsi="Times New Roman" w:cs="Times New Roman"/>
          <w:i/>
          <w:sz w:val="24"/>
          <w:szCs w:val="24"/>
        </w:rPr>
        <w:t>Sci Rep</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2</w:t>
      </w:r>
      <w:r w:rsidRPr="00AC35A1">
        <w:rPr>
          <w:rFonts w:ascii="Times New Roman" w:hAnsi="Times New Roman" w:cs="Times New Roman"/>
          <w:sz w:val="24"/>
          <w:szCs w:val="24"/>
        </w:rPr>
        <w:t xml:space="preserve">(1), 1419. </w:t>
      </w:r>
      <w:hyperlink r:id="rId9" w:history="1">
        <w:r w:rsidRPr="00AC35A1">
          <w:rPr>
            <w:rStyle w:val="Hyperlink"/>
            <w:rFonts w:ascii="Times New Roman" w:hAnsi="Times New Roman" w:cs="Times New Roman"/>
            <w:sz w:val="24"/>
            <w:szCs w:val="24"/>
          </w:rPr>
          <w:t>https://doi.org/10.1038/s41598-022-05452-z</w:t>
        </w:r>
      </w:hyperlink>
      <w:r w:rsidRPr="00AC35A1">
        <w:rPr>
          <w:rFonts w:ascii="Times New Roman" w:hAnsi="Times New Roman" w:cs="Times New Roman"/>
          <w:sz w:val="24"/>
          <w:szCs w:val="24"/>
        </w:rPr>
        <w:t xml:space="preserve"> </w:t>
      </w:r>
    </w:p>
    <w:p w14:paraId="62A6088A" w14:textId="378DC49C"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Antwi-Boasiako, M. N., Ayensu, F., Awuah, A., Mutala, A. H., Boampong, K., &amp; Badu, K. (2025). Prevalence, Diagnostic Accuracy, and Antimicrobial Resistance Patterns of Uropathogens </w:t>
      </w:r>
      <w:r w:rsidRPr="00AC35A1">
        <w:rPr>
          <w:rFonts w:ascii="Times New Roman" w:hAnsi="Times New Roman" w:cs="Times New Roman"/>
          <w:sz w:val="24"/>
          <w:szCs w:val="24"/>
        </w:rPr>
        <w:lastRenderedPageBreak/>
        <w:t xml:space="preserve">in Urinary Tract Infections at a Health Facility in Kumasi, Ghana. </w:t>
      </w:r>
      <w:r w:rsidRPr="00AC35A1">
        <w:rPr>
          <w:rFonts w:ascii="Times New Roman" w:hAnsi="Times New Roman" w:cs="Times New Roman"/>
          <w:i/>
          <w:sz w:val="24"/>
          <w:szCs w:val="24"/>
        </w:rPr>
        <w:t>Microbiologyopen</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4</w:t>
      </w:r>
      <w:r w:rsidRPr="00AC35A1">
        <w:rPr>
          <w:rFonts w:ascii="Times New Roman" w:hAnsi="Times New Roman" w:cs="Times New Roman"/>
          <w:sz w:val="24"/>
          <w:szCs w:val="24"/>
        </w:rPr>
        <w:t xml:space="preserve">(5), e70028. </w:t>
      </w:r>
      <w:hyperlink r:id="rId10" w:history="1">
        <w:r w:rsidRPr="00AC35A1">
          <w:rPr>
            <w:rStyle w:val="Hyperlink"/>
            <w:rFonts w:ascii="Times New Roman" w:hAnsi="Times New Roman" w:cs="Times New Roman"/>
            <w:sz w:val="24"/>
            <w:szCs w:val="24"/>
          </w:rPr>
          <w:t>https://doi.org/10.1002/mbo3.70028</w:t>
        </w:r>
      </w:hyperlink>
      <w:r w:rsidRPr="00AC35A1">
        <w:rPr>
          <w:rFonts w:ascii="Times New Roman" w:hAnsi="Times New Roman" w:cs="Times New Roman"/>
          <w:sz w:val="24"/>
          <w:szCs w:val="24"/>
        </w:rPr>
        <w:t xml:space="preserve"> </w:t>
      </w:r>
    </w:p>
    <w:p w14:paraId="2AB0EAA3" w14:textId="400256A1"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Baimakhanova, B., Sadanov, A., Trenozhnikova, L., Balgimbaeva, A., Baimakhanova, G., Orasymbet, S., Tleubekova, D., Amangeldi, A., Turlybaeva, Z., Nurgaliyeva, Z., Seisebayeva, R., Kozhekenova, Z., Sairankyzy, S., Shynykul, Z., Yerkenova, S., &amp; Turgumbayeva, A. (2025). Understanding the Burden and Management of Urinary Tract Infections in Women. </w:t>
      </w:r>
      <w:r w:rsidRPr="00AC35A1">
        <w:rPr>
          <w:rFonts w:ascii="Times New Roman" w:hAnsi="Times New Roman" w:cs="Times New Roman"/>
          <w:i/>
          <w:sz w:val="24"/>
          <w:szCs w:val="24"/>
          <w:lang w:val="pt-PT"/>
        </w:rPr>
        <w:t>Diseases</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13</w:t>
      </w:r>
      <w:r w:rsidRPr="00AC35A1">
        <w:rPr>
          <w:rFonts w:ascii="Times New Roman" w:hAnsi="Times New Roman" w:cs="Times New Roman"/>
          <w:sz w:val="24"/>
          <w:szCs w:val="24"/>
          <w:lang w:val="pt-PT"/>
        </w:rPr>
        <w:t xml:space="preserve">(2). </w:t>
      </w:r>
      <w:hyperlink r:id="rId11" w:history="1">
        <w:r w:rsidRPr="00AC35A1">
          <w:rPr>
            <w:rStyle w:val="Hyperlink"/>
            <w:rFonts w:ascii="Times New Roman" w:hAnsi="Times New Roman" w:cs="Times New Roman"/>
            <w:sz w:val="24"/>
            <w:szCs w:val="24"/>
            <w:lang w:val="pt-PT"/>
          </w:rPr>
          <w:t>https://doi.org/10.3390/diseases13020059</w:t>
        </w:r>
      </w:hyperlink>
      <w:r w:rsidRPr="00AC35A1">
        <w:rPr>
          <w:rFonts w:ascii="Times New Roman" w:hAnsi="Times New Roman" w:cs="Times New Roman"/>
          <w:sz w:val="24"/>
          <w:szCs w:val="24"/>
          <w:lang w:val="pt-PT"/>
        </w:rPr>
        <w:t xml:space="preserve"> </w:t>
      </w:r>
    </w:p>
    <w:p w14:paraId="367ABDC7" w14:textId="2BEC1EB8"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Barbosa, E. d. S., Leite, C. d. J., Mendes, D. d. C., &amp; Brigido, H. P. C. (2022). Prevalência e perfil de resistência da Escherichia coli isolada de infecções do trato urinário. </w:t>
      </w:r>
      <w:r w:rsidRPr="00AC35A1">
        <w:rPr>
          <w:rFonts w:ascii="Times New Roman" w:hAnsi="Times New Roman" w:cs="Times New Roman"/>
          <w:i/>
          <w:sz w:val="24"/>
          <w:szCs w:val="24"/>
        </w:rPr>
        <w:t>Research, Society and Development</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1</w:t>
      </w:r>
      <w:r w:rsidRPr="00AC35A1">
        <w:rPr>
          <w:rFonts w:ascii="Times New Roman" w:hAnsi="Times New Roman" w:cs="Times New Roman"/>
          <w:sz w:val="24"/>
          <w:szCs w:val="24"/>
        </w:rPr>
        <w:t xml:space="preserve">(1). </w:t>
      </w:r>
      <w:hyperlink r:id="rId12" w:history="1">
        <w:r w:rsidRPr="00AC35A1">
          <w:rPr>
            <w:rStyle w:val="Hyperlink"/>
            <w:rFonts w:ascii="Times New Roman" w:hAnsi="Times New Roman" w:cs="Times New Roman"/>
            <w:sz w:val="24"/>
            <w:szCs w:val="24"/>
          </w:rPr>
          <w:t>https://doi.org/10.33448/rsd-v11i1.24280</w:t>
        </w:r>
      </w:hyperlink>
      <w:r w:rsidRPr="00AC35A1">
        <w:rPr>
          <w:rFonts w:ascii="Times New Roman" w:hAnsi="Times New Roman" w:cs="Times New Roman"/>
          <w:sz w:val="24"/>
          <w:szCs w:val="24"/>
        </w:rPr>
        <w:t xml:space="preserve"> </w:t>
      </w:r>
    </w:p>
    <w:p w14:paraId="13BB3421" w14:textId="18E50FF5"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Basu, S., Sanyal, A., &amp; Bhattacharyya, K. (2024). A Clinico-microbiological Study of Urinary Tract Infections in Pregnant Women attending Antenatal Clinic of a Tertiary-level Hospital with special reference to Antimicrobial Sensitivity Pattern. </w:t>
      </w:r>
      <w:r w:rsidRPr="00AC35A1">
        <w:rPr>
          <w:rFonts w:ascii="Times New Roman" w:hAnsi="Times New Roman" w:cs="Times New Roman"/>
          <w:i/>
          <w:sz w:val="24"/>
          <w:szCs w:val="24"/>
        </w:rPr>
        <w:t>Afro-Egyptian Journal of Infectious and Endemic Diseases</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0</w:t>
      </w:r>
      <w:r w:rsidRPr="00AC35A1">
        <w:rPr>
          <w:rFonts w:ascii="Times New Roman" w:hAnsi="Times New Roman" w:cs="Times New Roman"/>
          <w:sz w:val="24"/>
          <w:szCs w:val="24"/>
        </w:rPr>
        <w:t xml:space="preserve">(0), 0–0. </w:t>
      </w:r>
      <w:hyperlink r:id="rId13" w:history="1">
        <w:r w:rsidRPr="00AC35A1">
          <w:rPr>
            <w:rStyle w:val="Hyperlink"/>
            <w:rFonts w:ascii="Times New Roman" w:hAnsi="Times New Roman" w:cs="Times New Roman"/>
            <w:sz w:val="24"/>
            <w:szCs w:val="24"/>
          </w:rPr>
          <w:t>https://doi.org/10.21608/aeji.2024.254027.1343</w:t>
        </w:r>
      </w:hyperlink>
      <w:r w:rsidRPr="00AC35A1">
        <w:rPr>
          <w:rFonts w:ascii="Times New Roman" w:hAnsi="Times New Roman" w:cs="Times New Roman"/>
          <w:sz w:val="24"/>
          <w:szCs w:val="24"/>
        </w:rPr>
        <w:t xml:space="preserve"> </w:t>
      </w:r>
    </w:p>
    <w:p w14:paraId="26665516" w14:textId="0995D2EB"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Belete, M. A., &amp; Saravanan, M. (2020). A Systematic Review on Drug Resistant Urinary Tract Infection Among Pregnant Women in Developing Countries in Africa and Asia; 2005-2016. </w:t>
      </w:r>
      <w:r w:rsidRPr="00AC35A1">
        <w:rPr>
          <w:rFonts w:ascii="Times New Roman" w:hAnsi="Times New Roman" w:cs="Times New Roman"/>
          <w:i/>
          <w:sz w:val="24"/>
          <w:szCs w:val="24"/>
          <w:lang w:val="pt-PT"/>
        </w:rPr>
        <w:t>Infect Drug Resist</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13</w:t>
      </w:r>
      <w:r w:rsidRPr="00AC35A1">
        <w:rPr>
          <w:rFonts w:ascii="Times New Roman" w:hAnsi="Times New Roman" w:cs="Times New Roman"/>
          <w:sz w:val="24"/>
          <w:szCs w:val="24"/>
          <w:lang w:val="pt-PT"/>
        </w:rPr>
        <w:t xml:space="preserve">, 1465–1477. </w:t>
      </w:r>
      <w:hyperlink r:id="rId14" w:history="1">
        <w:r w:rsidRPr="00AC35A1">
          <w:rPr>
            <w:rStyle w:val="Hyperlink"/>
            <w:rFonts w:ascii="Times New Roman" w:hAnsi="Times New Roman" w:cs="Times New Roman"/>
            <w:sz w:val="24"/>
            <w:szCs w:val="24"/>
            <w:lang w:val="pt-PT"/>
          </w:rPr>
          <w:t>https://doi.org/10.2147/IDR.S250654</w:t>
        </w:r>
      </w:hyperlink>
      <w:r w:rsidRPr="00AC35A1">
        <w:rPr>
          <w:rFonts w:ascii="Times New Roman" w:hAnsi="Times New Roman" w:cs="Times New Roman"/>
          <w:sz w:val="24"/>
          <w:szCs w:val="24"/>
          <w:lang w:val="pt-PT"/>
        </w:rPr>
        <w:t xml:space="preserve"> </w:t>
      </w:r>
    </w:p>
    <w:p w14:paraId="0716AFE1" w14:textId="77777777"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lang w:val="pt-PT"/>
        </w:rPr>
        <w:t xml:space="preserve">Bulo, G. R. (2025). </w:t>
      </w:r>
      <w:r w:rsidRPr="00AC35A1">
        <w:rPr>
          <w:rFonts w:ascii="Times New Roman" w:hAnsi="Times New Roman" w:cs="Times New Roman"/>
          <w:i/>
          <w:sz w:val="24"/>
          <w:szCs w:val="24"/>
          <w:lang w:val="pt-PT"/>
        </w:rPr>
        <w:t>Frequência de Infecções do Tracto Urinário em Pacientes Atendidos no Hospital Psiquiátrico do Infulene em 2023</w:t>
      </w:r>
      <w:r w:rsidRPr="00AC35A1">
        <w:rPr>
          <w:rFonts w:ascii="Times New Roman" w:hAnsi="Times New Roman" w:cs="Times New Roman"/>
          <w:sz w:val="24"/>
          <w:szCs w:val="24"/>
          <w:lang w:val="pt-PT"/>
        </w:rPr>
        <w:t xml:space="preserve"> UNIVERSIDADE EDUARDO MONDLANE]. Mozambique. </w:t>
      </w:r>
    </w:p>
    <w:p w14:paraId="6D098DD0" w14:textId="698A1787"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Castellano-Sanchez, L., Rosales-Castillo, A., Olvera-Porcel, M. D. C., &amp; Gutierrez-Fernandez, J. (2026). </w:t>
      </w:r>
      <w:r w:rsidRPr="00AC35A1">
        <w:rPr>
          <w:rFonts w:ascii="Times New Roman" w:hAnsi="Times New Roman" w:cs="Times New Roman"/>
          <w:sz w:val="24"/>
          <w:szCs w:val="24"/>
        </w:rPr>
        <w:t xml:space="preserve">Characteristics and Clinical Relevance of Candiduria in Hospitalized Patients. </w:t>
      </w:r>
      <w:r w:rsidRPr="00AC35A1">
        <w:rPr>
          <w:rFonts w:ascii="Times New Roman" w:hAnsi="Times New Roman" w:cs="Times New Roman"/>
          <w:i/>
          <w:sz w:val="24"/>
          <w:szCs w:val="24"/>
        </w:rPr>
        <w:t>J Clin Med</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5</w:t>
      </w:r>
      <w:r w:rsidRPr="00AC35A1">
        <w:rPr>
          <w:rFonts w:ascii="Times New Roman" w:hAnsi="Times New Roman" w:cs="Times New Roman"/>
          <w:sz w:val="24"/>
          <w:szCs w:val="24"/>
        </w:rPr>
        <w:t xml:space="preserve">(5). </w:t>
      </w:r>
      <w:hyperlink r:id="rId15" w:history="1">
        <w:r w:rsidRPr="00AC35A1">
          <w:rPr>
            <w:rStyle w:val="Hyperlink"/>
            <w:rFonts w:ascii="Times New Roman" w:hAnsi="Times New Roman" w:cs="Times New Roman"/>
            <w:sz w:val="24"/>
            <w:szCs w:val="24"/>
          </w:rPr>
          <w:t>https://doi.org/10.3390/jcm15051881</w:t>
        </w:r>
      </w:hyperlink>
      <w:r w:rsidRPr="00AC35A1">
        <w:rPr>
          <w:rFonts w:ascii="Times New Roman" w:hAnsi="Times New Roman" w:cs="Times New Roman"/>
          <w:sz w:val="24"/>
          <w:szCs w:val="24"/>
        </w:rPr>
        <w:t xml:space="preserve"> </w:t>
      </w:r>
    </w:p>
    <w:p w14:paraId="4528B175" w14:textId="6B076DC1"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Diriba, A., Gizaw, S., Alemu, F., Tesfaye, K., Tesfaye, E., Chali, M., &amp; Jobir, G. (2025). </w:t>
      </w:r>
      <w:r w:rsidRPr="00AC35A1">
        <w:rPr>
          <w:rFonts w:ascii="Times New Roman" w:hAnsi="Times New Roman" w:cs="Times New Roman"/>
          <w:sz w:val="24"/>
          <w:szCs w:val="24"/>
        </w:rPr>
        <w:t xml:space="preserve">Prevalence, antimicrobial sensitivity patterns and associated factors of urinary tract infection among patients attending Nekemte Comprehensive Specialized Hospital, Western Ethiopia, 2024: a cross-sectional study. </w:t>
      </w:r>
      <w:r w:rsidRPr="00AC35A1">
        <w:rPr>
          <w:rFonts w:ascii="Times New Roman" w:hAnsi="Times New Roman" w:cs="Times New Roman"/>
          <w:i/>
          <w:sz w:val="24"/>
          <w:szCs w:val="24"/>
        </w:rPr>
        <w:t>BMC Infect Dis</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25</w:t>
      </w:r>
      <w:r w:rsidRPr="00AC35A1">
        <w:rPr>
          <w:rFonts w:ascii="Times New Roman" w:hAnsi="Times New Roman" w:cs="Times New Roman"/>
          <w:sz w:val="24"/>
          <w:szCs w:val="24"/>
        </w:rPr>
        <w:t xml:space="preserve">(1), 474. </w:t>
      </w:r>
      <w:hyperlink r:id="rId16" w:history="1">
        <w:r w:rsidRPr="00AC35A1">
          <w:rPr>
            <w:rStyle w:val="Hyperlink"/>
            <w:rFonts w:ascii="Times New Roman" w:hAnsi="Times New Roman" w:cs="Times New Roman"/>
            <w:sz w:val="24"/>
            <w:szCs w:val="24"/>
          </w:rPr>
          <w:t>https://doi.org/10.1186/s12879-025-10788-8</w:t>
        </w:r>
      </w:hyperlink>
      <w:r w:rsidRPr="00AC35A1">
        <w:rPr>
          <w:rFonts w:ascii="Times New Roman" w:hAnsi="Times New Roman" w:cs="Times New Roman"/>
          <w:sz w:val="24"/>
          <w:szCs w:val="24"/>
        </w:rPr>
        <w:t xml:space="preserve"> </w:t>
      </w:r>
    </w:p>
    <w:p w14:paraId="4695B134" w14:textId="71B27561"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Ezeigbo, O. R., Nnadozie, R. I. A., Asuoha-Chuks, N., Ojiako, V. U., Awurum, I. N., &amp; Ugochukwu, M. G. (2016). Incidence of Urinary Tract Infection (UTI) Among Pregnant Women Attending Antenatal Clinics at Some Selected Hospitals in Aba, Southeastern Nigeria. </w:t>
      </w:r>
      <w:r w:rsidRPr="00AC35A1">
        <w:rPr>
          <w:rFonts w:ascii="Times New Roman" w:hAnsi="Times New Roman" w:cs="Times New Roman"/>
          <w:i/>
          <w:sz w:val="24"/>
          <w:szCs w:val="24"/>
        </w:rPr>
        <w:t>International Journal of Current Microbiology and Applied Sciences</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5</w:t>
      </w:r>
      <w:r w:rsidRPr="00AC35A1">
        <w:rPr>
          <w:rFonts w:ascii="Times New Roman" w:hAnsi="Times New Roman" w:cs="Times New Roman"/>
          <w:sz w:val="24"/>
          <w:szCs w:val="24"/>
        </w:rPr>
        <w:t xml:space="preserve">(1), 193–199. </w:t>
      </w:r>
      <w:hyperlink r:id="rId17" w:history="1">
        <w:r w:rsidRPr="00AC35A1">
          <w:rPr>
            <w:rStyle w:val="Hyperlink"/>
            <w:rFonts w:ascii="Times New Roman" w:hAnsi="Times New Roman" w:cs="Times New Roman"/>
            <w:sz w:val="24"/>
            <w:szCs w:val="24"/>
          </w:rPr>
          <w:t>https://doi.org/10.20546/ijcmas.2016.501.017</w:t>
        </w:r>
      </w:hyperlink>
      <w:r w:rsidRPr="00AC35A1">
        <w:rPr>
          <w:rFonts w:ascii="Times New Roman" w:hAnsi="Times New Roman" w:cs="Times New Roman"/>
          <w:sz w:val="24"/>
          <w:szCs w:val="24"/>
        </w:rPr>
        <w:t xml:space="preserve"> </w:t>
      </w:r>
    </w:p>
    <w:p w14:paraId="2522163C" w14:textId="525DE9CE"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Fernandes, L. S. (2026). </w:t>
      </w:r>
      <w:r w:rsidRPr="00AC35A1">
        <w:rPr>
          <w:rFonts w:ascii="Times New Roman" w:hAnsi="Times New Roman" w:cs="Times New Roman"/>
          <w:sz w:val="24"/>
          <w:szCs w:val="24"/>
          <w:lang w:val="pt-PT"/>
        </w:rPr>
        <w:t xml:space="preserve">InfecÇÕes UrinÁrias Recorrentes Em Mulheres. </w:t>
      </w:r>
      <w:r w:rsidRPr="00AC35A1">
        <w:rPr>
          <w:rFonts w:ascii="Times New Roman" w:hAnsi="Times New Roman" w:cs="Times New Roman"/>
          <w:i/>
          <w:sz w:val="24"/>
          <w:szCs w:val="24"/>
          <w:lang w:val="pt-PT"/>
        </w:rPr>
        <w:t>Periódicos Brasil. Pesquisa Científica</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5</w:t>
      </w:r>
      <w:r w:rsidRPr="00AC35A1">
        <w:rPr>
          <w:rFonts w:ascii="Times New Roman" w:hAnsi="Times New Roman" w:cs="Times New Roman"/>
          <w:sz w:val="24"/>
          <w:szCs w:val="24"/>
          <w:lang w:val="pt-PT"/>
        </w:rPr>
        <w:t xml:space="preserve">(1), 399–416. </w:t>
      </w:r>
      <w:hyperlink r:id="rId18" w:history="1">
        <w:r w:rsidRPr="00AC35A1">
          <w:rPr>
            <w:rStyle w:val="Hyperlink"/>
            <w:rFonts w:ascii="Times New Roman" w:hAnsi="Times New Roman" w:cs="Times New Roman"/>
            <w:sz w:val="24"/>
            <w:szCs w:val="24"/>
            <w:lang w:val="pt-PT"/>
          </w:rPr>
          <w:t>https://doi.org/10.36557/2674-9432.2026v5n1p399-416</w:t>
        </w:r>
      </w:hyperlink>
      <w:r w:rsidRPr="00AC35A1">
        <w:rPr>
          <w:rFonts w:ascii="Times New Roman" w:hAnsi="Times New Roman" w:cs="Times New Roman"/>
          <w:sz w:val="24"/>
          <w:szCs w:val="24"/>
          <w:lang w:val="pt-PT"/>
        </w:rPr>
        <w:t xml:space="preserve"> </w:t>
      </w:r>
    </w:p>
    <w:p w14:paraId="67510151" w14:textId="37ECBF82"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lang w:val="pt-PT"/>
        </w:rPr>
        <w:t xml:space="preserve">Flores-Mireles, A. L., Walker, J. N., Caparon, M., &amp; Hultgren, S. J. (2015). </w:t>
      </w:r>
      <w:r w:rsidRPr="00AC35A1">
        <w:rPr>
          <w:rFonts w:ascii="Times New Roman" w:hAnsi="Times New Roman" w:cs="Times New Roman"/>
          <w:sz w:val="24"/>
          <w:szCs w:val="24"/>
        </w:rPr>
        <w:t xml:space="preserve">Urinary tract infections: epidemiology, mechanisms of infection and treatment options. </w:t>
      </w:r>
      <w:r w:rsidRPr="00AC35A1">
        <w:rPr>
          <w:rFonts w:ascii="Times New Roman" w:hAnsi="Times New Roman" w:cs="Times New Roman"/>
          <w:i/>
          <w:sz w:val="24"/>
          <w:szCs w:val="24"/>
          <w:lang w:val="pt-PT"/>
        </w:rPr>
        <w:t>Nat Rev Microbiol</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13</w:t>
      </w:r>
      <w:r w:rsidRPr="00AC35A1">
        <w:rPr>
          <w:rFonts w:ascii="Times New Roman" w:hAnsi="Times New Roman" w:cs="Times New Roman"/>
          <w:sz w:val="24"/>
          <w:szCs w:val="24"/>
          <w:lang w:val="pt-PT"/>
        </w:rPr>
        <w:t xml:space="preserve">(5), 269–284. </w:t>
      </w:r>
      <w:hyperlink r:id="rId19" w:history="1">
        <w:r w:rsidRPr="00AC35A1">
          <w:rPr>
            <w:rStyle w:val="Hyperlink"/>
            <w:rFonts w:ascii="Times New Roman" w:hAnsi="Times New Roman" w:cs="Times New Roman"/>
            <w:sz w:val="24"/>
            <w:szCs w:val="24"/>
            <w:lang w:val="pt-PT"/>
          </w:rPr>
          <w:t>https://doi.org/10.1038/nrmicro3432</w:t>
        </w:r>
      </w:hyperlink>
      <w:r w:rsidRPr="00AC35A1">
        <w:rPr>
          <w:rFonts w:ascii="Times New Roman" w:hAnsi="Times New Roman" w:cs="Times New Roman"/>
          <w:sz w:val="24"/>
          <w:szCs w:val="24"/>
          <w:lang w:val="pt-PT"/>
        </w:rPr>
        <w:t xml:space="preserve"> </w:t>
      </w:r>
    </w:p>
    <w:p w14:paraId="02A9631F" w14:textId="54F8BF0C"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Getaneh, T., Negesse, A., Dessie, G., Desta, M., &amp; Tigabu, A. (2021). </w:t>
      </w:r>
      <w:r w:rsidRPr="00AC35A1">
        <w:rPr>
          <w:rFonts w:ascii="Times New Roman" w:hAnsi="Times New Roman" w:cs="Times New Roman"/>
          <w:sz w:val="24"/>
          <w:szCs w:val="24"/>
        </w:rPr>
        <w:t xml:space="preserve">Prevalence of Urinary Tract Infection and Its Associated Factors among Pregnant Women in Ethiopia: A Systematic Review and Meta-Analysis. </w:t>
      </w:r>
      <w:r w:rsidRPr="00AC35A1">
        <w:rPr>
          <w:rFonts w:ascii="Times New Roman" w:hAnsi="Times New Roman" w:cs="Times New Roman"/>
          <w:i/>
          <w:sz w:val="24"/>
          <w:szCs w:val="24"/>
        </w:rPr>
        <w:t>Biomed Res Int</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2021</w:t>
      </w:r>
      <w:r w:rsidRPr="00AC35A1">
        <w:rPr>
          <w:rFonts w:ascii="Times New Roman" w:hAnsi="Times New Roman" w:cs="Times New Roman"/>
          <w:sz w:val="24"/>
          <w:szCs w:val="24"/>
        </w:rPr>
        <w:t xml:space="preserve">, 6551526. </w:t>
      </w:r>
      <w:hyperlink r:id="rId20" w:history="1">
        <w:r w:rsidRPr="00AC35A1">
          <w:rPr>
            <w:rStyle w:val="Hyperlink"/>
            <w:rFonts w:ascii="Times New Roman" w:hAnsi="Times New Roman" w:cs="Times New Roman"/>
            <w:sz w:val="24"/>
            <w:szCs w:val="24"/>
          </w:rPr>
          <w:t>https://doi.org/10.1155/2021/6551526</w:t>
        </w:r>
      </w:hyperlink>
      <w:r w:rsidRPr="00AC35A1">
        <w:rPr>
          <w:rFonts w:ascii="Times New Roman" w:hAnsi="Times New Roman" w:cs="Times New Roman"/>
          <w:sz w:val="24"/>
          <w:szCs w:val="24"/>
        </w:rPr>
        <w:t xml:space="preserve"> </w:t>
      </w:r>
    </w:p>
    <w:p w14:paraId="58797B7D" w14:textId="5BAB2E36"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Gilbert, N. M., O'Brien, V. P., Hultgren, S., Macones, G., Lewis, W. G., &amp; Lewis, A. L. (2013). Urinary tract infection as a preventable cause of pregnancy complications: opportunities, </w:t>
      </w:r>
      <w:r w:rsidRPr="00AC35A1">
        <w:rPr>
          <w:rFonts w:ascii="Times New Roman" w:hAnsi="Times New Roman" w:cs="Times New Roman"/>
          <w:sz w:val="24"/>
          <w:szCs w:val="24"/>
        </w:rPr>
        <w:lastRenderedPageBreak/>
        <w:t xml:space="preserve">challenges, and a global call to action. </w:t>
      </w:r>
      <w:r w:rsidRPr="00AC35A1">
        <w:rPr>
          <w:rFonts w:ascii="Times New Roman" w:hAnsi="Times New Roman" w:cs="Times New Roman"/>
          <w:i/>
          <w:sz w:val="24"/>
          <w:szCs w:val="24"/>
          <w:lang w:val="pt-PT"/>
        </w:rPr>
        <w:t>Glob Adv Health Med</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2</w:t>
      </w:r>
      <w:r w:rsidRPr="00AC35A1">
        <w:rPr>
          <w:rFonts w:ascii="Times New Roman" w:hAnsi="Times New Roman" w:cs="Times New Roman"/>
          <w:sz w:val="24"/>
          <w:szCs w:val="24"/>
          <w:lang w:val="pt-PT"/>
        </w:rPr>
        <w:t xml:space="preserve">(5), 59–69. </w:t>
      </w:r>
      <w:hyperlink r:id="rId21" w:history="1">
        <w:r w:rsidRPr="00AC35A1">
          <w:rPr>
            <w:rStyle w:val="Hyperlink"/>
            <w:rFonts w:ascii="Times New Roman" w:hAnsi="Times New Roman" w:cs="Times New Roman"/>
            <w:sz w:val="24"/>
            <w:szCs w:val="24"/>
            <w:lang w:val="pt-PT"/>
          </w:rPr>
          <w:t>https://doi.org/10.7453/gahmj.2013.061</w:t>
        </w:r>
      </w:hyperlink>
      <w:r w:rsidRPr="00AC35A1">
        <w:rPr>
          <w:rFonts w:ascii="Times New Roman" w:hAnsi="Times New Roman" w:cs="Times New Roman"/>
          <w:sz w:val="24"/>
          <w:szCs w:val="24"/>
          <w:lang w:val="pt-PT"/>
        </w:rPr>
        <w:t xml:space="preserve"> </w:t>
      </w:r>
    </w:p>
    <w:p w14:paraId="10CFE915" w14:textId="77777777"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lang w:val="pt-PT"/>
        </w:rPr>
        <w:t xml:space="preserve">INS. (2022). </w:t>
      </w:r>
      <w:r w:rsidRPr="00AC35A1">
        <w:rPr>
          <w:rFonts w:ascii="Times New Roman" w:hAnsi="Times New Roman" w:cs="Times New Roman"/>
          <w:i/>
          <w:sz w:val="24"/>
          <w:szCs w:val="24"/>
          <w:lang w:val="pt-PT"/>
        </w:rPr>
        <w:t>Manual de Técnicas de Diagnóstico Microscópico de Parasitas Intestinais e Urinários/Vesicais</w:t>
      </w:r>
      <w:r w:rsidRPr="00AC35A1">
        <w:rPr>
          <w:rFonts w:ascii="Times New Roman" w:hAnsi="Times New Roman" w:cs="Times New Roman"/>
          <w:sz w:val="24"/>
          <w:szCs w:val="24"/>
          <w:lang w:val="pt-PT"/>
        </w:rPr>
        <w:t xml:space="preserve">. </w:t>
      </w:r>
    </w:p>
    <w:p w14:paraId="05F4930E" w14:textId="2D8A2789"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Johnson, B., Stephen, B. M., Joseph, N., Asiphas, O., Musa, K., &amp; Taseera, K. (2021). Prevalence and bacteriology of culture-positive urinary tract infection among pregnant women with suspected urinary tract infection at Mbarara regional referral hospital, South-Western Uganda. </w:t>
      </w:r>
      <w:r w:rsidRPr="00AC35A1">
        <w:rPr>
          <w:rFonts w:ascii="Times New Roman" w:hAnsi="Times New Roman" w:cs="Times New Roman"/>
          <w:i/>
          <w:sz w:val="24"/>
          <w:szCs w:val="24"/>
        </w:rPr>
        <w:t>BMC Pregnancy Childbirth</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21</w:t>
      </w:r>
      <w:r w:rsidRPr="00AC35A1">
        <w:rPr>
          <w:rFonts w:ascii="Times New Roman" w:hAnsi="Times New Roman" w:cs="Times New Roman"/>
          <w:sz w:val="24"/>
          <w:szCs w:val="24"/>
        </w:rPr>
        <w:t xml:space="preserve">(1), 159. </w:t>
      </w:r>
      <w:hyperlink r:id="rId22" w:history="1">
        <w:r w:rsidRPr="00AC35A1">
          <w:rPr>
            <w:rStyle w:val="Hyperlink"/>
            <w:rFonts w:ascii="Times New Roman" w:hAnsi="Times New Roman" w:cs="Times New Roman"/>
            <w:sz w:val="24"/>
            <w:szCs w:val="24"/>
          </w:rPr>
          <w:t>https://doi.org/10.1186/s12884-021-03641-8</w:t>
        </w:r>
      </w:hyperlink>
      <w:r w:rsidRPr="00AC35A1">
        <w:rPr>
          <w:rFonts w:ascii="Times New Roman" w:hAnsi="Times New Roman" w:cs="Times New Roman"/>
          <w:sz w:val="24"/>
          <w:szCs w:val="24"/>
        </w:rPr>
        <w:t xml:space="preserve"> </w:t>
      </w:r>
    </w:p>
    <w:p w14:paraId="31524FAE" w14:textId="31FA5DAC"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kulshrestha, D. A., Choudhary, D. A., Manjrekar, D. S. P., Gupta, D. S., Santpur, D. U. S., &amp; Andhale, D. J. D. (2024). A Clinical Audit On Diagnosis and Treatment Of Urinary Tract Infection In Pregnancy. </w:t>
      </w:r>
      <w:r w:rsidRPr="00AC35A1">
        <w:rPr>
          <w:rFonts w:ascii="Times New Roman" w:hAnsi="Times New Roman" w:cs="Times New Roman"/>
          <w:i/>
          <w:sz w:val="24"/>
          <w:szCs w:val="24"/>
        </w:rPr>
        <w:t>African Journal of Biomedical Research</w:t>
      </w:r>
      <w:r w:rsidRPr="00AC35A1">
        <w:rPr>
          <w:rFonts w:ascii="Times New Roman" w:hAnsi="Times New Roman" w:cs="Times New Roman"/>
          <w:sz w:val="24"/>
          <w:szCs w:val="24"/>
        </w:rPr>
        <w:t xml:space="preserve">. </w:t>
      </w:r>
      <w:hyperlink r:id="rId23" w:history="1">
        <w:r w:rsidRPr="00AC35A1">
          <w:rPr>
            <w:rStyle w:val="Hyperlink"/>
            <w:rFonts w:ascii="Times New Roman" w:hAnsi="Times New Roman" w:cs="Times New Roman"/>
            <w:sz w:val="24"/>
            <w:szCs w:val="24"/>
          </w:rPr>
          <w:t>https://doi.org/10.53555/AJBR.v27i4S.6965</w:t>
        </w:r>
      </w:hyperlink>
      <w:r w:rsidRPr="00AC35A1">
        <w:rPr>
          <w:rFonts w:ascii="Times New Roman" w:hAnsi="Times New Roman" w:cs="Times New Roman"/>
          <w:sz w:val="24"/>
          <w:szCs w:val="24"/>
        </w:rPr>
        <w:t xml:space="preserve"> </w:t>
      </w:r>
    </w:p>
    <w:p w14:paraId="3A6514C7" w14:textId="7C67CFD0"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Kumwenda, P., &amp; Semu, P. (2025). Characterization of urinary tract infections among females at a tertiary hospital in Malawi: a retrospective study. </w:t>
      </w:r>
      <w:r w:rsidRPr="00AC35A1">
        <w:rPr>
          <w:rFonts w:ascii="Times New Roman" w:hAnsi="Times New Roman" w:cs="Times New Roman"/>
          <w:i/>
          <w:sz w:val="24"/>
          <w:szCs w:val="24"/>
        </w:rPr>
        <w:t>BMC Infect Dis</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25</w:t>
      </w:r>
      <w:r w:rsidRPr="00AC35A1">
        <w:rPr>
          <w:rFonts w:ascii="Times New Roman" w:hAnsi="Times New Roman" w:cs="Times New Roman"/>
          <w:sz w:val="24"/>
          <w:szCs w:val="24"/>
        </w:rPr>
        <w:t xml:space="preserve">(1), 466. </w:t>
      </w:r>
      <w:hyperlink r:id="rId24" w:history="1">
        <w:r w:rsidRPr="00AC35A1">
          <w:rPr>
            <w:rStyle w:val="Hyperlink"/>
            <w:rFonts w:ascii="Times New Roman" w:hAnsi="Times New Roman" w:cs="Times New Roman"/>
            <w:sz w:val="24"/>
            <w:szCs w:val="24"/>
          </w:rPr>
          <w:t>https://doi.org/10.1186/s12879-025-10842-5</w:t>
        </w:r>
      </w:hyperlink>
      <w:r w:rsidRPr="00AC35A1">
        <w:rPr>
          <w:rFonts w:ascii="Times New Roman" w:hAnsi="Times New Roman" w:cs="Times New Roman"/>
          <w:sz w:val="24"/>
          <w:szCs w:val="24"/>
        </w:rPr>
        <w:t xml:space="preserve"> </w:t>
      </w:r>
    </w:p>
    <w:p w14:paraId="623BFC09" w14:textId="7F6E2B57"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adane, T. S., Kulkarni, P. P., &amp; Memane, G. S. (2024). An overview on urinary tract infection in pregnancy. </w:t>
      </w:r>
      <w:r w:rsidRPr="00AC35A1">
        <w:rPr>
          <w:rFonts w:ascii="Times New Roman" w:hAnsi="Times New Roman" w:cs="Times New Roman"/>
          <w:i/>
          <w:sz w:val="24"/>
          <w:szCs w:val="24"/>
        </w:rPr>
        <w:t>International Journal of Reproduction, Contraception, Obstetrics and Gynecology</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3</w:t>
      </w:r>
      <w:r w:rsidRPr="00AC35A1">
        <w:rPr>
          <w:rFonts w:ascii="Times New Roman" w:hAnsi="Times New Roman" w:cs="Times New Roman"/>
          <w:sz w:val="24"/>
          <w:szCs w:val="24"/>
        </w:rPr>
        <w:t xml:space="preserve">(6), 1650–1656. </w:t>
      </w:r>
      <w:hyperlink r:id="rId25" w:history="1">
        <w:r w:rsidRPr="00AC35A1">
          <w:rPr>
            <w:rStyle w:val="Hyperlink"/>
            <w:rFonts w:ascii="Times New Roman" w:hAnsi="Times New Roman" w:cs="Times New Roman"/>
            <w:sz w:val="24"/>
            <w:szCs w:val="24"/>
          </w:rPr>
          <w:t>https://doi.org/10.18203/2320-1770.ijrcog20241467</w:t>
        </w:r>
      </w:hyperlink>
      <w:r w:rsidRPr="00AC35A1">
        <w:rPr>
          <w:rFonts w:ascii="Times New Roman" w:hAnsi="Times New Roman" w:cs="Times New Roman"/>
          <w:sz w:val="24"/>
          <w:szCs w:val="24"/>
        </w:rPr>
        <w:t xml:space="preserve"> </w:t>
      </w:r>
    </w:p>
    <w:p w14:paraId="2918E52C" w14:textId="23DCB463"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asoud, S. S., Majigo, M., Silago, V., Kunambi, P., Nyawale, H., Moremi, N., Komba, E., Mgaya, F. X., Magembe, E., Mirambo, M. M., Mshana, S. E., &amp; Matee, M. I. (2024). Utility of dipstick urinalysis in the diagnosis of urinary tract infections among outpatients in Mwanza and Dar es Salaam regions in Tanzania. </w:t>
      </w:r>
      <w:r w:rsidRPr="00AC35A1">
        <w:rPr>
          <w:rFonts w:ascii="Times New Roman" w:hAnsi="Times New Roman" w:cs="Times New Roman"/>
          <w:i/>
          <w:sz w:val="24"/>
          <w:szCs w:val="24"/>
        </w:rPr>
        <w:t>Bulletin of the National Research Centre</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48</w:t>
      </w:r>
      <w:r w:rsidRPr="00AC35A1">
        <w:rPr>
          <w:rFonts w:ascii="Times New Roman" w:hAnsi="Times New Roman" w:cs="Times New Roman"/>
          <w:sz w:val="24"/>
          <w:szCs w:val="24"/>
        </w:rPr>
        <w:t xml:space="preserve">(1). </w:t>
      </w:r>
      <w:hyperlink r:id="rId26" w:history="1">
        <w:r w:rsidRPr="00AC35A1">
          <w:rPr>
            <w:rStyle w:val="Hyperlink"/>
            <w:rFonts w:ascii="Times New Roman" w:hAnsi="Times New Roman" w:cs="Times New Roman"/>
            <w:sz w:val="24"/>
            <w:szCs w:val="24"/>
          </w:rPr>
          <w:t>https://doi.org/10.1186/s42269-023-01159-x</w:t>
        </w:r>
      </w:hyperlink>
      <w:r w:rsidRPr="00AC35A1">
        <w:rPr>
          <w:rFonts w:ascii="Times New Roman" w:hAnsi="Times New Roman" w:cs="Times New Roman"/>
          <w:sz w:val="24"/>
          <w:szCs w:val="24"/>
        </w:rPr>
        <w:t xml:space="preserve"> </w:t>
      </w:r>
    </w:p>
    <w:p w14:paraId="333F0AFA" w14:textId="0BD08F7F"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chami, B. J. M. o. a. J. I. (2022). The aetiology and prevalence of urinary tract infections in Sub-Saharan Africa: a Systematic Review. </w:t>
      </w:r>
      <w:r w:rsidRPr="00AC35A1">
        <w:rPr>
          <w:rFonts w:ascii="Times New Roman" w:hAnsi="Times New Roman" w:cs="Times New Roman"/>
          <w:i/>
          <w:sz w:val="24"/>
          <w:szCs w:val="24"/>
        </w:rPr>
        <w:t>Journal Health Biol Sci.</w:t>
      </w:r>
      <w:r w:rsidRPr="00AC35A1">
        <w:rPr>
          <w:rFonts w:ascii="Times New Roman" w:hAnsi="Times New Roman" w:cs="Times New Roman"/>
          <w:sz w:val="24"/>
          <w:szCs w:val="24"/>
        </w:rPr>
        <w:t xml:space="preserve">, 7. </w:t>
      </w:r>
      <w:hyperlink r:id="rId27" w:history="1">
        <w:r w:rsidRPr="00AC35A1">
          <w:rPr>
            <w:rStyle w:val="Hyperlink"/>
            <w:rFonts w:ascii="Times New Roman" w:hAnsi="Times New Roman" w:cs="Times New Roman"/>
            <w:sz w:val="24"/>
            <w:szCs w:val="24"/>
          </w:rPr>
          <w:t>https://doi.org/10.12662/2317-3206jhbs.v10i1.4501.p1-7.2022</w:t>
        </w:r>
      </w:hyperlink>
      <w:r w:rsidRPr="00AC35A1">
        <w:rPr>
          <w:rFonts w:ascii="Times New Roman" w:hAnsi="Times New Roman" w:cs="Times New Roman"/>
          <w:sz w:val="24"/>
          <w:szCs w:val="24"/>
        </w:rPr>
        <w:t xml:space="preserve"> </w:t>
      </w:r>
    </w:p>
    <w:p w14:paraId="21B1E0B5" w14:textId="32351977"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edina, M., &amp; Castillo-Pino, E. (2019). An introduction to the epidemiology and burden of urinary tract infections. </w:t>
      </w:r>
      <w:r w:rsidRPr="00AC35A1">
        <w:rPr>
          <w:rFonts w:ascii="Times New Roman" w:hAnsi="Times New Roman" w:cs="Times New Roman"/>
          <w:i/>
          <w:sz w:val="24"/>
          <w:szCs w:val="24"/>
        </w:rPr>
        <w:t>Ther Adv Urol</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1</w:t>
      </w:r>
      <w:r w:rsidRPr="00AC35A1">
        <w:rPr>
          <w:rFonts w:ascii="Times New Roman" w:hAnsi="Times New Roman" w:cs="Times New Roman"/>
          <w:sz w:val="24"/>
          <w:szCs w:val="24"/>
        </w:rPr>
        <w:t xml:space="preserve">, 1756287219832172. </w:t>
      </w:r>
      <w:hyperlink r:id="rId28" w:history="1">
        <w:r w:rsidRPr="00AC35A1">
          <w:rPr>
            <w:rStyle w:val="Hyperlink"/>
            <w:rFonts w:ascii="Times New Roman" w:hAnsi="Times New Roman" w:cs="Times New Roman"/>
            <w:sz w:val="24"/>
            <w:szCs w:val="24"/>
          </w:rPr>
          <w:t>https://doi.org/10.1177/1756287219832172</w:t>
        </w:r>
      </w:hyperlink>
      <w:r w:rsidRPr="00AC35A1">
        <w:rPr>
          <w:rFonts w:ascii="Times New Roman" w:hAnsi="Times New Roman" w:cs="Times New Roman"/>
          <w:sz w:val="24"/>
          <w:szCs w:val="24"/>
        </w:rPr>
        <w:t xml:space="preserve"> </w:t>
      </w:r>
    </w:p>
    <w:p w14:paraId="741D28DE" w14:textId="4C0D9FD9"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osongolia, J. B., Lofeta, B. B., Likoke, F. M. E., Basilwa, G. N., &amp; Emakanya, B. M. E. e. (2022). Prevalence of Urinary Tract Infections in Pregnant Women Attending Antenatal Consultations at the General Reference Hospital of Makiso in Kisangani, Democratic Republic of Congo. </w:t>
      </w:r>
      <w:r w:rsidRPr="00AC35A1">
        <w:rPr>
          <w:rFonts w:ascii="Times New Roman" w:hAnsi="Times New Roman" w:cs="Times New Roman"/>
          <w:i/>
          <w:sz w:val="24"/>
          <w:szCs w:val="24"/>
        </w:rPr>
        <w:t>Asian Journal of Medicine and Health</w:t>
      </w:r>
      <w:r w:rsidRPr="00AC35A1">
        <w:rPr>
          <w:rFonts w:ascii="Times New Roman" w:hAnsi="Times New Roman" w:cs="Times New Roman"/>
          <w:sz w:val="24"/>
          <w:szCs w:val="24"/>
        </w:rPr>
        <w:t xml:space="preserve">, 31–37. </w:t>
      </w:r>
      <w:hyperlink r:id="rId29" w:history="1">
        <w:r w:rsidRPr="00AC35A1">
          <w:rPr>
            <w:rStyle w:val="Hyperlink"/>
            <w:rFonts w:ascii="Times New Roman" w:hAnsi="Times New Roman" w:cs="Times New Roman"/>
            <w:sz w:val="24"/>
            <w:szCs w:val="24"/>
          </w:rPr>
          <w:t>https://doi.org/10.9734/ajmah/2022/v20i1130524</w:t>
        </w:r>
      </w:hyperlink>
      <w:r w:rsidRPr="00AC35A1">
        <w:rPr>
          <w:rFonts w:ascii="Times New Roman" w:hAnsi="Times New Roman" w:cs="Times New Roman"/>
          <w:sz w:val="24"/>
          <w:szCs w:val="24"/>
        </w:rPr>
        <w:t xml:space="preserve"> </w:t>
      </w:r>
    </w:p>
    <w:p w14:paraId="7615910E" w14:textId="5BD3411C"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Mouanga-Ndzime, Y., Bisseye, C., Longo-Pendy, N. M., Bignoumba, M., Dikoumba, A. C., &amp; Onanga, R. (2024). Trends in Escherichia coli and Klebsiella pneumoniae Urinary Tract Infections and Antibiotic Resistance over a 5-Year Period in Southeastern Gabon. </w:t>
      </w:r>
      <w:r w:rsidRPr="00AC35A1">
        <w:rPr>
          <w:rFonts w:ascii="Times New Roman" w:hAnsi="Times New Roman" w:cs="Times New Roman"/>
          <w:i/>
          <w:sz w:val="24"/>
          <w:szCs w:val="24"/>
        </w:rPr>
        <w:t>Antibiotics (Basel)</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4</w:t>
      </w:r>
      <w:r w:rsidRPr="00AC35A1">
        <w:rPr>
          <w:rFonts w:ascii="Times New Roman" w:hAnsi="Times New Roman" w:cs="Times New Roman"/>
          <w:sz w:val="24"/>
          <w:szCs w:val="24"/>
        </w:rPr>
        <w:t xml:space="preserve">(1). </w:t>
      </w:r>
      <w:hyperlink r:id="rId30" w:history="1">
        <w:r w:rsidRPr="00AC35A1">
          <w:rPr>
            <w:rStyle w:val="Hyperlink"/>
            <w:rFonts w:ascii="Times New Roman" w:hAnsi="Times New Roman" w:cs="Times New Roman"/>
            <w:sz w:val="24"/>
            <w:szCs w:val="24"/>
          </w:rPr>
          <w:t>https://doi.org/10.3390/antibiotics14010014</w:t>
        </w:r>
      </w:hyperlink>
      <w:r w:rsidRPr="00AC35A1">
        <w:rPr>
          <w:rFonts w:ascii="Times New Roman" w:hAnsi="Times New Roman" w:cs="Times New Roman"/>
          <w:sz w:val="24"/>
          <w:szCs w:val="24"/>
        </w:rPr>
        <w:t xml:space="preserve"> </w:t>
      </w:r>
    </w:p>
    <w:p w14:paraId="4AEE3A31" w14:textId="07A624A5"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Ngong, I. N., Fru-Cho, J., Yung, M. A., &amp; Akoachere, J. K. T. (2021). Prevalence, antimicrobial susceptibility pattern and associated risk factors for urinary tract infections in pregnant women attending ANC in some integrated health centers in the Buea Health District. </w:t>
      </w:r>
      <w:r w:rsidRPr="00AC35A1">
        <w:rPr>
          <w:rFonts w:ascii="Times New Roman" w:hAnsi="Times New Roman" w:cs="Times New Roman"/>
          <w:i/>
          <w:sz w:val="24"/>
          <w:szCs w:val="24"/>
          <w:lang w:val="pt-PT"/>
        </w:rPr>
        <w:t>BMC Pregnancy Childbirth</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21</w:t>
      </w:r>
      <w:r w:rsidRPr="00AC35A1">
        <w:rPr>
          <w:rFonts w:ascii="Times New Roman" w:hAnsi="Times New Roman" w:cs="Times New Roman"/>
          <w:sz w:val="24"/>
          <w:szCs w:val="24"/>
          <w:lang w:val="pt-PT"/>
        </w:rPr>
        <w:t xml:space="preserve">(1), 673. </w:t>
      </w:r>
      <w:hyperlink r:id="rId31" w:history="1">
        <w:r w:rsidRPr="00AC35A1">
          <w:rPr>
            <w:rStyle w:val="Hyperlink"/>
            <w:rFonts w:ascii="Times New Roman" w:hAnsi="Times New Roman" w:cs="Times New Roman"/>
            <w:sz w:val="24"/>
            <w:szCs w:val="24"/>
            <w:lang w:val="pt-PT"/>
          </w:rPr>
          <w:t>https://doi.org/10.1186/s12884-021-04142-4</w:t>
        </w:r>
      </w:hyperlink>
      <w:r w:rsidRPr="00AC35A1">
        <w:rPr>
          <w:rFonts w:ascii="Times New Roman" w:hAnsi="Times New Roman" w:cs="Times New Roman"/>
          <w:sz w:val="24"/>
          <w:szCs w:val="24"/>
          <w:lang w:val="pt-PT"/>
        </w:rPr>
        <w:t xml:space="preserve"> </w:t>
      </w:r>
    </w:p>
    <w:p w14:paraId="17264853" w14:textId="23F77FB1"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Nhampossa, T., Munguambe, K., Chauque, C., Chivangue, M., Mazuze, M., Mendes, A., Garcia-Otero, L., Gonzalez, R., Sevene, E., Menendez, C., &amp; Torres, N. (2023). </w:t>
      </w:r>
      <w:r w:rsidRPr="00AC35A1">
        <w:rPr>
          <w:rFonts w:ascii="Times New Roman" w:hAnsi="Times New Roman" w:cs="Times New Roman"/>
          <w:sz w:val="24"/>
          <w:szCs w:val="24"/>
        </w:rPr>
        <w:t xml:space="preserve">Knowledge of Pregnant Women in Rural Mozambique on Routine Practices to Prevent and Treat Common </w:t>
      </w:r>
      <w:r w:rsidRPr="00AC35A1">
        <w:rPr>
          <w:rFonts w:ascii="Times New Roman" w:hAnsi="Times New Roman" w:cs="Times New Roman"/>
          <w:sz w:val="24"/>
          <w:szCs w:val="24"/>
        </w:rPr>
        <w:lastRenderedPageBreak/>
        <w:t xml:space="preserve">Conditions at the Antenatal Care Clinic. </w:t>
      </w:r>
      <w:r w:rsidRPr="00AC35A1">
        <w:rPr>
          <w:rFonts w:ascii="Times New Roman" w:hAnsi="Times New Roman" w:cs="Times New Roman"/>
          <w:i/>
          <w:sz w:val="24"/>
          <w:szCs w:val="24"/>
        </w:rPr>
        <w:t>Obstetrics and Gynecology Research</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06</w:t>
      </w:r>
      <w:r w:rsidRPr="00AC35A1">
        <w:rPr>
          <w:rFonts w:ascii="Times New Roman" w:hAnsi="Times New Roman" w:cs="Times New Roman"/>
          <w:sz w:val="24"/>
          <w:szCs w:val="24"/>
        </w:rPr>
        <w:t xml:space="preserve">(01). </w:t>
      </w:r>
      <w:hyperlink r:id="rId32" w:history="1">
        <w:r w:rsidRPr="00AC35A1">
          <w:rPr>
            <w:rStyle w:val="Hyperlink"/>
            <w:rFonts w:ascii="Times New Roman" w:hAnsi="Times New Roman" w:cs="Times New Roman"/>
            <w:sz w:val="24"/>
            <w:szCs w:val="24"/>
          </w:rPr>
          <w:t>https://doi.org/10.26502/ogr0117</w:t>
        </w:r>
      </w:hyperlink>
      <w:r w:rsidRPr="00AC35A1">
        <w:rPr>
          <w:rFonts w:ascii="Times New Roman" w:hAnsi="Times New Roman" w:cs="Times New Roman"/>
          <w:sz w:val="24"/>
          <w:szCs w:val="24"/>
        </w:rPr>
        <w:t xml:space="preserve"> </w:t>
      </w:r>
    </w:p>
    <w:p w14:paraId="3F76F8AC" w14:textId="24102ADD"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rPr>
        <w:t xml:space="preserve">Orji, O., Dlamini, Z., &amp; Wise, A. J. (2022). Urinary bacterial profile and antibiotic susceptibility pattern among pregnant women in Rahima Moosa Mother and Child Hospital, Johannesburg. </w:t>
      </w:r>
      <w:r w:rsidRPr="00AC35A1">
        <w:rPr>
          <w:rFonts w:ascii="Times New Roman" w:hAnsi="Times New Roman" w:cs="Times New Roman"/>
          <w:i/>
          <w:sz w:val="24"/>
          <w:szCs w:val="24"/>
          <w:lang w:val="pt-PT"/>
        </w:rPr>
        <w:t>S Afr J Infect Dis</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37</w:t>
      </w:r>
      <w:r w:rsidRPr="00AC35A1">
        <w:rPr>
          <w:rFonts w:ascii="Times New Roman" w:hAnsi="Times New Roman" w:cs="Times New Roman"/>
          <w:sz w:val="24"/>
          <w:szCs w:val="24"/>
          <w:lang w:val="pt-PT"/>
        </w:rPr>
        <w:t xml:space="preserve">(1), 343. </w:t>
      </w:r>
      <w:hyperlink r:id="rId33" w:history="1">
        <w:r w:rsidRPr="00AC35A1">
          <w:rPr>
            <w:rStyle w:val="Hyperlink"/>
            <w:rFonts w:ascii="Times New Roman" w:hAnsi="Times New Roman" w:cs="Times New Roman"/>
            <w:sz w:val="24"/>
            <w:szCs w:val="24"/>
            <w:lang w:val="pt-PT"/>
          </w:rPr>
          <w:t>https://doi.org/10.4102/sajid.v37i1.343</w:t>
        </w:r>
      </w:hyperlink>
      <w:r w:rsidRPr="00AC35A1">
        <w:rPr>
          <w:rFonts w:ascii="Times New Roman" w:hAnsi="Times New Roman" w:cs="Times New Roman"/>
          <w:sz w:val="24"/>
          <w:szCs w:val="24"/>
          <w:lang w:val="pt-PT"/>
        </w:rPr>
        <w:t xml:space="preserve"> </w:t>
      </w:r>
    </w:p>
    <w:p w14:paraId="5BB7F62E" w14:textId="0F1031DC" w:rsidR="001D71C4" w:rsidRPr="00AC35A1" w:rsidRDefault="001D71C4" w:rsidP="00AC35A1">
      <w:pPr>
        <w:pStyle w:val="EndNoteBibliography"/>
        <w:spacing w:after="0"/>
        <w:ind w:left="720" w:hanging="720"/>
        <w:jc w:val="both"/>
        <w:rPr>
          <w:rFonts w:ascii="Times New Roman" w:hAnsi="Times New Roman" w:cs="Times New Roman"/>
          <w:sz w:val="24"/>
          <w:szCs w:val="24"/>
          <w:lang w:val="pt-PT"/>
        </w:rPr>
      </w:pPr>
      <w:r w:rsidRPr="00AC35A1">
        <w:rPr>
          <w:rFonts w:ascii="Times New Roman" w:hAnsi="Times New Roman" w:cs="Times New Roman"/>
          <w:sz w:val="24"/>
          <w:szCs w:val="24"/>
          <w:lang w:val="pt-PT"/>
        </w:rPr>
        <w:t xml:space="preserve">Pinhati, R. R., Tavares, P. L., Marsicano, E. d. O., Fernandes, N. d. S., Colugnati, F. A. B., Bastos, M. G., De Paula, R. B., &amp; Pinheiro, H. S. (2019). </w:t>
      </w:r>
      <w:r w:rsidRPr="00AC35A1">
        <w:rPr>
          <w:rFonts w:ascii="Times New Roman" w:hAnsi="Times New Roman" w:cs="Times New Roman"/>
          <w:sz w:val="24"/>
          <w:szCs w:val="24"/>
        </w:rPr>
        <w:t xml:space="preserve">Low health literacy in older patients with uncontrolled blood pressure at secondary care. </w:t>
      </w:r>
      <w:r w:rsidRPr="00AC35A1">
        <w:rPr>
          <w:rFonts w:ascii="Times New Roman" w:hAnsi="Times New Roman" w:cs="Times New Roman"/>
          <w:i/>
          <w:sz w:val="24"/>
          <w:szCs w:val="24"/>
          <w:lang w:val="pt-PT"/>
        </w:rPr>
        <w:t>HU Revista</w:t>
      </w:r>
      <w:r w:rsidRPr="00AC35A1">
        <w:rPr>
          <w:rFonts w:ascii="Times New Roman" w:hAnsi="Times New Roman" w:cs="Times New Roman"/>
          <w:sz w:val="24"/>
          <w:szCs w:val="24"/>
          <w:lang w:val="pt-PT"/>
        </w:rPr>
        <w:t>,</w:t>
      </w:r>
      <w:r w:rsidRPr="00AC35A1">
        <w:rPr>
          <w:rFonts w:ascii="Times New Roman" w:hAnsi="Times New Roman" w:cs="Times New Roman"/>
          <w:i/>
          <w:sz w:val="24"/>
          <w:szCs w:val="24"/>
          <w:lang w:val="pt-PT"/>
        </w:rPr>
        <w:t xml:space="preserve"> 45</w:t>
      </w:r>
      <w:r w:rsidRPr="00AC35A1">
        <w:rPr>
          <w:rFonts w:ascii="Times New Roman" w:hAnsi="Times New Roman" w:cs="Times New Roman"/>
          <w:sz w:val="24"/>
          <w:szCs w:val="24"/>
          <w:lang w:val="pt-PT"/>
        </w:rPr>
        <w:t xml:space="preserve">(1), 13–21. </w:t>
      </w:r>
      <w:hyperlink r:id="rId34" w:history="1">
        <w:r w:rsidRPr="00AC35A1">
          <w:rPr>
            <w:rStyle w:val="Hyperlink"/>
            <w:rFonts w:ascii="Times New Roman" w:hAnsi="Times New Roman" w:cs="Times New Roman"/>
            <w:sz w:val="24"/>
            <w:szCs w:val="24"/>
            <w:lang w:val="pt-PT"/>
          </w:rPr>
          <w:t>https://doi.org/10.34019/1982-8047.2019.v45.16970</w:t>
        </w:r>
      </w:hyperlink>
      <w:r w:rsidRPr="00AC35A1">
        <w:rPr>
          <w:rFonts w:ascii="Times New Roman" w:hAnsi="Times New Roman" w:cs="Times New Roman"/>
          <w:sz w:val="24"/>
          <w:szCs w:val="24"/>
          <w:lang w:val="pt-PT"/>
        </w:rPr>
        <w:t xml:space="preserve"> </w:t>
      </w:r>
    </w:p>
    <w:p w14:paraId="31178FD9" w14:textId="53B95545"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lang w:val="pt-PT"/>
        </w:rPr>
        <w:t xml:space="preserve">Rodrigues, F., Coelho, P., Mateus, S., Eideh, H., Gonçalves, T., Caseiro, A., &amp; Castelo Branco, M. (2025). </w:t>
      </w:r>
      <w:r w:rsidRPr="00AC35A1">
        <w:rPr>
          <w:rFonts w:ascii="Times New Roman" w:hAnsi="Times New Roman" w:cs="Times New Roman"/>
          <w:sz w:val="24"/>
          <w:szCs w:val="24"/>
        </w:rPr>
        <w:t xml:space="preserve">Rising Trends of Urinary Infections Among Pregnant Women: Insights from a Portuguese Hospital (2018–2022). </w:t>
      </w:r>
      <w:r w:rsidRPr="00AC35A1">
        <w:rPr>
          <w:rFonts w:ascii="Times New Roman" w:hAnsi="Times New Roman" w:cs="Times New Roman"/>
          <w:i/>
          <w:sz w:val="24"/>
          <w:szCs w:val="24"/>
        </w:rPr>
        <w:t>Bacteria</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4</w:t>
      </w:r>
      <w:r w:rsidRPr="00AC35A1">
        <w:rPr>
          <w:rFonts w:ascii="Times New Roman" w:hAnsi="Times New Roman" w:cs="Times New Roman"/>
          <w:sz w:val="24"/>
          <w:szCs w:val="24"/>
        </w:rPr>
        <w:t xml:space="preserve">(1). </w:t>
      </w:r>
      <w:hyperlink r:id="rId35" w:history="1">
        <w:r w:rsidRPr="00AC35A1">
          <w:rPr>
            <w:rStyle w:val="Hyperlink"/>
            <w:rFonts w:ascii="Times New Roman" w:hAnsi="Times New Roman" w:cs="Times New Roman"/>
            <w:sz w:val="24"/>
            <w:szCs w:val="24"/>
          </w:rPr>
          <w:t>https://doi.org/10.3390/bacteria4010010</w:t>
        </w:r>
      </w:hyperlink>
      <w:r w:rsidRPr="00AC35A1">
        <w:rPr>
          <w:rFonts w:ascii="Times New Roman" w:hAnsi="Times New Roman" w:cs="Times New Roman"/>
          <w:sz w:val="24"/>
          <w:szCs w:val="24"/>
        </w:rPr>
        <w:t xml:space="preserve"> </w:t>
      </w:r>
    </w:p>
    <w:p w14:paraId="6F823B84" w14:textId="72E14925"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Tessema, Z. T., Worku, M. G., Tesema, G. A., Alamneh, T. S., Teshale, A. B., Yeshaw, Y., Alem, A. Z., Ayalew, H. G., &amp; Liyew, A. M. (2022). Determinants of accessing healthcare in Sub-Saharan Africa: a mixed-effect analysis of recent Demographic and Health Surveys from 36 countries. </w:t>
      </w:r>
      <w:r w:rsidRPr="00AC35A1">
        <w:rPr>
          <w:rFonts w:ascii="Times New Roman" w:hAnsi="Times New Roman" w:cs="Times New Roman"/>
          <w:i/>
          <w:sz w:val="24"/>
          <w:szCs w:val="24"/>
        </w:rPr>
        <w:t>BMJ Open</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2</w:t>
      </w:r>
      <w:r w:rsidRPr="00AC35A1">
        <w:rPr>
          <w:rFonts w:ascii="Times New Roman" w:hAnsi="Times New Roman" w:cs="Times New Roman"/>
          <w:sz w:val="24"/>
          <w:szCs w:val="24"/>
        </w:rPr>
        <w:t xml:space="preserve">(1), e054397. </w:t>
      </w:r>
      <w:hyperlink r:id="rId36" w:history="1">
        <w:r w:rsidRPr="00AC35A1">
          <w:rPr>
            <w:rStyle w:val="Hyperlink"/>
            <w:rFonts w:ascii="Times New Roman" w:hAnsi="Times New Roman" w:cs="Times New Roman"/>
            <w:sz w:val="24"/>
            <w:szCs w:val="24"/>
          </w:rPr>
          <w:t>https://doi.org/10.1136/bmjopen-2021-054397</w:t>
        </w:r>
      </w:hyperlink>
      <w:r w:rsidRPr="00AC35A1">
        <w:rPr>
          <w:rFonts w:ascii="Times New Roman" w:hAnsi="Times New Roman" w:cs="Times New Roman"/>
          <w:sz w:val="24"/>
          <w:szCs w:val="24"/>
        </w:rPr>
        <w:t xml:space="preserve"> </w:t>
      </w:r>
    </w:p>
    <w:p w14:paraId="69A81B02" w14:textId="1C23A96E" w:rsidR="001D71C4" w:rsidRPr="00AC35A1" w:rsidRDefault="001D71C4" w:rsidP="00AC35A1">
      <w:pPr>
        <w:pStyle w:val="EndNoteBibliography"/>
        <w:spacing w:after="0"/>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Vachvanichsanong, P., McNeil, E. B., &amp; Dissaneewate, P. (2020). Extended-spectrum beta-lactamase Escherichia coli and Klebsiella pneumoniae urinary tract infections. </w:t>
      </w:r>
      <w:r w:rsidRPr="00AC35A1">
        <w:rPr>
          <w:rFonts w:ascii="Times New Roman" w:hAnsi="Times New Roman" w:cs="Times New Roman"/>
          <w:i/>
          <w:sz w:val="24"/>
          <w:szCs w:val="24"/>
        </w:rPr>
        <w:t>Epidemiol Infect</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149</w:t>
      </w:r>
      <w:r w:rsidRPr="00AC35A1">
        <w:rPr>
          <w:rFonts w:ascii="Times New Roman" w:hAnsi="Times New Roman" w:cs="Times New Roman"/>
          <w:sz w:val="24"/>
          <w:szCs w:val="24"/>
        </w:rPr>
        <w:t xml:space="preserve">, e12. </w:t>
      </w:r>
      <w:hyperlink r:id="rId37" w:history="1">
        <w:r w:rsidRPr="00AC35A1">
          <w:rPr>
            <w:rStyle w:val="Hyperlink"/>
            <w:rFonts w:ascii="Times New Roman" w:hAnsi="Times New Roman" w:cs="Times New Roman"/>
            <w:sz w:val="24"/>
            <w:szCs w:val="24"/>
          </w:rPr>
          <w:t>https://doi.org/10.1017/S0950268820003015</w:t>
        </w:r>
      </w:hyperlink>
      <w:r w:rsidRPr="00AC35A1">
        <w:rPr>
          <w:rFonts w:ascii="Times New Roman" w:hAnsi="Times New Roman" w:cs="Times New Roman"/>
          <w:sz w:val="24"/>
          <w:szCs w:val="24"/>
        </w:rPr>
        <w:t xml:space="preserve"> </w:t>
      </w:r>
    </w:p>
    <w:p w14:paraId="256C733A" w14:textId="3C0271BA" w:rsidR="001D71C4" w:rsidRPr="00AC35A1" w:rsidRDefault="001D71C4" w:rsidP="00AC35A1">
      <w:pPr>
        <w:pStyle w:val="EndNoteBibliography"/>
        <w:ind w:left="720" w:hanging="720"/>
        <w:jc w:val="both"/>
        <w:rPr>
          <w:rFonts w:ascii="Times New Roman" w:hAnsi="Times New Roman" w:cs="Times New Roman"/>
          <w:sz w:val="24"/>
          <w:szCs w:val="24"/>
        </w:rPr>
      </w:pPr>
      <w:r w:rsidRPr="00AC35A1">
        <w:rPr>
          <w:rFonts w:ascii="Times New Roman" w:hAnsi="Times New Roman" w:cs="Times New Roman"/>
          <w:sz w:val="24"/>
          <w:szCs w:val="24"/>
        </w:rPr>
        <w:t xml:space="preserve">Zhou, Y., Zhou, Z., Zheng, L., Gong, Z., Li, Y., Jin, Y., Huang, Y., &amp; Chi, M. (2023). Urinary Tract Infections Caused by Uropathogenic Escherichia coli: Mechanisms of Infection and Treatment Options. </w:t>
      </w:r>
      <w:r w:rsidRPr="00AC35A1">
        <w:rPr>
          <w:rFonts w:ascii="Times New Roman" w:hAnsi="Times New Roman" w:cs="Times New Roman"/>
          <w:i/>
          <w:sz w:val="24"/>
          <w:szCs w:val="24"/>
        </w:rPr>
        <w:t>Int J Mol Sci</w:t>
      </w:r>
      <w:r w:rsidRPr="00AC35A1">
        <w:rPr>
          <w:rFonts w:ascii="Times New Roman" w:hAnsi="Times New Roman" w:cs="Times New Roman"/>
          <w:sz w:val="24"/>
          <w:szCs w:val="24"/>
        </w:rPr>
        <w:t>,</w:t>
      </w:r>
      <w:r w:rsidRPr="00AC35A1">
        <w:rPr>
          <w:rFonts w:ascii="Times New Roman" w:hAnsi="Times New Roman" w:cs="Times New Roman"/>
          <w:i/>
          <w:sz w:val="24"/>
          <w:szCs w:val="24"/>
        </w:rPr>
        <w:t xml:space="preserve"> 24</w:t>
      </w:r>
      <w:r w:rsidRPr="00AC35A1">
        <w:rPr>
          <w:rFonts w:ascii="Times New Roman" w:hAnsi="Times New Roman" w:cs="Times New Roman"/>
          <w:sz w:val="24"/>
          <w:szCs w:val="24"/>
        </w:rPr>
        <w:t xml:space="preserve">(13). </w:t>
      </w:r>
      <w:hyperlink r:id="rId38" w:history="1">
        <w:r w:rsidRPr="00AC35A1">
          <w:rPr>
            <w:rStyle w:val="Hyperlink"/>
            <w:rFonts w:ascii="Times New Roman" w:hAnsi="Times New Roman" w:cs="Times New Roman"/>
            <w:sz w:val="24"/>
            <w:szCs w:val="24"/>
          </w:rPr>
          <w:t>https://doi.org/10.3390/ijms241310537</w:t>
        </w:r>
      </w:hyperlink>
      <w:r w:rsidRPr="00AC35A1">
        <w:rPr>
          <w:rFonts w:ascii="Times New Roman" w:hAnsi="Times New Roman" w:cs="Times New Roman"/>
          <w:sz w:val="24"/>
          <w:szCs w:val="24"/>
        </w:rPr>
        <w:t xml:space="preserve"> </w:t>
      </w:r>
    </w:p>
    <w:p w14:paraId="0B5C5B3F" w14:textId="1A7C1633" w:rsidR="00F06D08" w:rsidRPr="003B1713" w:rsidRDefault="00F06D08" w:rsidP="00AC35A1">
      <w:pPr>
        <w:spacing w:line="360" w:lineRule="auto"/>
        <w:jc w:val="both"/>
        <w:rPr>
          <w:rFonts w:ascii="Times New Roman" w:hAnsi="Times New Roman" w:cs="Times New Roman"/>
          <w:sz w:val="24"/>
          <w:szCs w:val="24"/>
        </w:rPr>
      </w:pPr>
      <w:r w:rsidRPr="00AC35A1">
        <w:rPr>
          <w:rFonts w:ascii="Times New Roman" w:hAnsi="Times New Roman" w:cs="Times New Roman"/>
          <w:sz w:val="24"/>
          <w:szCs w:val="24"/>
        </w:rPr>
        <w:fldChar w:fldCharType="end"/>
      </w:r>
    </w:p>
    <w:sectPr w:rsidR="00F06D08" w:rsidRPr="003B1713" w:rsidSect="00F06D08">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D7D7F" w14:textId="77777777" w:rsidR="00D76736" w:rsidRDefault="00D76736" w:rsidP="0057474D">
      <w:pPr>
        <w:spacing w:after="0" w:line="240" w:lineRule="auto"/>
      </w:pPr>
      <w:r>
        <w:separator/>
      </w:r>
    </w:p>
  </w:endnote>
  <w:endnote w:type="continuationSeparator" w:id="0">
    <w:p w14:paraId="318B38FA" w14:textId="77777777" w:rsidR="00D76736" w:rsidRDefault="00D76736" w:rsidP="00574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30795" w14:textId="77777777" w:rsidR="00AD4B34" w:rsidRDefault="00AD4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076378"/>
      <w:docPartObj>
        <w:docPartGallery w:val="Page Numbers (Bottom of Page)"/>
        <w:docPartUnique/>
      </w:docPartObj>
    </w:sdtPr>
    <w:sdtEndPr/>
    <w:sdtContent>
      <w:p w14:paraId="0B8DD1D0" w14:textId="77777777" w:rsidR="00AC7FAB" w:rsidRDefault="00AC7FAB">
        <w:pPr>
          <w:pStyle w:val="Footer"/>
          <w:jc w:val="right"/>
        </w:pPr>
        <w:r>
          <w:fldChar w:fldCharType="begin"/>
        </w:r>
        <w:r>
          <w:instrText>PAGE   \* MERGEFORMAT</w:instrText>
        </w:r>
        <w:r>
          <w:fldChar w:fldCharType="separate"/>
        </w:r>
        <w:r>
          <w:rPr>
            <w:noProof/>
          </w:rPr>
          <w:t>5</w:t>
        </w:r>
        <w:r>
          <w:fldChar w:fldCharType="end"/>
        </w:r>
      </w:p>
    </w:sdtContent>
  </w:sdt>
  <w:p w14:paraId="5AB6D1BB" w14:textId="77777777" w:rsidR="00AC7FAB" w:rsidRDefault="00AC7F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386A3" w14:textId="77777777" w:rsidR="00AD4B34" w:rsidRDefault="00AD4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97A1F" w14:textId="77777777" w:rsidR="00D76736" w:rsidRDefault="00D76736" w:rsidP="0057474D">
      <w:pPr>
        <w:spacing w:after="0" w:line="240" w:lineRule="auto"/>
      </w:pPr>
      <w:r>
        <w:separator/>
      </w:r>
    </w:p>
  </w:footnote>
  <w:footnote w:type="continuationSeparator" w:id="0">
    <w:p w14:paraId="575B1203" w14:textId="77777777" w:rsidR="00D76736" w:rsidRDefault="00D76736" w:rsidP="005747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80016" w14:textId="6D661B56" w:rsidR="00AD4B34" w:rsidRDefault="00AD4B34">
    <w:pPr>
      <w:pStyle w:val="Header"/>
    </w:pPr>
    <w:r>
      <w:rPr>
        <w:noProof/>
      </w:rPr>
      <w:pict w14:anchorId="06B1C8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59286" w14:textId="7679B5FD" w:rsidR="00AD4B34" w:rsidRDefault="00AD4B34">
    <w:pPr>
      <w:pStyle w:val="Header"/>
    </w:pPr>
    <w:r>
      <w:rPr>
        <w:noProof/>
      </w:rPr>
      <w:pict w14:anchorId="04D4E5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FB394" w14:textId="359E8CBA" w:rsidR="00AD4B34" w:rsidRDefault="00AD4B34">
    <w:pPr>
      <w:pStyle w:val="Header"/>
    </w:pPr>
    <w:r>
      <w:rPr>
        <w:noProof/>
      </w:rPr>
      <w:pict w14:anchorId="01C67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E20"/>
    <w:multiLevelType w:val="multilevel"/>
    <w:tmpl w:val="7E363C78"/>
    <w:lvl w:ilvl="0">
      <w:start w:val="3"/>
      <w:numFmt w:val="decimal"/>
      <w:lvlText w:val="%1."/>
      <w:lvlJc w:val="left"/>
      <w:pPr>
        <w:ind w:left="720" w:hanging="360"/>
      </w:pPr>
      <w:rPr>
        <w:rFonts w:ascii="Times New Roman" w:eastAsiaTheme="majorEastAsia" w:hAnsi="Times New Roman" w:cs="Times New Roman"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5E2AB8"/>
    <w:multiLevelType w:val="hybridMultilevel"/>
    <w:tmpl w:val="20E4112C"/>
    <w:lvl w:ilvl="0" w:tplc="00BCA234">
      <w:numFmt w:val="bullet"/>
      <w:lvlText w:val=""/>
      <w:lvlJc w:val="left"/>
      <w:pPr>
        <w:ind w:left="900" w:hanging="540"/>
      </w:pPr>
      <w:rPr>
        <w:rFonts w:ascii="Times New Roman" w:eastAsia="Calibr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39B2A68"/>
    <w:multiLevelType w:val="multilevel"/>
    <w:tmpl w:val="20907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1C12CC"/>
    <w:multiLevelType w:val="hybridMultilevel"/>
    <w:tmpl w:val="8090714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D7E76E6"/>
    <w:multiLevelType w:val="multilevel"/>
    <w:tmpl w:val="3324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421021"/>
    <w:multiLevelType w:val="multilevel"/>
    <w:tmpl w:val="06ECFF92"/>
    <w:lvl w:ilvl="0">
      <w:start w:val="8"/>
      <w:numFmt w:val="decimal"/>
      <w:lvlText w:val="%1."/>
      <w:lvlJc w:val="left"/>
      <w:pPr>
        <w:ind w:left="360" w:hanging="360"/>
      </w:pPr>
      <w:rPr>
        <w:rFonts w:eastAsiaTheme="minorHAnsi" w:hint="default"/>
        <w:b/>
      </w:rPr>
    </w:lvl>
    <w:lvl w:ilvl="1">
      <w:start w:val="1"/>
      <w:numFmt w:val="decimal"/>
      <w:lvlText w:val="%1.%2."/>
      <w:lvlJc w:val="left"/>
      <w:pPr>
        <w:ind w:left="780" w:hanging="360"/>
      </w:pPr>
      <w:rPr>
        <w:rFonts w:eastAsiaTheme="minorHAnsi" w:hint="default"/>
        <w:b/>
      </w:rPr>
    </w:lvl>
    <w:lvl w:ilvl="2">
      <w:start w:val="1"/>
      <w:numFmt w:val="decimal"/>
      <w:lvlText w:val="%1.%2.%3."/>
      <w:lvlJc w:val="left"/>
      <w:pPr>
        <w:ind w:left="1560" w:hanging="720"/>
      </w:pPr>
      <w:rPr>
        <w:rFonts w:eastAsiaTheme="minorHAnsi" w:hint="default"/>
        <w:b/>
      </w:rPr>
    </w:lvl>
    <w:lvl w:ilvl="3">
      <w:start w:val="1"/>
      <w:numFmt w:val="decimal"/>
      <w:lvlText w:val="%1.%2.%3.%4."/>
      <w:lvlJc w:val="left"/>
      <w:pPr>
        <w:ind w:left="1980" w:hanging="720"/>
      </w:pPr>
      <w:rPr>
        <w:rFonts w:eastAsiaTheme="minorHAnsi" w:hint="default"/>
        <w:b/>
      </w:rPr>
    </w:lvl>
    <w:lvl w:ilvl="4">
      <w:start w:val="1"/>
      <w:numFmt w:val="decimal"/>
      <w:lvlText w:val="%1.%2.%3.%4.%5."/>
      <w:lvlJc w:val="left"/>
      <w:pPr>
        <w:ind w:left="2760" w:hanging="1080"/>
      </w:pPr>
      <w:rPr>
        <w:rFonts w:eastAsiaTheme="minorHAnsi" w:hint="default"/>
        <w:b/>
      </w:rPr>
    </w:lvl>
    <w:lvl w:ilvl="5">
      <w:start w:val="1"/>
      <w:numFmt w:val="decimal"/>
      <w:lvlText w:val="%1.%2.%3.%4.%5.%6."/>
      <w:lvlJc w:val="left"/>
      <w:pPr>
        <w:ind w:left="3180" w:hanging="1080"/>
      </w:pPr>
      <w:rPr>
        <w:rFonts w:eastAsiaTheme="minorHAnsi" w:hint="default"/>
        <w:b/>
      </w:rPr>
    </w:lvl>
    <w:lvl w:ilvl="6">
      <w:start w:val="1"/>
      <w:numFmt w:val="decimal"/>
      <w:lvlText w:val="%1.%2.%3.%4.%5.%6.%7."/>
      <w:lvlJc w:val="left"/>
      <w:pPr>
        <w:ind w:left="3960" w:hanging="1440"/>
      </w:pPr>
      <w:rPr>
        <w:rFonts w:eastAsiaTheme="minorHAnsi" w:hint="default"/>
        <w:b/>
      </w:rPr>
    </w:lvl>
    <w:lvl w:ilvl="7">
      <w:start w:val="1"/>
      <w:numFmt w:val="decimal"/>
      <w:lvlText w:val="%1.%2.%3.%4.%5.%6.%7.%8."/>
      <w:lvlJc w:val="left"/>
      <w:pPr>
        <w:ind w:left="4380" w:hanging="1440"/>
      </w:pPr>
      <w:rPr>
        <w:rFonts w:eastAsiaTheme="minorHAnsi" w:hint="default"/>
        <w:b/>
      </w:rPr>
    </w:lvl>
    <w:lvl w:ilvl="8">
      <w:start w:val="1"/>
      <w:numFmt w:val="decimal"/>
      <w:lvlText w:val="%1.%2.%3.%4.%5.%6.%7.%8.%9."/>
      <w:lvlJc w:val="left"/>
      <w:pPr>
        <w:ind w:left="5160" w:hanging="1800"/>
      </w:pPr>
      <w:rPr>
        <w:rFonts w:eastAsiaTheme="minorHAnsi" w:hint="default"/>
        <w:b/>
      </w:rPr>
    </w:lvl>
  </w:abstractNum>
  <w:abstractNum w:abstractNumId="6" w15:restartNumberingAfterBreak="0">
    <w:nsid w:val="55AD1A25"/>
    <w:multiLevelType w:val="hybridMultilevel"/>
    <w:tmpl w:val="32D09D1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595F649A"/>
    <w:multiLevelType w:val="hybridMultilevel"/>
    <w:tmpl w:val="8D8A5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99527C"/>
    <w:multiLevelType w:val="multilevel"/>
    <w:tmpl w:val="53FA22D6"/>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7587162E"/>
    <w:multiLevelType w:val="multilevel"/>
    <w:tmpl w:val="457885D8"/>
    <w:lvl w:ilvl="0">
      <w:start w:val="6"/>
      <w:numFmt w:val="decimal"/>
      <w:lvlText w:val="%1."/>
      <w:lvlJc w:val="left"/>
      <w:pPr>
        <w:ind w:left="360" w:hanging="360"/>
      </w:pPr>
      <w:rPr>
        <w:rFonts w:eastAsiaTheme="majorEastAsia" w:hint="default"/>
      </w:rPr>
    </w:lvl>
    <w:lvl w:ilvl="1">
      <w:start w:val="2"/>
      <w:numFmt w:val="decimal"/>
      <w:lvlText w:val="%1.%2."/>
      <w:lvlJc w:val="left"/>
      <w:pPr>
        <w:ind w:left="7306" w:hanging="360"/>
      </w:pPr>
      <w:rPr>
        <w:rFonts w:eastAsiaTheme="majorEastAsia" w:hint="default"/>
      </w:rPr>
    </w:lvl>
    <w:lvl w:ilvl="2">
      <w:start w:val="1"/>
      <w:numFmt w:val="decimal"/>
      <w:lvlText w:val="%1.%2.%3."/>
      <w:lvlJc w:val="left"/>
      <w:pPr>
        <w:ind w:left="1440" w:hanging="720"/>
      </w:pPr>
      <w:rPr>
        <w:rFonts w:eastAsiaTheme="majorEastAsia" w:hint="default"/>
      </w:rPr>
    </w:lvl>
    <w:lvl w:ilvl="3">
      <w:start w:val="1"/>
      <w:numFmt w:val="decimal"/>
      <w:lvlText w:val="%1.%2.%3.%4."/>
      <w:lvlJc w:val="left"/>
      <w:pPr>
        <w:ind w:left="1800" w:hanging="720"/>
      </w:pPr>
      <w:rPr>
        <w:rFonts w:eastAsiaTheme="majorEastAsia" w:hint="default"/>
      </w:rPr>
    </w:lvl>
    <w:lvl w:ilvl="4">
      <w:start w:val="1"/>
      <w:numFmt w:val="decimal"/>
      <w:lvlText w:val="%1.%2.%3.%4.%5."/>
      <w:lvlJc w:val="left"/>
      <w:pPr>
        <w:ind w:left="2520" w:hanging="1080"/>
      </w:pPr>
      <w:rPr>
        <w:rFonts w:eastAsiaTheme="majorEastAsia" w:hint="default"/>
      </w:rPr>
    </w:lvl>
    <w:lvl w:ilvl="5">
      <w:start w:val="1"/>
      <w:numFmt w:val="decimal"/>
      <w:lvlText w:val="%1.%2.%3.%4.%5.%6."/>
      <w:lvlJc w:val="left"/>
      <w:pPr>
        <w:ind w:left="2880" w:hanging="1080"/>
      </w:pPr>
      <w:rPr>
        <w:rFonts w:eastAsiaTheme="majorEastAsia" w:hint="default"/>
      </w:rPr>
    </w:lvl>
    <w:lvl w:ilvl="6">
      <w:start w:val="1"/>
      <w:numFmt w:val="decimal"/>
      <w:lvlText w:val="%1.%2.%3.%4.%5.%6.%7."/>
      <w:lvlJc w:val="left"/>
      <w:pPr>
        <w:ind w:left="3600" w:hanging="1440"/>
      </w:pPr>
      <w:rPr>
        <w:rFonts w:eastAsiaTheme="majorEastAsia" w:hint="default"/>
      </w:rPr>
    </w:lvl>
    <w:lvl w:ilvl="7">
      <w:start w:val="1"/>
      <w:numFmt w:val="decimal"/>
      <w:lvlText w:val="%1.%2.%3.%4.%5.%6.%7.%8."/>
      <w:lvlJc w:val="left"/>
      <w:pPr>
        <w:ind w:left="3960" w:hanging="1440"/>
      </w:pPr>
      <w:rPr>
        <w:rFonts w:eastAsiaTheme="majorEastAsia" w:hint="default"/>
      </w:rPr>
    </w:lvl>
    <w:lvl w:ilvl="8">
      <w:start w:val="1"/>
      <w:numFmt w:val="decimal"/>
      <w:lvlText w:val="%1.%2.%3.%4.%5.%6.%7.%8.%9."/>
      <w:lvlJc w:val="left"/>
      <w:pPr>
        <w:ind w:left="4680" w:hanging="1800"/>
      </w:pPr>
      <w:rPr>
        <w:rFonts w:eastAsiaTheme="majorEastAsia" w:hint="default"/>
      </w:rPr>
    </w:lvl>
  </w:abstractNum>
  <w:abstractNum w:abstractNumId="10" w15:restartNumberingAfterBreak="0">
    <w:nsid w:val="792F4DB2"/>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7"/>
  </w:num>
  <w:num w:numId="3">
    <w:abstractNumId w:val="9"/>
  </w:num>
  <w:num w:numId="4">
    <w:abstractNumId w:val="5"/>
  </w:num>
  <w:num w:numId="5">
    <w:abstractNumId w:val="2"/>
  </w:num>
  <w:num w:numId="6">
    <w:abstractNumId w:val="3"/>
  </w:num>
  <w:num w:numId="7">
    <w:abstractNumId w:val="1"/>
  </w:num>
  <w:num w:numId="8">
    <w:abstractNumId w:val="4"/>
  </w:num>
  <w:num w:numId="9">
    <w:abstractNumId w:val="6"/>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485&lt;/item&gt;&lt;item&gt;486&lt;/item&gt;&lt;item&gt;489&lt;/item&gt;&lt;item&gt;491&lt;/item&gt;&lt;item&gt;492&lt;/item&gt;&lt;item&gt;493&lt;/item&gt;&lt;item&gt;494&lt;/item&gt;&lt;item&gt;496&lt;/item&gt;&lt;item&gt;497&lt;/item&gt;&lt;item&gt;498&lt;/item&gt;&lt;item&gt;501&lt;/item&gt;&lt;item&gt;502&lt;/item&gt;&lt;item&gt;503&lt;/item&gt;&lt;item&gt;504&lt;/item&gt;&lt;item&gt;505&lt;/item&gt;&lt;item&gt;506&lt;/item&gt;&lt;item&gt;507&lt;/item&gt;&lt;item&gt;508&lt;/item&gt;&lt;item&gt;509&lt;/item&gt;&lt;item&gt;511&lt;/item&gt;&lt;item&gt;513&lt;/item&gt;&lt;item&gt;515&lt;/item&gt;&lt;item&gt;516&lt;/item&gt;&lt;item&gt;517&lt;/item&gt;&lt;item&gt;518&lt;/item&gt;&lt;item&gt;519&lt;/item&gt;&lt;item&gt;520&lt;/item&gt;&lt;item&gt;521&lt;/item&gt;&lt;item&gt;522&lt;/item&gt;&lt;item&gt;523&lt;/item&gt;&lt;item&gt;524&lt;/item&gt;&lt;item&gt;525&lt;/item&gt;&lt;item&gt;526&lt;/item&gt;&lt;/record-ids&gt;&lt;/item&gt;&lt;/Libraries&gt;"/>
  </w:docVars>
  <w:rsids>
    <w:rsidRoot w:val="0057474D"/>
    <w:rsid w:val="0000008C"/>
    <w:rsid w:val="000033BA"/>
    <w:rsid w:val="00006103"/>
    <w:rsid w:val="00023216"/>
    <w:rsid w:val="00035004"/>
    <w:rsid w:val="0003637E"/>
    <w:rsid w:val="00040788"/>
    <w:rsid w:val="000633C4"/>
    <w:rsid w:val="00073771"/>
    <w:rsid w:val="00076041"/>
    <w:rsid w:val="00082EDC"/>
    <w:rsid w:val="000D100C"/>
    <w:rsid w:val="000D1708"/>
    <w:rsid w:val="000D5BEE"/>
    <w:rsid w:val="000E0347"/>
    <w:rsid w:val="00106DA6"/>
    <w:rsid w:val="00114107"/>
    <w:rsid w:val="0012050D"/>
    <w:rsid w:val="0013419E"/>
    <w:rsid w:val="00142267"/>
    <w:rsid w:val="00144D47"/>
    <w:rsid w:val="00157AE7"/>
    <w:rsid w:val="00161A80"/>
    <w:rsid w:val="001A354A"/>
    <w:rsid w:val="001B5FC7"/>
    <w:rsid w:val="001B62F6"/>
    <w:rsid w:val="001C303D"/>
    <w:rsid w:val="001D09A0"/>
    <w:rsid w:val="001D6E8C"/>
    <w:rsid w:val="001D71C4"/>
    <w:rsid w:val="001F0F53"/>
    <w:rsid w:val="00211317"/>
    <w:rsid w:val="0021696F"/>
    <w:rsid w:val="00226DFA"/>
    <w:rsid w:val="002411ED"/>
    <w:rsid w:val="00272602"/>
    <w:rsid w:val="00284948"/>
    <w:rsid w:val="00290F27"/>
    <w:rsid w:val="002A5C38"/>
    <w:rsid w:val="002A6DCE"/>
    <w:rsid w:val="002B3CBC"/>
    <w:rsid w:val="002C714C"/>
    <w:rsid w:val="002D1B7F"/>
    <w:rsid w:val="002D6E19"/>
    <w:rsid w:val="002E0DE3"/>
    <w:rsid w:val="002E628C"/>
    <w:rsid w:val="003050CB"/>
    <w:rsid w:val="003126CC"/>
    <w:rsid w:val="003175B8"/>
    <w:rsid w:val="00320913"/>
    <w:rsid w:val="00320E2C"/>
    <w:rsid w:val="003408ED"/>
    <w:rsid w:val="00341E19"/>
    <w:rsid w:val="003531DD"/>
    <w:rsid w:val="00374E73"/>
    <w:rsid w:val="00375EDC"/>
    <w:rsid w:val="003828B4"/>
    <w:rsid w:val="00387CB6"/>
    <w:rsid w:val="0039396A"/>
    <w:rsid w:val="00393F38"/>
    <w:rsid w:val="00397A09"/>
    <w:rsid w:val="003A3A08"/>
    <w:rsid w:val="003A401E"/>
    <w:rsid w:val="003A63F1"/>
    <w:rsid w:val="003C1E32"/>
    <w:rsid w:val="003C3CE1"/>
    <w:rsid w:val="003C6E34"/>
    <w:rsid w:val="003C7926"/>
    <w:rsid w:val="003D3CE9"/>
    <w:rsid w:val="003E15D2"/>
    <w:rsid w:val="003F2A4D"/>
    <w:rsid w:val="004006B9"/>
    <w:rsid w:val="004020CD"/>
    <w:rsid w:val="0042077C"/>
    <w:rsid w:val="00422F0B"/>
    <w:rsid w:val="004269C5"/>
    <w:rsid w:val="00433CF0"/>
    <w:rsid w:val="00443674"/>
    <w:rsid w:val="0044499E"/>
    <w:rsid w:val="00472271"/>
    <w:rsid w:val="00494674"/>
    <w:rsid w:val="004A1ACD"/>
    <w:rsid w:val="004C2BE9"/>
    <w:rsid w:val="004E206B"/>
    <w:rsid w:val="004E3F8A"/>
    <w:rsid w:val="00510648"/>
    <w:rsid w:val="0052709E"/>
    <w:rsid w:val="00553CB3"/>
    <w:rsid w:val="00561EF4"/>
    <w:rsid w:val="0057474D"/>
    <w:rsid w:val="00577A1A"/>
    <w:rsid w:val="00581487"/>
    <w:rsid w:val="00585AA0"/>
    <w:rsid w:val="00591844"/>
    <w:rsid w:val="005A0AB3"/>
    <w:rsid w:val="005C2EB0"/>
    <w:rsid w:val="005C7479"/>
    <w:rsid w:val="005E096D"/>
    <w:rsid w:val="005E7680"/>
    <w:rsid w:val="005F1E86"/>
    <w:rsid w:val="005F40F3"/>
    <w:rsid w:val="006102D1"/>
    <w:rsid w:val="0061241B"/>
    <w:rsid w:val="00617132"/>
    <w:rsid w:val="00626EF2"/>
    <w:rsid w:val="006408FD"/>
    <w:rsid w:val="00645CAB"/>
    <w:rsid w:val="006623B1"/>
    <w:rsid w:val="0067123A"/>
    <w:rsid w:val="00674C24"/>
    <w:rsid w:val="00682563"/>
    <w:rsid w:val="006860BA"/>
    <w:rsid w:val="00687240"/>
    <w:rsid w:val="006947DD"/>
    <w:rsid w:val="006F0AC7"/>
    <w:rsid w:val="006F35C7"/>
    <w:rsid w:val="00706AFC"/>
    <w:rsid w:val="0070759A"/>
    <w:rsid w:val="00713E72"/>
    <w:rsid w:val="00716CAC"/>
    <w:rsid w:val="00724FAB"/>
    <w:rsid w:val="00734F15"/>
    <w:rsid w:val="007360BC"/>
    <w:rsid w:val="00736DC4"/>
    <w:rsid w:val="00757F90"/>
    <w:rsid w:val="00771C35"/>
    <w:rsid w:val="0077377B"/>
    <w:rsid w:val="007A429B"/>
    <w:rsid w:val="007C1927"/>
    <w:rsid w:val="007C703E"/>
    <w:rsid w:val="00830DA1"/>
    <w:rsid w:val="008460E3"/>
    <w:rsid w:val="00860A86"/>
    <w:rsid w:val="008654EC"/>
    <w:rsid w:val="008A24D5"/>
    <w:rsid w:val="008A4569"/>
    <w:rsid w:val="008B3642"/>
    <w:rsid w:val="008B74BB"/>
    <w:rsid w:val="008D6808"/>
    <w:rsid w:val="008E7188"/>
    <w:rsid w:val="008F5616"/>
    <w:rsid w:val="008F7E9D"/>
    <w:rsid w:val="009006AD"/>
    <w:rsid w:val="00921B59"/>
    <w:rsid w:val="00924B3A"/>
    <w:rsid w:val="009300DD"/>
    <w:rsid w:val="00953B24"/>
    <w:rsid w:val="00971093"/>
    <w:rsid w:val="009B3433"/>
    <w:rsid w:val="009B5382"/>
    <w:rsid w:val="009C13D9"/>
    <w:rsid w:val="009D0EF7"/>
    <w:rsid w:val="009F737E"/>
    <w:rsid w:val="00A25E7D"/>
    <w:rsid w:val="00A32AFD"/>
    <w:rsid w:val="00A420B2"/>
    <w:rsid w:val="00A66BB3"/>
    <w:rsid w:val="00A70100"/>
    <w:rsid w:val="00A70614"/>
    <w:rsid w:val="00AC13B1"/>
    <w:rsid w:val="00AC35A1"/>
    <w:rsid w:val="00AC7FAB"/>
    <w:rsid w:val="00AD0AB5"/>
    <w:rsid w:val="00AD242B"/>
    <w:rsid w:val="00AD4B34"/>
    <w:rsid w:val="00AD6946"/>
    <w:rsid w:val="00AF56CE"/>
    <w:rsid w:val="00B00DF8"/>
    <w:rsid w:val="00B03900"/>
    <w:rsid w:val="00B04365"/>
    <w:rsid w:val="00B30337"/>
    <w:rsid w:val="00B45E77"/>
    <w:rsid w:val="00B63393"/>
    <w:rsid w:val="00B859CF"/>
    <w:rsid w:val="00B905ED"/>
    <w:rsid w:val="00B934DA"/>
    <w:rsid w:val="00B944FA"/>
    <w:rsid w:val="00BB55E2"/>
    <w:rsid w:val="00BD261B"/>
    <w:rsid w:val="00BD6F84"/>
    <w:rsid w:val="00BF2629"/>
    <w:rsid w:val="00BF798E"/>
    <w:rsid w:val="00C004EF"/>
    <w:rsid w:val="00C17198"/>
    <w:rsid w:val="00CA02E6"/>
    <w:rsid w:val="00CA4D99"/>
    <w:rsid w:val="00CC249F"/>
    <w:rsid w:val="00CF66D7"/>
    <w:rsid w:val="00CF71B3"/>
    <w:rsid w:val="00D14373"/>
    <w:rsid w:val="00D17C67"/>
    <w:rsid w:val="00D230F8"/>
    <w:rsid w:val="00D24EC1"/>
    <w:rsid w:val="00D63965"/>
    <w:rsid w:val="00D64931"/>
    <w:rsid w:val="00D742E6"/>
    <w:rsid w:val="00D76736"/>
    <w:rsid w:val="00D94FF5"/>
    <w:rsid w:val="00D97F73"/>
    <w:rsid w:val="00DA5BCA"/>
    <w:rsid w:val="00DB61F8"/>
    <w:rsid w:val="00DD439D"/>
    <w:rsid w:val="00DD5872"/>
    <w:rsid w:val="00DD78C2"/>
    <w:rsid w:val="00DE414A"/>
    <w:rsid w:val="00DE4531"/>
    <w:rsid w:val="00DF6628"/>
    <w:rsid w:val="00E15BEB"/>
    <w:rsid w:val="00E170B9"/>
    <w:rsid w:val="00E2189C"/>
    <w:rsid w:val="00E2568D"/>
    <w:rsid w:val="00E44B8E"/>
    <w:rsid w:val="00E7677E"/>
    <w:rsid w:val="00E86BBE"/>
    <w:rsid w:val="00EA651E"/>
    <w:rsid w:val="00EB42B5"/>
    <w:rsid w:val="00EF15A1"/>
    <w:rsid w:val="00EF4B1A"/>
    <w:rsid w:val="00F06D08"/>
    <w:rsid w:val="00F14D3C"/>
    <w:rsid w:val="00F23AA5"/>
    <w:rsid w:val="00F5790E"/>
    <w:rsid w:val="00F859E1"/>
    <w:rsid w:val="00FB15ED"/>
    <w:rsid w:val="00FF3895"/>
    <w:rsid w:val="00FF41EC"/>
    <w:rsid w:val="00FF64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B4E4F"/>
  <w15:chartTrackingRefBased/>
  <w15:docId w15:val="{0C6D1A66-742E-46E9-9F00-581513867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474D"/>
  </w:style>
  <w:style w:type="paragraph" w:styleId="Heading1">
    <w:name w:val="heading 1"/>
    <w:basedOn w:val="Normal"/>
    <w:next w:val="Normal"/>
    <w:link w:val="Heading1Char"/>
    <w:uiPriority w:val="9"/>
    <w:qFormat/>
    <w:rsid w:val="0057474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7474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7474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7474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7474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747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47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47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47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74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7474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7474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7474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7474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747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47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47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474D"/>
    <w:rPr>
      <w:rFonts w:eastAsiaTheme="majorEastAsia" w:cstheme="majorBidi"/>
      <w:color w:val="272727" w:themeColor="text1" w:themeTint="D8"/>
    </w:rPr>
  </w:style>
  <w:style w:type="paragraph" w:styleId="Title">
    <w:name w:val="Title"/>
    <w:basedOn w:val="Normal"/>
    <w:next w:val="Normal"/>
    <w:link w:val="TitleChar"/>
    <w:uiPriority w:val="10"/>
    <w:qFormat/>
    <w:rsid w:val="005747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47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47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47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474D"/>
    <w:pPr>
      <w:spacing w:before="160"/>
      <w:jc w:val="center"/>
    </w:pPr>
    <w:rPr>
      <w:i/>
      <w:iCs/>
      <w:color w:val="404040" w:themeColor="text1" w:themeTint="BF"/>
    </w:rPr>
  </w:style>
  <w:style w:type="character" w:customStyle="1" w:styleId="QuoteChar">
    <w:name w:val="Quote Char"/>
    <w:basedOn w:val="DefaultParagraphFont"/>
    <w:link w:val="Quote"/>
    <w:uiPriority w:val="29"/>
    <w:rsid w:val="0057474D"/>
    <w:rPr>
      <w:i/>
      <w:iCs/>
      <w:color w:val="404040" w:themeColor="text1" w:themeTint="BF"/>
    </w:rPr>
  </w:style>
  <w:style w:type="paragraph" w:styleId="ListParagraph">
    <w:name w:val="List Paragraph"/>
    <w:basedOn w:val="Normal"/>
    <w:uiPriority w:val="34"/>
    <w:qFormat/>
    <w:rsid w:val="0057474D"/>
    <w:pPr>
      <w:ind w:left="720"/>
      <w:contextualSpacing/>
    </w:pPr>
  </w:style>
  <w:style w:type="character" w:styleId="IntenseEmphasis">
    <w:name w:val="Intense Emphasis"/>
    <w:basedOn w:val="DefaultParagraphFont"/>
    <w:uiPriority w:val="21"/>
    <w:qFormat/>
    <w:rsid w:val="0057474D"/>
    <w:rPr>
      <w:i/>
      <w:iCs/>
      <w:color w:val="2F5496" w:themeColor="accent1" w:themeShade="BF"/>
    </w:rPr>
  </w:style>
  <w:style w:type="paragraph" w:styleId="IntenseQuote">
    <w:name w:val="Intense Quote"/>
    <w:basedOn w:val="Normal"/>
    <w:next w:val="Normal"/>
    <w:link w:val="IntenseQuoteChar"/>
    <w:uiPriority w:val="30"/>
    <w:qFormat/>
    <w:rsid w:val="0057474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7474D"/>
    <w:rPr>
      <w:i/>
      <w:iCs/>
      <w:color w:val="2F5496" w:themeColor="accent1" w:themeShade="BF"/>
    </w:rPr>
  </w:style>
  <w:style w:type="character" w:styleId="IntenseReference">
    <w:name w:val="Intense Reference"/>
    <w:basedOn w:val="DefaultParagraphFont"/>
    <w:uiPriority w:val="32"/>
    <w:qFormat/>
    <w:rsid w:val="0057474D"/>
    <w:rPr>
      <w:b/>
      <w:bCs/>
      <w:smallCaps/>
      <w:color w:val="2F5496" w:themeColor="accent1" w:themeShade="BF"/>
      <w:spacing w:val="5"/>
    </w:rPr>
  </w:style>
  <w:style w:type="table" w:styleId="TableGrid">
    <w:name w:val="Table Grid"/>
    <w:basedOn w:val="TableNormal"/>
    <w:uiPriority w:val="39"/>
    <w:rsid w:val="0057474D"/>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74D"/>
    <w:pPr>
      <w:spacing w:after="200" w:line="240" w:lineRule="auto"/>
    </w:pPr>
    <w:rPr>
      <w:b/>
      <w:bCs/>
      <w:color w:val="4472C4" w:themeColor="accent1"/>
      <w:kern w:val="0"/>
      <w:sz w:val="18"/>
      <w:szCs w:val="18"/>
      <w:lang w:val="en-US"/>
      <w14:ligatures w14:val="none"/>
    </w:rPr>
  </w:style>
  <w:style w:type="paragraph" w:styleId="Bibliography">
    <w:name w:val="Bibliography"/>
    <w:basedOn w:val="Normal"/>
    <w:next w:val="Normal"/>
    <w:uiPriority w:val="37"/>
    <w:unhideWhenUsed/>
    <w:rsid w:val="0057474D"/>
    <w:rPr>
      <w:kern w:val="0"/>
      <w:lang w:val="en-US"/>
      <w14:ligatures w14:val="none"/>
    </w:rPr>
  </w:style>
  <w:style w:type="paragraph" w:styleId="Header">
    <w:name w:val="header"/>
    <w:basedOn w:val="Normal"/>
    <w:link w:val="HeaderChar"/>
    <w:uiPriority w:val="99"/>
    <w:unhideWhenUsed/>
    <w:rsid w:val="005747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74D"/>
  </w:style>
  <w:style w:type="paragraph" w:styleId="Footer">
    <w:name w:val="footer"/>
    <w:basedOn w:val="Normal"/>
    <w:link w:val="FooterChar"/>
    <w:uiPriority w:val="99"/>
    <w:unhideWhenUsed/>
    <w:rsid w:val="005747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74D"/>
  </w:style>
  <w:style w:type="paragraph" w:styleId="Revision">
    <w:name w:val="Revision"/>
    <w:hidden/>
    <w:uiPriority w:val="99"/>
    <w:semiHidden/>
    <w:rsid w:val="0003637E"/>
    <w:pPr>
      <w:spacing w:after="0" w:line="240" w:lineRule="auto"/>
    </w:pPr>
  </w:style>
  <w:style w:type="paragraph" w:styleId="NormalWeb">
    <w:name w:val="Normal (Web)"/>
    <w:basedOn w:val="Normal"/>
    <w:uiPriority w:val="99"/>
    <w:unhideWhenUsed/>
    <w:rsid w:val="00443674"/>
    <w:pPr>
      <w:spacing w:before="100" w:beforeAutospacing="1" w:after="100" w:afterAutospacing="1" w:line="240" w:lineRule="auto"/>
    </w:pPr>
    <w:rPr>
      <w:rFonts w:ascii="Times New Roman" w:eastAsia="Times New Roman" w:hAnsi="Times New Roman" w:cs="Times New Roman"/>
      <w:kern w:val="0"/>
      <w:sz w:val="24"/>
      <w:szCs w:val="24"/>
      <w:lang w:val="pt-PT" w:eastAsia="pt-PT"/>
      <w14:ligatures w14:val="none"/>
    </w:rPr>
  </w:style>
  <w:style w:type="character" w:customStyle="1" w:styleId="citation-220">
    <w:name w:val="citation-220"/>
    <w:basedOn w:val="DefaultParagraphFont"/>
    <w:rsid w:val="00443674"/>
  </w:style>
  <w:style w:type="character" w:customStyle="1" w:styleId="citation-219">
    <w:name w:val="citation-219"/>
    <w:basedOn w:val="DefaultParagraphFont"/>
    <w:rsid w:val="00443674"/>
  </w:style>
  <w:style w:type="character" w:customStyle="1" w:styleId="citation-218">
    <w:name w:val="citation-218"/>
    <w:basedOn w:val="DefaultParagraphFont"/>
    <w:rsid w:val="00443674"/>
  </w:style>
  <w:style w:type="character" w:customStyle="1" w:styleId="citation-217">
    <w:name w:val="citation-217"/>
    <w:basedOn w:val="DefaultParagraphFont"/>
    <w:rsid w:val="00443674"/>
  </w:style>
  <w:style w:type="character" w:customStyle="1" w:styleId="citation-216">
    <w:name w:val="citation-216"/>
    <w:basedOn w:val="DefaultParagraphFont"/>
    <w:rsid w:val="00443674"/>
  </w:style>
  <w:style w:type="character" w:customStyle="1" w:styleId="citation-215">
    <w:name w:val="citation-215"/>
    <w:basedOn w:val="DefaultParagraphFont"/>
    <w:rsid w:val="00443674"/>
  </w:style>
  <w:style w:type="character" w:customStyle="1" w:styleId="citation-214">
    <w:name w:val="citation-214"/>
    <w:basedOn w:val="DefaultParagraphFont"/>
    <w:rsid w:val="00443674"/>
  </w:style>
  <w:style w:type="character" w:customStyle="1" w:styleId="citation-213">
    <w:name w:val="citation-213"/>
    <w:basedOn w:val="DefaultParagraphFont"/>
    <w:rsid w:val="00443674"/>
  </w:style>
  <w:style w:type="character" w:customStyle="1" w:styleId="math-inline">
    <w:name w:val="math-inline"/>
    <w:basedOn w:val="DefaultParagraphFont"/>
    <w:rsid w:val="00443674"/>
  </w:style>
  <w:style w:type="character" w:customStyle="1" w:styleId="citation-212">
    <w:name w:val="citation-212"/>
    <w:basedOn w:val="DefaultParagraphFont"/>
    <w:rsid w:val="00443674"/>
  </w:style>
  <w:style w:type="character" w:customStyle="1" w:styleId="citation-211">
    <w:name w:val="citation-211"/>
    <w:basedOn w:val="DefaultParagraphFont"/>
    <w:rsid w:val="00443674"/>
  </w:style>
  <w:style w:type="character" w:customStyle="1" w:styleId="citation-210">
    <w:name w:val="citation-210"/>
    <w:basedOn w:val="DefaultParagraphFont"/>
    <w:rsid w:val="00443674"/>
  </w:style>
  <w:style w:type="character" w:customStyle="1" w:styleId="citation-209">
    <w:name w:val="citation-209"/>
    <w:basedOn w:val="DefaultParagraphFont"/>
    <w:rsid w:val="00443674"/>
  </w:style>
  <w:style w:type="character" w:customStyle="1" w:styleId="citation-208">
    <w:name w:val="citation-208"/>
    <w:basedOn w:val="DefaultParagraphFont"/>
    <w:rsid w:val="00443674"/>
  </w:style>
  <w:style w:type="character" w:customStyle="1" w:styleId="citation-207">
    <w:name w:val="citation-207"/>
    <w:basedOn w:val="DefaultParagraphFont"/>
    <w:rsid w:val="00443674"/>
  </w:style>
  <w:style w:type="character" w:customStyle="1" w:styleId="citation-206">
    <w:name w:val="citation-206"/>
    <w:basedOn w:val="DefaultParagraphFont"/>
    <w:rsid w:val="00443674"/>
  </w:style>
  <w:style w:type="character" w:customStyle="1" w:styleId="citation-205">
    <w:name w:val="citation-205"/>
    <w:basedOn w:val="DefaultParagraphFont"/>
    <w:rsid w:val="00443674"/>
  </w:style>
  <w:style w:type="paragraph" w:customStyle="1" w:styleId="EndNoteBibliographyTitle">
    <w:name w:val="EndNote Bibliography Title"/>
    <w:basedOn w:val="Normal"/>
    <w:link w:val="EndNoteBibliographyTitleCarter"/>
    <w:rsid w:val="00F06D08"/>
    <w:pPr>
      <w:spacing w:after="0"/>
      <w:jc w:val="center"/>
    </w:pPr>
    <w:rPr>
      <w:rFonts w:ascii="Calibri" w:hAnsi="Calibri" w:cs="Calibri"/>
      <w:noProof/>
      <w:lang w:val="en-US"/>
    </w:rPr>
  </w:style>
  <w:style w:type="character" w:customStyle="1" w:styleId="EndNoteBibliographyTitleCarter">
    <w:name w:val="EndNote Bibliography Title Caráter"/>
    <w:basedOn w:val="DefaultParagraphFont"/>
    <w:link w:val="EndNoteBibliographyTitle"/>
    <w:rsid w:val="00F06D08"/>
    <w:rPr>
      <w:rFonts w:ascii="Calibri" w:hAnsi="Calibri" w:cs="Calibri"/>
      <w:noProof/>
      <w:lang w:val="en-US"/>
    </w:rPr>
  </w:style>
  <w:style w:type="paragraph" w:customStyle="1" w:styleId="EndNoteBibliography">
    <w:name w:val="EndNote Bibliography"/>
    <w:basedOn w:val="Normal"/>
    <w:link w:val="EndNoteBibliographyCarter"/>
    <w:rsid w:val="00F06D08"/>
    <w:pPr>
      <w:spacing w:line="240" w:lineRule="auto"/>
    </w:pPr>
    <w:rPr>
      <w:rFonts w:ascii="Calibri" w:hAnsi="Calibri" w:cs="Calibri"/>
      <w:noProof/>
      <w:lang w:val="en-US"/>
    </w:rPr>
  </w:style>
  <w:style w:type="character" w:customStyle="1" w:styleId="EndNoteBibliographyCarter">
    <w:name w:val="EndNote Bibliography Caráter"/>
    <w:basedOn w:val="DefaultParagraphFont"/>
    <w:link w:val="EndNoteBibliography"/>
    <w:rsid w:val="00F06D08"/>
    <w:rPr>
      <w:rFonts w:ascii="Calibri" w:hAnsi="Calibri" w:cs="Calibri"/>
      <w:noProof/>
      <w:lang w:val="en-US"/>
    </w:rPr>
  </w:style>
  <w:style w:type="character" w:styleId="Hyperlink">
    <w:name w:val="Hyperlink"/>
    <w:basedOn w:val="DefaultParagraphFont"/>
    <w:uiPriority w:val="99"/>
    <w:unhideWhenUsed/>
    <w:rsid w:val="00F06D08"/>
    <w:rPr>
      <w:color w:val="0563C1" w:themeColor="hyperlink"/>
      <w:u w:val="single"/>
    </w:rPr>
  </w:style>
  <w:style w:type="character" w:styleId="UnresolvedMention">
    <w:name w:val="Unresolved Mention"/>
    <w:basedOn w:val="DefaultParagraphFont"/>
    <w:uiPriority w:val="99"/>
    <w:semiHidden/>
    <w:unhideWhenUsed/>
    <w:rsid w:val="00F06D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608/aeji.2024.254027.1343" TargetMode="External"/><Relationship Id="rId18" Type="http://schemas.openxmlformats.org/officeDocument/2006/relationships/hyperlink" Target="https://doi.org/10.36557/2674-9432.2026v5n1p399-416" TargetMode="External"/><Relationship Id="rId26" Type="http://schemas.openxmlformats.org/officeDocument/2006/relationships/hyperlink" Target="https://doi.org/10.1186/s42269-023-01159-x" TargetMode="External"/><Relationship Id="rId39" Type="http://schemas.openxmlformats.org/officeDocument/2006/relationships/header" Target="header1.xml"/><Relationship Id="rId21" Type="http://schemas.openxmlformats.org/officeDocument/2006/relationships/hyperlink" Target="https://doi.org/10.7453/gahmj.2013.061" TargetMode="External"/><Relationship Id="rId34" Type="http://schemas.openxmlformats.org/officeDocument/2006/relationships/hyperlink" Target="https://doi.org/10.34019/1982-8047.2019.v45.16970"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12879-025-10788-8" TargetMode="External"/><Relationship Id="rId29" Type="http://schemas.openxmlformats.org/officeDocument/2006/relationships/hyperlink" Target="https://doi.org/10.9734/ajmah/2022/v20i11305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diseases13020059" TargetMode="External"/><Relationship Id="rId24" Type="http://schemas.openxmlformats.org/officeDocument/2006/relationships/hyperlink" Target="https://doi.org/10.1186/s12879-025-10842-5" TargetMode="External"/><Relationship Id="rId32" Type="http://schemas.openxmlformats.org/officeDocument/2006/relationships/hyperlink" Target="https://doi.org/10.26502/ogr0117" TargetMode="External"/><Relationship Id="rId37" Type="http://schemas.openxmlformats.org/officeDocument/2006/relationships/hyperlink" Target="https://doi.org/10.1017/S0950268820003015"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90/jcm15051881" TargetMode="External"/><Relationship Id="rId23" Type="http://schemas.openxmlformats.org/officeDocument/2006/relationships/hyperlink" Target="https://doi.org/10.53555/AJBR.v27i4S.6965" TargetMode="External"/><Relationship Id="rId28" Type="http://schemas.openxmlformats.org/officeDocument/2006/relationships/hyperlink" Target="https://doi.org/10.1177/1756287219832172" TargetMode="External"/><Relationship Id="rId36" Type="http://schemas.openxmlformats.org/officeDocument/2006/relationships/hyperlink" Target="https://doi.org/10.1136/bmjopen-2021-054397" TargetMode="External"/><Relationship Id="rId10" Type="http://schemas.openxmlformats.org/officeDocument/2006/relationships/hyperlink" Target="https://doi.org/10.1002/mbo3.70028" TargetMode="External"/><Relationship Id="rId19" Type="http://schemas.openxmlformats.org/officeDocument/2006/relationships/hyperlink" Target="https://doi.org/10.1038/nrmicro3432" TargetMode="External"/><Relationship Id="rId31" Type="http://schemas.openxmlformats.org/officeDocument/2006/relationships/hyperlink" Target="https://doi.org/10.1186/s12884-021-04142-4"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038/s41598-022-05452-z" TargetMode="External"/><Relationship Id="rId14" Type="http://schemas.openxmlformats.org/officeDocument/2006/relationships/hyperlink" Target="https://doi.org/10.2147/IDR.S250654" TargetMode="External"/><Relationship Id="rId22" Type="http://schemas.openxmlformats.org/officeDocument/2006/relationships/hyperlink" Target="https://doi.org/10.1186/s12884-021-03641-8" TargetMode="External"/><Relationship Id="rId27" Type="http://schemas.openxmlformats.org/officeDocument/2006/relationships/hyperlink" Target="https://doi.org/10.12662/2317-3206jhbs.v10i1.4501.p1-7.2022" TargetMode="External"/><Relationship Id="rId30" Type="http://schemas.openxmlformats.org/officeDocument/2006/relationships/hyperlink" Target="https://doi.org/10.3390/antibiotics14010014" TargetMode="External"/><Relationship Id="rId35" Type="http://schemas.openxmlformats.org/officeDocument/2006/relationships/hyperlink" Target="https://doi.org/10.3390/bacteria4010010" TargetMode="External"/><Relationship Id="rId43" Type="http://schemas.openxmlformats.org/officeDocument/2006/relationships/header" Target="header3.xml"/><Relationship Id="rId8" Type="http://schemas.openxmlformats.org/officeDocument/2006/relationships/hyperlink" Target="https://doi.org/10.3390/healthcare10091778" TargetMode="External"/><Relationship Id="rId3" Type="http://schemas.openxmlformats.org/officeDocument/2006/relationships/styles" Target="styles.xml"/><Relationship Id="rId12" Type="http://schemas.openxmlformats.org/officeDocument/2006/relationships/hyperlink" Target="https://doi.org/10.33448/rsd-v11i1.24280" TargetMode="External"/><Relationship Id="rId17" Type="http://schemas.openxmlformats.org/officeDocument/2006/relationships/hyperlink" Target="https://doi.org/10.20546/ijcmas.2016.501.017" TargetMode="External"/><Relationship Id="rId25" Type="http://schemas.openxmlformats.org/officeDocument/2006/relationships/hyperlink" Target="https://doi.org/10.18203/2320-1770.ijrcog20241467" TargetMode="External"/><Relationship Id="rId33" Type="http://schemas.openxmlformats.org/officeDocument/2006/relationships/hyperlink" Target="https://doi.org/10.4102/sajid.v37i1.343" TargetMode="External"/><Relationship Id="rId38" Type="http://schemas.openxmlformats.org/officeDocument/2006/relationships/hyperlink" Target="https://doi.org/10.3390/ijms241310537" TargetMode="External"/><Relationship Id="rId46" Type="http://schemas.openxmlformats.org/officeDocument/2006/relationships/theme" Target="theme/theme1.xml"/><Relationship Id="rId20" Type="http://schemas.openxmlformats.org/officeDocument/2006/relationships/hyperlink" Target="https://doi.org/10.1155/2021/6551526" TargetMode="External"/><Relationship Id="rId41"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Pag162</b:Tag>
    <b:SourceType>ArticleInAPeriodical</b:SourceType>
    <b:Guid>{C699BCD7-55CA-426A-B999-F564974F338F}</b:Guid>
    <b:Author>
      <b:Author>
        <b:NameList>
          <b:Person>
            <b:Last>Pagnonceli</b:Last>
            <b:First>J.</b:First>
            <b:Middle>M. Colacite, J.</b:Middle>
          </b:Person>
        </b:NameList>
      </b:Author>
    </b:Author>
    <b:Title>Avaliação de Infecção Urinária em Gestantes do Município de Marechal Cândido Rondon – PR. Arquivos de Ciências da Saúde Unipar. Umuarama.</b:Title>
    <b:Year>2016</b:Year>
    <b:RefOrder>1</b:RefOrder>
  </b:Source>
  <b:Source>
    <b:Tag>Sil19</b:Tag>
    <b:SourceType>ArticleInAPeriodical</b:SourceType>
    <b:Guid>{291B29A8-F6E7-4EF0-AA56-7CBB97CC76C3}</b:Guid>
    <b:Author>
      <b:Author>
        <b:NameList>
          <b:Person>
            <b:Last>Silva</b:Last>
            <b:First>R.</b:First>
            <b:Middle>de Abreu</b:Middle>
          </b:Person>
        </b:NameList>
      </b:Author>
    </b:Author>
    <b:Title>Infecção Do Trato Urinário Na Gestação: Diagnóstico e Tratamento: Revista da Faculdade de Educação e Meio Ambiente – FAEMA.</b:Title>
    <b:Year>2019</b:Year>
    <b:RefOrder>2</b:RefOrder>
  </b:Source>
  <b:Source>
    <b:Tag>Fil183</b:Tag>
    <b:SourceType>ArticleInAPeriodical</b:SourceType>
    <b:Guid>{546459F6-20D2-48F1-8E3B-44A9B73166BA}</b:Guid>
    <b:Author>
      <b:Author>
        <b:NameList>
          <b:Person>
            <b:Last>Filho</b:Last>
            <b:First>O.</b:First>
            <b:Middle>O. S. &amp; Telini, A. H. S.</b:Middle>
          </b:Person>
        </b:NameList>
      </b:Author>
    </b:Author>
    <b:Title>Infecções do trato urinário durante a gravidez, Protocolos Febrasgo, nº 87.</b:Title>
    <b:Year>2018</b:Year>
    <b:RefOrder>3</b:RefOrder>
  </b:Source>
  <b:Source>
    <b:Tag>Dua121</b:Tag>
    <b:SourceType>ArticleInAPeriodical</b:SourceType>
    <b:Guid>{473BD2D2-98C9-4013-AB7B-4246782B2126}</b:Guid>
    <b:Author>
      <b:Author>
        <b:NameList>
          <b:Person>
            <b:Last>Duarte</b:Last>
            <b:First>C.</b:First>
            <b:Middle>D. I. A. C. B. et. al</b:Middle>
          </b:Person>
        </b:NameList>
      </b:Author>
    </b:Author>
    <b:Title>Prevalência de Microrganismos em Infecções do Trato Urinário de Pacientes Atendidos no Laboratório Hospitalar de Patos de Minas, MG. News Lab.</b:Title>
    <b:Year>2012</b:Year>
    <b:RefOrder>5</b:RefOrder>
  </b:Source>
  <b:Source>
    <b:Tag>Tur09</b:Tag>
    <b:SourceType>ArticleInAPeriodical</b:SourceType>
    <b:Guid>{AF56AFAD-7ADD-4C46-9546-8C3E62590E03}</b:Guid>
    <b:Author>
      <b:Author>
        <b:NameList>
          <b:Person>
            <b:Last>Turiani</b:Last>
            <b:First>M.</b:First>
          </b:Person>
        </b:NameList>
      </b:Author>
    </b:Author>
    <b:Title>Hábitos de higiene genitais e infecção no tracto urinário na gravidez (Tese de Mestrado). Universidade de São Paulo</b:Title>
    <b:Year>2009</b:Year>
    <b:RefOrder>6</b:RefOrder>
  </b:Source>
  <b:Source>
    <b:Tag>Min172</b:Tag>
    <b:SourceType>ArticleInAPeriodical</b:SourceType>
    <b:Guid>{130B1735-86D7-4916-BAB1-6DD5217BD23F}</b:Guid>
    <b:Author>
      <b:Author>
        <b:NameList>
          <b:Person>
            <b:Last>Saude</b:Last>
            <b:First>Ministerio</b:First>
            <b:Middle>de</b:Middle>
          </b:Person>
        </b:NameList>
      </b:Author>
    </b:Author>
    <b:Title>Módulo vocacional para formação dos técnicos de Laboratório, 8 ª edição.</b:Title>
    <b:Year>2017</b:Year>
    <b:RefOrder>8</b:RefOrder>
  </b:Source>
  <b:Source>
    <b:Tag>Min173</b:Tag>
    <b:SourceType>ArticleInAPeriodical</b:SourceType>
    <b:Guid>{BF7315B1-5158-4CD2-848A-E1BC9EAD8037}</b:Guid>
    <b:Author>
      <b:Author>
        <b:Corporate>Ministerio de Saude</b:Corporate>
      </b:Author>
    </b:Author>
    <b:Title>Módulo vocacional para formação dos técnicos de Laboratório, 8 ª edição.</b:Title>
    <b:Year>2017</b:Year>
    <b:RefOrder>9</b:RefOrder>
  </b:Source>
  <b:Source>
    <b:Tag>Org161</b:Tag>
    <b:SourceType>ArticleInAPeriodical</b:SourceType>
    <b:Guid>{0F47C3E7-5A1A-4CFF-83C4-7E9607479C32}</b:Guid>
    <b:Author>
      <b:Author>
        <b:Corporate>Organizacao Mundial de Saude</b:Corporate>
      </b:Author>
    </b:Author>
    <b:Title>Recomendações sobre cuidados pré-natais para uma experiencia positiva na gravidez, Genebra, Suíça</b:Title>
    <b:Year>2016</b:Year>
    <b:RefOrder>10</b:RefOrder>
  </b:Source>
  <b:Source>
    <b:Tag>Pes191</b:Tag>
    <b:SourceType>ArticleInAPeriodical</b:SourceType>
    <b:Guid>{D0D040F9-EDBA-4367-9A98-0D51F03264D7}</b:Guid>
    <b:Author>
      <b:Author>
        <b:NameList>
          <b:Person>
            <b:Last>Pessan</b:Last>
            <b:First>J.</b:First>
          </b:Person>
          <b:Person>
            <b:Last>Santiago</b:Last>
            <b:First>J.</b:First>
            <b:Middle>&amp; Perini, M. H. L.</b:Middle>
          </b:Person>
        </b:NameList>
      </b:Author>
    </b:Author>
    <b:Title>Infecção do trato urinário associado à ocorrência do trabalho de parto prematuro em gestantes hospitalizadas na maternidade da Associação Hospitalar Santa Casa de Lins, Centro Universitário Católico Salesiano Auxilium – UNISALESIANO.</b:Title>
    <b:Year>2019</b:Year>
    <b:RefOrder>4</b:RefOrder>
  </b:Source>
  <b:Source>
    <b:Tag>San181</b:Tag>
    <b:SourceType>ArticleInAPeriodical</b:SourceType>
    <b:Guid>{CEA4F269-691F-4B42-B230-D33BD6748EFD}</b:Guid>
    <b:Author>
      <b:Author>
        <b:NameList>
          <b:Person>
            <b:Last>Santos</b:Last>
            <b:First>C.</b:First>
            <b:Middle>C.</b:Middle>
          </b:Person>
        </b:NameList>
      </b:Author>
    </b:Author>
    <b:Title>Prevalência de infecções urinárias e do trato genital em gestantes atendidas em Unidades Básicas de Saúde. Rev. Ciênc. Méd</b:Title>
    <b:Year>2018</b:Year>
    <b:RefOrder>11</b:RefOrder>
  </b:Source>
  <b:Source>
    <b:Tag>Sil151</b:Tag>
    <b:SourceType>ArticleInAPeriodical</b:SourceType>
    <b:Guid>{CD312148-9993-4210-9938-A7849B9BAFC3}</b:Guid>
    <b:Author>
      <b:Author>
        <b:NameList>
          <b:Person>
            <b:Last>Silva</b:Last>
            <b:First>M.</b:First>
            <b:Middle>M.</b:Middle>
          </b:Person>
        </b:NameList>
      </b:Author>
    </b:Author>
    <b:Title>Factores de risco de infecção urinária na gestação, uma revisão integrativa</b:Title>
    <b:Year>2015</b:Year>
    <b:RefOrder>12</b:RefOrder>
  </b:Source>
  <b:Source>
    <b:Tag>Vie171</b:Tag>
    <b:SourceType>ArticleInAPeriodical</b:SourceType>
    <b:Guid>{3094C1AD-F84F-4A4C-BC88-1C4CACA69D2D}</b:Guid>
    <b:Author>
      <b:Author>
        <b:NameList>
          <b:Person>
            <b:Last>Viegas</b:Last>
            <b:First>S.</b:First>
            <b:Middle>P, Boera, V. L. , Silva, C. M., Peder, L. D</b:Middle>
          </b:Person>
        </b:NameList>
      </b:Author>
    </b:Author>
    <b:Title>Incidência de infecções do trato urinário em gestantes e correlação com o tempo de duração da gestação. Acta Biomédica Brasiliense 8 ª ed.</b:Title>
    <b:Year>2017</b:Year>
    <b:RefOrder>13</b:RefOrder>
  </b:Source>
  <b:Source>
    <b:Tag>Vie172</b:Tag>
    <b:SourceType>ArticleInAPeriodical</b:SourceType>
    <b:Guid>{C2B29EB9-9A78-4EBA-9F20-33F4124829C8}</b:Guid>
    <b:Author>
      <b:Author>
        <b:NameList>
          <b:Person>
            <b:Last>Viegas</b:Last>
            <b:First>S.</b:First>
            <b:Middle>P, Boera, V. L. Silva, C. M., Peder, L. D. (2017).</b:Middle>
          </b:Person>
        </b:NameList>
      </b:Author>
    </b:Author>
    <b:Title>Incidência de infecções do trato urinário em gestantes e correlação com o tempo de duração da gestação. Acta Biomédica Brasiliense 8 ª ed.</b:Title>
    <b:Year>2017</b:Year>
    <b:RefOrder>14</b:RefOrder>
  </b:Source>
  <b:Source>
    <b:Tag>San151</b:Tag>
    <b:SourceType>ArticleInAPeriodical</b:SourceType>
    <b:Guid>{F290B6EF-0758-47AD-9A4B-A3ACE3ED3241}</b:Guid>
    <b:Author>
      <b:Author>
        <b:NameList>
          <b:Person>
            <b:Last>Santos</b:Last>
            <b:First>M.</b:First>
            <b:Middle>S. T. K.B, A.H</b:Middle>
          </b:Person>
        </b:NameList>
      </b:Author>
    </b:Author>
    <b:Title>Factores predisponentes as infecções do tracto urinário em gestantes. Grupo de trabalho -Educação, saúde e pedagogia hospitalar. Universidade do Estado de Santa Catarina– UDESC</b:Title>
    <b:Year>2015</b:Year>
    <b:RefOrder>15</b:RefOrder>
  </b:Source>
  <b:Source>
    <b:Tag>Bar181</b:Tag>
    <b:SourceType>ArticleInAPeriodical</b:SourceType>
    <b:Guid>{B62BBD96-106E-4735-95B2-0BB98597DBF6}</b:Guid>
    <b:Author>
      <b:Author>
        <b:NameList>
          <b:Person>
            <b:Last>Barros</b:Last>
            <b:First>L</b:First>
            <b:Middle>D. B. Varão, C.</b:Middle>
          </b:Person>
        </b:NameList>
      </b:Author>
    </b:Author>
    <b:Title>Riscos da Infecção Urinária na gestação: uma revisão integrativa. Revista Científica Multidisciplinar Núcleo do Conhecimento. 12 ª Edição</b:Title>
    <b:Year>2018</b:Year>
    <b:RefOrder>16</b:RefOrder>
  </b:Source>
  <b:Source>
    <b:Tag>Maz101</b:Tag>
    <b:SourceType>ArticleInAPeriodical</b:SourceType>
    <b:Guid>{2C6F62C9-8899-4593-97FF-28E21438CDAB}</b:Guid>
    <b:Author>
      <b:Author>
        <b:NameList>
          <b:Person>
            <b:Last>Mazzer</b:Last>
            <b:First>M,</b:First>
            <b:Middle>J. O. D.S.</b:Middle>
          </b:Person>
        </b:NameList>
      </b:Author>
    </b:Author>
    <b:Title>Causas e riscos de infecção urinária em gestantes Revista Multidisciplinar da Saúde</b:Title>
    <b:Year>2010</b:Year>
    <b:RefOrder>17</b:RefOrder>
  </b:Source>
  <b:Source>
    <b:Tag>Mad101</b:Tag>
    <b:SourceType>ArticleInAPeriodical</b:SourceType>
    <b:Guid>{6155D8C3-E8B3-4F29-9512-C810A190A873}</b:Guid>
    <b:Author>
      <b:Author>
        <b:NameList>
          <b:Person>
            <b:Last>Madigan</b:Last>
            <b:First>M.</b:First>
            <b:Middle>T</b:Middle>
          </b:Person>
        </b:NameList>
      </b:Author>
    </b:Author>
    <b:Title>biologia de microrganismos. 12. ed. Porto Alegre: Artmed.</b:Title>
    <b:Year>2010</b:Year>
    <b:RefOrder>18</b:RefOrder>
  </b:Source>
  <b:Source>
    <b:Tag>Fig121</b:Tag>
    <b:SourceType>ArticleInAPeriodical</b:SourceType>
    <b:Guid>{A8493CD4-3596-4DD8-8FD2-FFF54D428342}</b:Guid>
    <b:Author>
      <b:Author>
        <b:NameList>
          <b:Person>
            <b:Last>Figueiredo</b:Last>
            <b:First>A.G.</b:First>
          </b:Person>
        </b:NameList>
      </b:Author>
    </b:Author>
    <b:Title>Infecções urinárias e gravidez - diagnóstico, terapêutica e prevenção. Acta. Obstet. Ginecol. Porto</b:Title>
    <b:Year>2012</b:Year>
    <b:RefOrder>19</b:RefOrder>
  </b:Source>
  <b:Source>
    <b:Tag>Per141</b:Tag>
    <b:SourceType>ArticleInAPeriodical</b:SourceType>
    <b:Guid>{310B2F07-B17F-4107-BA86-624E5612A53D}</b:Guid>
    <b:Author>
      <b:Author>
        <b:NameList>
          <b:Person>
            <b:Last>Pereira</b:Last>
            <b:First>A.C,</b:First>
            <b:Middle>Bordignon J.C.</b:Middle>
          </b:Person>
        </b:NameList>
      </b:Author>
    </b:Author>
    <b:Title>Infecção urinária em gestantes: perfil de sensibilidade dos agentes etiológicos de gestantes atendidas pelo SUS na cidade de Palmas – PR. Revista Brasileira de Análise Clinica, Rio de Janeiro</b:Title>
    <b:Year>2014</b:Year>
    <b:RefOrder>20</b:RefOrder>
  </b:Source>
  <b:Source>
    <b:Tag>Jac</b:Tag>
    <b:SourceType>ArticleInAPeriodical</b:SourceType>
    <b:Guid>{75C30FB5-D297-4809-9A85-33AAD1CBD14D}</b:Guid>
    <b:Author>
      <b:Author>
        <b:NameList>
          <b:Person>
            <b:Last>Jacociunas</b:Last>
            <b:First>L.</b:First>
            <b:Middle>V. Picoli, S. U.</b:Middle>
          </b:Person>
        </b:NameList>
      </b:Author>
    </b:Author>
    <b:Title>Avaliação de infecção urinária em gestantes no primeiro trimestre de gravidez. Revista Brasileira de Análises Clínicas</b:Title>
    <b:Year>2007</b:Year>
    <b:RefOrder>21</b:RefOrder>
  </b:Source>
  <b:Source>
    <b:Tag>Gue121</b:Tag>
    <b:SourceType>ArticleInAPeriodical</b:SourceType>
    <b:Guid>{4CD9FBE0-6354-49D4-8C63-FD9B4A9C1D24}</b:Guid>
    <b:Author>
      <b:Author>
        <b:NameList>
          <b:Person>
            <b:Last>Guerra</b:Last>
            <b:First>G.</b:First>
            <b:Middle>V. Q. L.</b:Middle>
          </b:Person>
        </b:NameList>
      </b:Author>
    </b:Author>
    <b:Title>Exame simples de urina no diagnóstico de infecção urinária em gestantes de alto risco. Rev. Bras. Ginecol. Obst</b:Title>
    <b:Year>2012</b:Year>
    <b:RefOrder>22</b:RefOrder>
  </b:Source>
  <b:Source>
    <b:Tag>Hei09</b:Tag>
    <b:SourceType>ArticleInAPeriodical</b:SourceType>
    <b:Guid>{E8254835-1AFC-4207-962E-B729A0A3B11C}</b:Guid>
    <b:Author>
      <b:Author>
        <b:NameList>
          <b:Person>
            <b:Last>Heilberg</b:Last>
            <b:First>I.</b:First>
            <b:Middle>P, Schor N.</b:Middle>
          </b:Person>
        </b:NameList>
      </b:Author>
    </b:Author>
    <b:Title>Abordagem diagnóstica e terapêutica na Infecção do Trato Urinário – ITU, 1 ed. Revista da Associação Médica Brasileira</b:Title>
    <b:Year>2009</b:Year>
    <b:RefOrder>23</b:RefOrder>
  </b:Source>
  <b:Source>
    <b:Tag>Alv161</b:Tag>
    <b:SourceType>ArticleInAPeriodical</b:SourceType>
    <b:Guid>{91E2AAE8-0867-4E8C-B10B-15E272749FD1}</b:Guid>
    <b:Author>
      <b:Author>
        <b:NameList>
          <b:Person>
            <b:Last>Alves</b:Last>
            <b:First>D.</b:First>
            <b:Middle>M. dos Santos et al.</b:Middle>
          </b:Person>
        </b:NameList>
      </b:Author>
    </b:Author>
    <b:Title>Infecções comunitárias do trato urinário: prevalência e susceptibilidade aos antimicrobianos na cidade de Florianópolis Rio de Janeiro.</b:Title>
    <b:Year>2016</b:Year>
    <b:RefOrder>24</b:RefOrder>
  </b:Source>
  <b:Source>
    <b:Tag>Ped17</b:Tag>
    <b:SourceType>ArticleInAPeriodical</b:SourceType>
    <b:Guid>{7C968E20-0AA2-4510-BE48-9C6097A73EC4}</b:Guid>
    <b:Author>
      <b:Author>
        <b:NameList>
          <b:Person>
            <b:Last>Peder</b:Last>
            <b:First>L.</b:First>
            <b:Middle>D.</b:Middle>
          </b:Person>
        </b:NameList>
      </b:Author>
    </b:Author>
    <b:Title>Infecções do trato urinário em gestantes de correlação com o tempo de duração da Gestação. Acta Biomédica Brasiliense</b:Title>
    <b:Year>2017</b:Year>
    <b:RefOrder>25</b:RefOrder>
  </b:Source>
  <b:Source>
    <b:Tag>Dua08</b:Tag>
    <b:SourceType>ArticleInAPeriodical</b:SourceType>
    <b:Guid>{2D87B0D2-157F-446E-8CA7-A0A8887EC0B1}</b:Guid>
    <b:Author>
      <b:Author>
        <b:NameList>
          <b:Person>
            <b:Last>G.M.</b:Last>
            <b:First>Duarte</b:First>
          </b:Person>
        </b:NameList>
      </b:Author>
    </b:Author>
    <b:Title>Infecção Urinária na Gravidez: Análise dos Métodos para Diagnóstico e do Tratamento. Ribeirão Preto</b:Title>
    <b:Year>2008</b:Year>
    <b:RefOrder>26</b:RefOrder>
  </b:Source>
  <b:Source>
    <b:Tag>Dua081</b:Tag>
    <b:SourceType>ArticleInAPeriodical</b:SourceType>
    <b:Guid>{A9948B44-E66A-4329-88B7-5A967C650CEE}</b:Guid>
    <b:Author>
      <b:Author>
        <b:NameList>
          <b:Person>
            <b:Last>Duarte</b:Last>
            <b:First>G.</b:First>
            <b:Middle>M.</b:Middle>
          </b:Person>
        </b:NameList>
      </b:Author>
    </b:Author>
    <b:Title>Infecção Urinária na Gravidez: Análise dos Métodos para Diagnóstico e do Tratamento. Ribeirão Preto</b:Title>
    <b:Year>2008</b:Year>
    <b:RefOrder>27</b:RefOrder>
  </b:Source>
  <b:Source>
    <b:Tag>San182</b:Tag>
    <b:SourceType>ArticleInAPeriodical</b:SourceType>
    <b:Guid>{BEE9A083-5C03-4302-8547-84F6BC338FE9}</b:Guid>
    <b:Author>
      <b:Author>
        <b:NameList>
          <b:Person>
            <b:Last>Santos</b:Last>
            <b:First>C.</b:First>
            <b:Middle>C</b:Middle>
          </b:Person>
        </b:NameList>
      </b:Author>
    </b:Author>
    <b:Title>Prevalência de infecções urinárias e do trato genital em gestantes atendidas em Unidades Básicas de Saúde. Rev. Ciênc. Méd</b:Title>
    <b:Year>2018</b:Year>
    <b:RefOrder>28</b:RefOrder>
  </b:Source>
  <b:Source>
    <b:Tag>Fil191</b:Tag>
    <b:SourceType>ArticleInAPeriodical</b:SourceType>
    <b:Guid>{20EDF34E-00F7-4C85-B489-32806E19BECF}</b:Guid>
    <b:Author>
      <b:Author>
        <b:NameList>
          <b:Person>
            <b:Last>Filho</b:Last>
            <b:First>J.</b:First>
            <b:Middle>R. Vilar, F. Mota, L. Leal, C., &amp; Pisi, P</b:Middle>
          </b:Person>
        </b:NameList>
      </b:Author>
    </b:Author>
    <b:Title>Infecção do trato urinário. Medicina Ribeirão Preto- Brazil</b:Title>
    <b:Year>2019</b:Year>
    <b:RefOrder>29</b:RefOrder>
  </b:Source>
  <b:Source>
    <b:Tag>Tor05</b:Tag>
    <b:SourceType>Book</b:SourceType>
    <b:Guid>{A4E1295D-F67D-4E87-A741-01972CF58B22}</b:Guid>
    <b:Author>
      <b:Author>
        <b:NameList>
          <b:Person>
            <b:Last>Tortora</b:Last>
            <b:First>G.</b:First>
            <b:Middle>J, Funke, B, R. Case, C. L.</b:Middle>
          </b:Person>
        </b:NameList>
      </b:Author>
    </b:Author>
    <b:Title>Microbiologia. Porto Alegre: Artmed. 8 ª ed.</b:Title>
    <b:Year>2005</b:Year>
    <b:RefOrder>30</b:RefOrder>
  </b:Source>
  <b:Source>
    <b:Tag>Lak15</b:Tag>
    <b:SourceType>Book</b:SourceType>
    <b:Guid>{D00170F9-10CC-492C-ACC6-82DBB34294A1}</b:Guid>
    <b:Author>
      <b:Author>
        <b:NameList>
          <b:Person>
            <b:Last>Lakatos</b:Last>
            <b:First>E.M.</b:First>
            <b:Middle>&amp; Marconi, M. de A.</b:Middle>
          </b:Person>
        </b:NameList>
      </b:Author>
    </b:Author>
    <b:Title>Técnicas de Pesquisa,7 Edição, São Paulo, Atlas.</b:Title>
    <b:Year>2015</b:Year>
    <b:RefOrder>7</b:RefOrder>
  </b:Source>
</b:Sources>
</file>

<file path=customXml/itemProps1.xml><?xml version="1.0" encoding="utf-8"?>
<ds:datastoreItem xmlns:ds="http://schemas.openxmlformats.org/officeDocument/2006/customXml" ds:itemID="{DE8E656D-70AF-4409-99ED-96CA3E287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9438</Words>
  <Characters>53799</Characters>
  <Application>Microsoft Office Word</Application>
  <DocSecurity>0</DocSecurity>
  <Lines>448</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lia Macome</dc:creator>
  <cp:keywords/>
  <dc:description/>
  <cp:lastModifiedBy>SDI 1084</cp:lastModifiedBy>
  <cp:revision>10</cp:revision>
  <cp:lastPrinted>2026-04-01T08:28:00Z</cp:lastPrinted>
  <dcterms:created xsi:type="dcterms:W3CDTF">2026-04-01T15:44:00Z</dcterms:created>
  <dcterms:modified xsi:type="dcterms:W3CDTF">2026-04-02T12:29:00Z</dcterms:modified>
</cp:coreProperties>
</file>